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77777777" w:rsidR="008970F9" w:rsidRPr="006423F7" w:rsidRDefault="008970F9" w:rsidP="003561D2">
      <w:pPr>
        <w:pStyle w:val="Body"/>
        <w:rPr>
          <w:b/>
          <w:bCs/>
        </w:rPr>
      </w:pPr>
      <w:r w:rsidRPr="006423F7">
        <w:rPr>
          <w:b/>
          <w:bCs/>
        </w:rPr>
        <w:t>Quantifying the uncertainty in critical N concentration for potato using Bayesian methods.</w:t>
      </w:r>
    </w:p>
    <w:p w14:paraId="19735057" w14:textId="77777777" w:rsidR="008970F9" w:rsidRDefault="008970F9" w:rsidP="003561D2">
      <w:pPr>
        <w:pStyle w:val="Body"/>
      </w:pPr>
    </w:p>
    <w:p w14:paraId="77DDE20F" w14:textId="6F7DBE1E" w:rsidR="008970F9" w:rsidRPr="00E2096D" w:rsidRDefault="008970F9" w:rsidP="003561D2">
      <w:pPr>
        <w:pStyle w:val="Body"/>
      </w:pPr>
      <w:r w:rsidRPr="00E2096D">
        <w:t xml:space="preserve">Brian J. </w:t>
      </w:r>
      <w:proofErr w:type="spellStart"/>
      <w:r w:rsidRPr="00E2096D">
        <w:t>Bohman</w:t>
      </w:r>
      <w:proofErr w:type="spellEnd"/>
      <w:r w:rsidRPr="00E2096D">
        <w:t xml:space="preserve">, Michael J. Culshaw-Maurer, </w:t>
      </w:r>
      <w:proofErr w:type="spellStart"/>
      <w:r w:rsidRPr="00E2096D">
        <w:t>Feriel</w:t>
      </w:r>
      <w:proofErr w:type="spellEnd"/>
      <w:r w:rsidRPr="00E2096D">
        <w:t xml:space="preserve"> Ben Abdallah, </w:t>
      </w:r>
      <w:r>
        <w:t xml:space="preserve">Claudia </w:t>
      </w:r>
      <w:proofErr w:type="spellStart"/>
      <w:r>
        <w:t>Giletto</w:t>
      </w:r>
      <w:proofErr w:type="spellEnd"/>
      <w:r>
        <w:t xml:space="preserve">, Gilles </w:t>
      </w:r>
      <w:proofErr w:type="spellStart"/>
      <w:r>
        <w:t>Bélanger</w:t>
      </w:r>
      <w:proofErr w:type="spellEnd"/>
      <w:r>
        <w:t xml:space="preserve">, </w:t>
      </w:r>
      <w:r w:rsidRPr="00E2096D">
        <w:t>Fabi</w:t>
      </w:r>
      <w:r>
        <w:t>á</w:t>
      </w:r>
      <w:r w:rsidRPr="00E2096D">
        <w:t>n</w:t>
      </w:r>
      <w:r>
        <w:t xml:space="preserve"> G.,</w:t>
      </w:r>
      <w:r w:rsidRPr="00E2096D">
        <w:t xml:space="preserve"> Fern</w:t>
      </w:r>
      <w:r>
        <w:t>á</w:t>
      </w:r>
      <w:r w:rsidRPr="00E2096D">
        <w:t xml:space="preserve">ndez, </w:t>
      </w:r>
      <w:proofErr w:type="spellStart"/>
      <w:r w:rsidRPr="00E2096D">
        <w:t>Yuxin</w:t>
      </w:r>
      <w:proofErr w:type="spellEnd"/>
      <w:r w:rsidRPr="00E2096D">
        <w:t xml:space="preserve"> Miao, David J. Mulla, and Carl J. Rosen</w:t>
      </w:r>
    </w:p>
    <w:p w14:paraId="16364C18" w14:textId="77777777" w:rsidR="008970F9" w:rsidRDefault="008970F9" w:rsidP="008970F9">
      <w:r>
        <w:br w:type="page"/>
      </w:r>
    </w:p>
    <w:p w14:paraId="39C58EC8" w14:textId="5CBA0CCA" w:rsidR="008970F9" w:rsidRPr="00261370" w:rsidRDefault="008970F9" w:rsidP="003561D2">
      <w:pPr>
        <w:pStyle w:val="Body"/>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N</w:t>
      </w:r>
      <w:r w:rsidRPr="008970F9">
        <w:rPr>
          <w:vertAlign w:val="subscript"/>
        </w:rPr>
        <w:t>c</w:t>
      </w:r>
      <w:r w:rsidRPr="008970F9">
        <w:t>]. This study implements a hierarchical Bayesian framework to develop CNDCs for previously published and newly reported experimental data, systematically evaluates the difference in %N</w:t>
      </w:r>
      <w:r w:rsidRPr="008970F9">
        <w:rPr>
          <w:vertAlign w:val="subscript"/>
        </w:rPr>
        <w:t>c</w:t>
      </w:r>
      <w:r w:rsidRPr="008970F9">
        <w:t xml:space="preserve"> across G x E effects, and directly compares CNDCs from the Bayesian framework to CNDCs from conventional statistical methods. Differences in %N</w:t>
      </w:r>
      <w:r w:rsidRPr="008970F9">
        <w:rPr>
          <w:vertAlign w:val="subscript"/>
        </w:rPr>
        <w:t>c</w:t>
      </w:r>
      <w:r w:rsidRPr="008970F9">
        <w:t xml:space="preserve"> were primarily the result of differences in E, while G, within a given E, had a lesser effect. In addition to using the median value for %N</w:t>
      </w:r>
      <w:r w:rsidRPr="008970F9">
        <w:rPr>
          <w:vertAlign w:val="subscript"/>
        </w:rPr>
        <w:t>c</w:t>
      </w:r>
      <w:r w:rsidRPr="008970F9">
        <w:t xml:space="preserve"> (i.e., CNDC), the boundary values for the credible region (i.e., </w:t>
      </w:r>
      <w:proofErr w:type="spellStart"/>
      <w:r w:rsidRPr="008970F9">
        <w:t>CNDC</w:t>
      </w:r>
      <w:r w:rsidRPr="008970F9">
        <w:rPr>
          <w:vertAlign w:val="subscript"/>
        </w:rPr>
        <w:t>lo</w:t>
      </w:r>
      <w:proofErr w:type="spellEnd"/>
      <w:r w:rsidRPr="008970F9">
        <w:t xml:space="preserve"> and </w:t>
      </w:r>
      <w:proofErr w:type="spellStart"/>
      <w:r w:rsidRPr="008970F9">
        <w:t>CNDC</w:t>
      </w:r>
      <w:r w:rsidRPr="008970F9">
        <w:rPr>
          <w:vertAlign w:val="subscript"/>
        </w:rPr>
        <w:t>up</w:t>
      </w:r>
      <w:proofErr w:type="spellEnd"/>
      <w:r w:rsidRPr="008970F9">
        <w:t>) should be used in calculation of N nutrition index (and other calculations) to account for and propagate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method. Overall, this study provides additional evidence that %N</w:t>
      </w:r>
      <w:r w:rsidRPr="008970F9">
        <w:rPr>
          <w:vertAlign w:val="subscript"/>
        </w:rPr>
        <w:t>c</w:t>
      </w:r>
      <w:r w:rsidRPr="008970F9">
        <w:t xml:space="preserve"> is dependent upon G x E interactions; therefore, evaluation of crop N status or N use efficiency must account for variation in %N</w:t>
      </w:r>
      <w:r w:rsidRPr="008970F9">
        <w:rPr>
          <w:vertAlign w:val="subscript"/>
        </w:rPr>
        <w:t>c</w:t>
      </w:r>
      <w:r w:rsidRPr="008970F9">
        <w:t xml:space="preserve"> across G x E interactions.</w:t>
      </w:r>
    </w:p>
    <w:p w14:paraId="6B035CCE" w14:textId="77777777" w:rsidR="008970F9" w:rsidRDefault="008970F9" w:rsidP="003561D2">
      <w:pPr>
        <w:pStyle w:val="Body"/>
      </w:pPr>
    </w:p>
    <w:p w14:paraId="7B0C35FB" w14:textId="77777777" w:rsidR="008970F9" w:rsidRPr="00261370" w:rsidRDefault="008970F9" w:rsidP="003561D2">
      <w:pPr>
        <w:pStyle w:val="Body"/>
      </w:pPr>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1E7FD4CC" w14:textId="77777777" w:rsidR="008970F9" w:rsidRDefault="008970F9" w:rsidP="008970F9">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77777777"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x M effects (e.g., year-to-year or geographic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i.e.,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w:t>
      </w:r>
      <w:proofErr w:type="spellStart"/>
      <w:r>
        <w:t>N</w:t>
      </w:r>
      <w:r>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0"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0"/>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w:t>
      </w:r>
      <w:proofErr w:type="spellStart"/>
      <w:r>
        <w:t>N</w:t>
      </w:r>
      <w:r>
        <w:rPr>
          <w:vertAlign w:val="subscript"/>
        </w:rPr>
        <w:t>Plant</w:t>
      </w:r>
      <w:proofErr w:type="spellEnd"/>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w:t>
      </w:r>
      <w:proofErr w:type="spellStart"/>
      <w:r>
        <w:t>N</w:t>
      </w:r>
      <w:r>
        <w:rPr>
          <w:vertAlign w:val="subscript"/>
        </w:rPr>
        <w:t>Plant</w:t>
      </w:r>
      <w:proofErr w:type="spellEnd"/>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7777777" w:rsidR="00E072BF" w:rsidRDefault="00E072BF" w:rsidP="00E072BF">
      <w:pPr>
        <w:pStyle w:val="Body"/>
        <w:spacing w:after="240"/>
      </w:pPr>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instrText xml:space="preserve"> ADDIN EN.CITE </w:instrTex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instrText xml:space="preserve"> ADDIN EN.CITE.DATA </w:instrText>
      </w:r>
      <w:r>
        <w:fldChar w:fldCharType="end"/>
      </w:r>
      <w:r>
        <w:fldChar w:fldCharType="separate"/>
      </w:r>
      <w:r>
        <w:rPr>
          <w:noProof/>
        </w:rPr>
        <w:t>(Gastal et al., 2015; Lemaire &amp; Gastal, 1997)</w:t>
      </w:r>
      <w:r>
        <w:fldChar w:fldCharType="end"/>
      </w:r>
      <w:r>
        <w:t>.</w:t>
      </w:r>
    </w:p>
    <w:p w14:paraId="0DEBFD05" w14:textId="77777777"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instrText xml:space="preserve"> ADDIN EN.CITE </w:instrTex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instrText xml:space="preserve"> ADDIN EN.CITE.DATA </w:instrText>
      </w:r>
      <w:r>
        <w:fldChar w:fldCharType="end"/>
      </w:r>
      <w:r>
        <w:fldChar w:fldCharType="separate"/>
      </w:r>
      <w:r>
        <w:rPr>
          <w:noProof/>
        </w:rPr>
        <w:t>(Duchenne et al., 1997; Greenwood et al., 1986; Herrmann &amp; Taube, 2004; Plénet &amp; Lemaire, 2000)</w:t>
      </w:r>
      <w:r>
        <w:fldChar w:fldCharType="end"/>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 </w:instrTex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DATA </w:instrText>
      </w:r>
      <w:r>
        <w:fldChar w:fldCharType="end"/>
      </w:r>
      <w:r>
        <w:fldChar w:fldCharType="separate"/>
      </w:r>
      <w:r>
        <w:rPr>
          <w:noProof/>
        </w:rPr>
        <w:t>(Bélanger et al., 2001a; Ben Abdallah et al., 2016; Duchenne et al., 1997; Giletto &amp; Echeverría, 2015)</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77777777"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across E and G would occur due to known variation in total biomass and harvest index (i.e., relative partitioning of biomass to tubers) across these G x E gradients. Understanding the effects of G x 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77777777"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 </w:instrTex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DATA </w:instrText>
      </w:r>
      <w:r>
        <w:fldChar w:fldCharType="end"/>
      </w:r>
      <w:r>
        <w:fldChar w:fldCharType="separate"/>
      </w:r>
      <w:r>
        <w:rPr>
          <w:noProof/>
        </w:rPr>
        <w:t>(Bélanger et al., 2001a; Ben Abdallah et al., 2016; Duchenne et al., 1997; Giletto &amp; Echeverría, 2015)</w:t>
      </w:r>
      <w:r>
        <w:fldChar w:fldCharType="end"/>
      </w:r>
      <w:r>
        <w:t xml:space="preserve"> has been conducted using a non-uniform set of statistical methods and with limited quantification of uncertainty in either the range of plausible </w:t>
      </w:r>
      <w:r>
        <w:rPr>
          <w:szCs w:val="18"/>
        </w:rPr>
        <w:t>%N</w:t>
      </w:r>
      <w:r>
        <w:rPr>
          <w:szCs w:val="18"/>
          <w:vertAlign w:val="subscript"/>
        </w:rPr>
        <w:t>c</w:t>
      </w:r>
      <w:r>
        <w:t xml:space="preserve"> values or the fitted parameter values themselves. This makes it difficult to ascertain whether </w:t>
      </w:r>
      <w:r>
        <w:lastRenderedPageBreak/>
        <w:t>observed differences in CNDCs result from underlying G x E effects or are confounded by the limitations of the statistical approach.</w:t>
      </w:r>
    </w:p>
    <w:p w14:paraId="52242046" w14:textId="77777777" w:rsidR="00E072BF" w:rsidRDefault="00E072BF" w:rsidP="00E072BF">
      <w:pPr>
        <w:pStyle w:val="Body"/>
        <w:spacing w:after="240"/>
      </w:pPr>
      <w:r>
        <w:t>The conventional approach to fit a CNDC, consists of a two-step process: first, the critical points from the relationship of %</w:t>
      </w:r>
      <w:proofErr w:type="spellStart"/>
      <w:r>
        <w:t>N</w:t>
      </w:r>
      <w:r>
        <w:rPr>
          <w:vertAlign w:val="subscript"/>
        </w:rPr>
        <w:t>Plant</w:t>
      </w:r>
      <w:proofErr w:type="spellEnd"/>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7208F44A" w14:textId="77777777" w:rsidR="00E072BF" w:rsidRDefault="00E072BF" w:rsidP="00E072BF">
      <w:pPr>
        <w:pStyle w:val="Body"/>
        <w:spacing w:after="240"/>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cannot resolve deficiencies in the underlying empirical data (i.e., insufficient level of N treatments, interactions with environmental conditions) that the linear-plateau method was designed to </w:t>
      </w:r>
      <w:r>
        <w:lastRenderedPageBreak/>
        <w:t xml:space="preserve">discriminate against. Therefore, the critical points selected using the simplified method may be biased when implemented using biased empirical data (e.g., without </w:t>
      </w:r>
      <w:proofErr w:type="gramStart"/>
      <w:r>
        <w:t>sufficient quantity</w:t>
      </w:r>
      <w:proofErr w:type="gramEnd"/>
      <w:r>
        <w:t xml:space="preserve"> of both N limiting and non-N limiting observations).</w:t>
      </w:r>
    </w:p>
    <w:p w14:paraId="5C90B10B" w14:textId="77777777" w:rsidR="00E072BF" w:rsidRDefault="00E072BF" w:rsidP="00E072BF">
      <w:pPr>
        <w:pStyle w:val="Body"/>
        <w:spacing w:after="240"/>
      </w:pPr>
      <w:r>
        <w:t xml:space="preserve">New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 quantification of uncertainty, and a means to directly evaluate differences in CNDCs for various G x E interactions. In short, this novel 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r>
        <w:t xml:space="preserve"> and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r>
        <w:t xml:space="preserve"> to evaluate differences in CNDCs across G x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35E4DE12" w14:textId="77777777" w:rsidR="00E072BF" w:rsidRDefault="00E072BF" w:rsidP="00E072BF">
      <w:pPr>
        <w:pStyle w:val="Body"/>
        <w:spacing w:after="240"/>
      </w:pPr>
      <w:r>
        <w:t xml:space="preserve">Building upon th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to compare CNDCs across G x E interactions (i.e., variety, location) 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and 4) </w:t>
      </w:r>
      <w:r>
        <w:lastRenderedPageBreak/>
        <w:t>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Materials and Methods</w:t>
      </w:r>
    </w:p>
    <w:p w14:paraId="461F619C" w14:textId="77777777" w:rsidR="00E072BF" w:rsidRPr="003C7B57" w:rsidRDefault="00E072BF" w:rsidP="00E072BF">
      <w:pPr>
        <w:pStyle w:val="Heading2"/>
      </w:pPr>
      <w:r w:rsidRPr="003C7B57">
        <w:t>Experimental Data</w:t>
      </w:r>
    </w:p>
    <w:p w14:paraId="5883683A" w14:textId="5A95BFB7"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4D5F6C" w:rsidRPr="005F07EF">
        <w:t xml:space="preserve">Table </w:t>
      </w:r>
      <w:r w:rsidR="004D5F6C">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4D5F6C">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4B04141D" w14:textId="1A9664D7" w:rsidR="00E072BF" w:rsidRPr="003F07FD" w:rsidRDefault="00E072BF" w:rsidP="00E072BF">
      <w:pPr>
        <w:pStyle w:val="Body"/>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r w:rsidRPr="003F07FD">
        <w:t xml:space="preserve"> Mean temperature at this station is 7.1 ºC and mean annual precipitation is 809 mm </w:t>
      </w:r>
      <w:r>
        <w:t xml:space="preserve">for the 30-year period from 1981 to 2010 </w:t>
      </w:r>
      <w:r w:rsidRPr="003F07FD">
        <w:fldChar w:fldCharType="begin"/>
      </w:r>
      <w:r>
        <w: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Pr="003F07FD">
        <w:fldChar w:fldCharType="separate"/>
      </w:r>
      <w:r>
        <w:rPr>
          <w:noProof/>
        </w:rPr>
        <w:t>(Arguez et al., 2010)</w:t>
      </w:r>
      <w:r w:rsidRPr="003F07FD">
        <w:fldChar w:fldCharType="end"/>
      </w:r>
      <w:r w:rsidRPr="003F07FD">
        <w:t xml:space="preserve">. The soil at this station is characterized as a Hubbard loamy sand (Sandy, mixed, frigid </w:t>
      </w:r>
      <w:proofErr w:type="spellStart"/>
      <w:r w:rsidRPr="003F07FD">
        <w:t>Entic</w:t>
      </w:r>
      <w:proofErr w:type="spellEnd"/>
      <w:r w:rsidRPr="003F07FD">
        <w:t xml:space="preserve"> Hapludolls) and 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 xml:space="preserve">. 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r w:rsidRPr="003F07FD">
        <w:t xml:space="preserve">, n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r w:rsidRPr="003F07FD">
        <w:lastRenderedPageBreak/>
        <w:t xml:space="preserve">method </w:t>
      </w:r>
      <w:r w:rsidRPr="003F07FD">
        <w:fldChar w:fldCharType="begin"/>
      </w:r>
      <w:r>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Pr>
          <w:noProof/>
        </w:rPr>
        <w:t>(Steele et al., 2010; Wright, 2002)</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p>
    <w:p w14:paraId="7684874E" w14:textId="11C8FD33" w:rsidR="00E072BF" w:rsidRDefault="00E072BF" w:rsidP="00E072BF">
      <w:pPr>
        <w:pStyle w:val="Body"/>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 xml:space="preserve">). </w:t>
      </w:r>
      <w:r w:rsidRPr="00EC0E19">
        <w:t xml:space="preserve">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w:t>
      </w:r>
      <w:r w:rsidRPr="00D46F40">
        <w:rPr>
          <w:vertAlign w:val="superscript"/>
        </w:rPr>
        <w:t>-1</w:t>
      </w:r>
      <w:r w:rsidRPr="00EC0E19">
        <w:t>, depending on year and variety. 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4D5F6C" w:rsidRPr="004D5F6C">
        <w:t xml:space="preserve">Table </w:t>
      </w:r>
      <w:r w:rsidR="004D5F6C" w:rsidRPr="004D5F6C">
        <w:rPr>
          <w:noProof/>
        </w:rPr>
        <w:t>3</w:t>
      </w:r>
      <w:r w:rsidRPr="00DA5F05">
        <w:fldChar w:fldCharType="end"/>
      </w:r>
      <w:r w:rsidRPr="00DA5F05">
        <w:t>).</w:t>
      </w:r>
    </w:p>
    <w:p w14:paraId="5547B551" w14:textId="77777777" w:rsidR="00E072BF" w:rsidRPr="00AA520B" w:rsidRDefault="00E072BF" w:rsidP="00E072BF">
      <w:pPr>
        <w:pStyle w:val="Body"/>
      </w:pPr>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Total N concentration of vines and tubers was determined from subsamples of plant tissues with either combustion analysis (</w:t>
      </w:r>
      <w:proofErr w:type="spellStart"/>
      <w:r w:rsidRPr="00EC0E19">
        <w:t>Elementar</w:t>
      </w:r>
      <w:proofErr w:type="spellEnd"/>
      <w:r w:rsidRPr="00EC0E19">
        <w:t xml:space="preserve"> </w:t>
      </w:r>
      <w:proofErr w:type="spellStart"/>
      <w:r w:rsidRPr="00EC0E19">
        <w:t>Vario</w:t>
      </w:r>
      <w:proofErr w:type="spellEnd"/>
      <w:r w:rsidRPr="00EC0E19">
        <w:t xml:space="preserve"> EL III, </w:t>
      </w:r>
      <w:proofErr w:type="spellStart"/>
      <w:r w:rsidRPr="00EC0E19">
        <w:t>Elementar</w:t>
      </w:r>
      <w:proofErr w:type="spellEnd"/>
      <w:r w:rsidRPr="00EC0E19">
        <w:t xml:space="preserve">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w:t>
      </w:r>
      <w:r>
        <w:lastRenderedPageBreak/>
        <w:t>the sum of tuber and vine N content. To</w:t>
      </w:r>
      <w:r w:rsidRPr="00EC0E19">
        <w:t xml:space="preserve">tal plant dry weight biomass [W] (Mg dry wt. </w:t>
      </w:r>
      <w:proofErr w:type="gramStart"/>
      <w:r w:rsidRPr="00EC0E19">
        <w:t>ha</w:t>
      </w:r>
      <w:r w:rsidRPr="00336092">
        <w:rPr>
          <w:vertAlign w:val="superscript"/>
        </w:rPr>
        <w:t>-1</w:t>
      </w:r>
      <w:proofErr w:type="gramEnd"/>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as calculated as the ratio of </w:t>
      </w:r>
      <w:proofErr w:type="spellStart"/>
      <w:r>
        <w:t>N</w:t>
      </w:r>
      <w:r>
        <w:rPr>
          <w:vertAlign w:val="subscript"/>
        </w:rPr>
        <w:t>Plant</w:t>
      </w:r>
      <w:proofErr w:type="spellEnd"/>
      <w:r>
        <w:t xml:space="preserve"> to W.</w:t>
      </w:r>
    </w:p>
    <w:p w14:paraId="3B03D98A" w14:textId="3195EE40"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963AD9" w:rsidRPr="00963AD9">
        <w:t xml:space="preserve">Table </w:t>
      </w:r>
      <w:r w:rsidR="00963AD9" w:rsidRPr="00963AD9">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r w:rsidRPr="0001152D">
        <w:t>Giletto et al. (2020)</w:t>
      </w:r>
      <w:r w:rsidRPr="0001152D">
        <w:fldChar w:fldCharType="end"/>
      </w:r>
      <w:r w:rsidRPr="0001152D">
        <w:t xml:space="preserve"> study used in the present analysis was included in this previous publication.</w:t>
      </w:r>
    </w:p>
    <w:p w14:paraId="75354975" w14:textId="645EEEEE" w:rsidR="00E072BF" w:rsidRDefault="00E072BF" w:rsidP="00E072BF">
      <w:pPr>
        <w:pStyle w:val="Body"/>
      </w:pPr>
      <w:r w:rsidRPr="0001152D">
        <w:t xml:space="preserve">In the Canadian study, two varieties (Russet Burbank and </w:t>
      </w:r>
      <w:proofErr w:type="spellStart"/>
      <w:r w:rsidRPr="0001152D">
        <w:t>Shepody</w:t>
      </w:r>
      <w:proofErr w:type="spellEnd"/>
      <w:r w:rsidRPr="0001152D">
        <w:t>)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10 sampling dates per site year </w:t>
      </w:r>
      <w:r w:rsidRPr="00DA5F05">
        <w:t>(</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w:t>
      </w:r>
      <w:r w:rsidRPr="0001152D">
        <w:t xml:space="preserve"> </w:t>
      </w:r>
      <w:r>
        <w:t xml:space="preserve">These experiments were conducted in the upper St. John River Valley of New Brunswick. The soil texture for these experiments was classified as either loam or clay loam with organic matter content ranging from 2.6 to 3.0%. During the period from May to October, </w:t>
      </w:r>
      <w:r w:rsidRPr="00233868">
        <w:t>the average temperature ranged from 14 to 19 °C</w:t>
      </w:r>
      <w:r>
        <w:t xml:space="preserve"> </w:t>
      </w:r>
      <w:r w:rsidRPr="00233868">
        <w:t>while the cumulative rainfall ranged from 186 to 243mm.</w:t>
      </w:r>
    </w:p>
    <w:p w14:paraId="18501427" w14:textId="0F67E33E" w:rsidR="00E072BF" w:rsidRPr="0001152D" w:rsidRDefault="00E072BF" w:rsidP="00E072BF">
      <w:pPr>
        <w:pStyle w:val="Body"/>
      </w:pPr>
      <w:r w:rsidRPr="0001152D">
        <w:lastRenderedPageBreak/>
        <w:t xml:space="preserve">In the Argentina study, five varieties (Bannock Russet, Gem Russet, Innovator, </w:t>
      </w:r>
      <w:proofErr w:type="spellStart"/>
      <w:r w:rsidRPr="0001152D">
        <w:t>Markies</w:t>
      </w:r>
      <w:proofErr w:type="spellEnd"/>
      <w:r w:rsidRPr="0001152D">
        <w:t xml:space="preserve"> Russet, and Umatilla Russet) and four N fertilization rate (0, 80, 150, 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experiments were conducted in </w:t>
      </w:r>
      <w:proofErr w:type="spellStart"/>
      <w:r w:rsidRPr="00233868">
        <w:t>Balcarce</w:t>
      </w:r>
      <w:proofErr w:type="spellEnd"/>
      <w:r w:rsidRPr="00233868">
        <w:t xml:space="preserve"> in the province of Buenos Aires</w:t>
      </w:r>
      <w:r>
        <w:t xml:space="preserve">. The soil texture for these experiments was classified as loam with organic matter content ranging from 4.2 to 5.2%. During the period from October to March, </w:t>
      </w:r>
      <w:r w:rsidRPr="00DD0287">
        <w:t>the average temperature ranged from 17 to 19°C, the cumulative rainfall ranged from 385 to 587mm</w:t>
      </w:r>
      <w:r w:rsidRPr="0001152D">
        <w:t>.</w:t>
      </w:r>
    </w:p>
    <w:p w14:paraId="5321DF61" w14:textId="77777777"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nitrogen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55836374" w14:textId="73F66ABE" w:rsidR="00E072BF" w:rsidRPr="0001152D" w:rsidRDefault="00E072BF" w:rsidP="00E072BF">
      <w:pPr>
        <w:pStyle w:val="Body"/>
      </w:pPr>
      <w:r w:rsidRPr="0001152D">
        <w:t>In the Belgium studies, three to six N rates (ranging from 0 to 250 kg N ha-1) were evaluated for two varieties (</w:t>
      </w:r>
      <w:proofErr w:type="spellStart"/>
      <w:r w:rsidRPr="0001152D">
        <w:t>Bintje</w:t>
      </w:r>
      <w:proofErr w:type="spellEnd"/>
      <w:r w:rsidRPr="0001152D">
        <w:t xml:space="preserv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These experiments were conducted in various regions across Belgium. The soil texture for these experiments was classified as loam, sandy loam, silt loam, or silty clay loam with organic matter content ranging from 1.3 to 2.6%. During the period from April to August, the cumulative rainfall ranged from 289 to 458mm</w:t>
      </w:r>
      <w:r w:rsidRPr="0001152D">
        <w:t>.</w:t>
      </w:r>
    </w:p>
    <w:p w14:paraId="01C0B0D9" w14:textId="77777777" w:rsidR="00E072BF" w:rsidRPr="00485C2E" w:rsidRDefault="00E072BF" w:rsidP="00E072BF">
      <w:pPr>
        <w:pStyle w:val="Heading2"/>
      </w:pPr>
      <w:r w:rsidRPr="00DB6487">
        <w:t>Statistical Methods</w:t>
      </w:r>
    </w:p>
    <w:p w14:paraId="073218AF" w14:textId="77777777"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Bayesian hierarchical framework to infer CNDC parameters for each location and variety within </w:t>
      </w:r>
      <w:r>
        <w:lastRenderedPageBreak/>
        <w:t xml:space="preserve">location, assess the uncertainty in model parameters and </w:t>
      </w:r>
      <w:r>
        <w:rPr>
          <w:szCs w:val="18"/>
        </w:rPr>
        <w:t>%N</w:t>
      </w:r>
      <w:r>
        <w:rPr>
          <w:szCs w:val="18"/>
          <w:vertAlign w:val="subscript"/>
        </w:rPr>
        <w:t>c</w:t>
      </w:r>
      <w:r>
        <w:t>, and compare fitted CNDCs across the effects of location and variety.</w:t>
      </w:r>
    </w:p>
    <w:p w14:paraId="27E997B7" w14:textId="5DC726DE"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 xml:space="preserve">a) </w:t>
      </w:r>
      <w:r>
        <w:t xml:space="preserve">and does not require any preliminary or intermediary statistical analysis. At the level of each experimental sampling date, a linear-plateau curve is fit for biomass as a function of N concentration </w:t>
      </w:r>
      <w:r w:rsidRPr="00DA5F05">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w:t>
      </w:r>
      <w:r w:rsidRPr="00DA5F05">
        <w:t>points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c)</w:t>
      </w:r>
      <w:r>
        <w:t xml:space="preserve"> which are identified via an intermediate statistical analysis (i.e., ANOVA and protected multiple comparisons).</w:t>
      </w:r>
    </w:p>
    <w:p w14:paraId="476E0C6A" w14:textId="4BA2C64D" w:rsidR="00E072BF" w:rsidRPr="00DA5F05" w:rsidRDefault="00E072BF" w:rsidP="00E072BF">
      <w:pPr>
        <w:pStyle w:val="Body"/>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 E and G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w:t>
      </w:r>
      <w:r w:rsidRPr="00DA5F05">
        <w:t>location (</w:t>
      </w:r>
      <w:r w:rsidRPr="00DA5F05">
        <w:fldChar w:fldCharType="begin"/>
      </w:r>
      <w:r w:rsidRPr="00DA5F05">
        <w:instrText xml:space="preserve"> REF _Ref78281175 \h  \* MERGEFORMAT </w:instrText>
      </w:r>
      <w:r w:rsidRPr="00DA5F05">
        <w:fldChar w:fldCharType="separate"/>
      </w:r>
      <w:r w:rsidR="00963AD9">
        <w:t xml:space="preserve">Figure </w:t>
      </w:r>
      <w:r w:rsidR="00963AD9">
        <w:rPr>
          <w:noProof/>
        </w:rPr>
        <w:t>2</w:t>
      </w:r>
      <w:r w:rsidRPr="00DA5F05">
        <w:fldChar w:fldCharType="end"/>
      </w:r>
      <w:r w:rsidRPr="00DA5F05">
        <w:t>).</w:t>
      </w:r>
    </w:p>
    <w:p w14:paraId="63DF1C8A" w14:textId="77777777" w:rsidR="00E072BF" w:rsidRDefault="00E072BF" w:rsidP="00E072BF">
      <w:pPr>
        <w:pStyle w:val="Body"/>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w:t>
      </w:r>
      <w:r>
        <w:lastRenderedPageBreak/>
        <w:t xml:space="preserve">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0A9AC8B3" w14:textId="1751C7B7" w:rsidR="00E072BF" w:rsidRDefault="00E072BF" w:rsidP="00E072BF">
      <w:pPr>
        <w:pStyle w:val="Body"/>
      </w:pPr>
      <w:r w:rsidRPr="00FA12DF">
        <w:t xml:space="preserve">W = </w:t>
      </w:r>
      <w:proofErr w:type="gramStart"/>
      <w:r w:rsidRPr="00F31089">
        <w:rPr>
          <w:i/>
          <w:iCs/>
        </w:rPr>
        <w:t>min</w:t>
      </w:r>
      <w:r w:rsidRPr="00FA12DF">
        <w:t>(</w:t>
      </w:r>
      <w:proofErr w:type="spellStart"/>
      <w:proofErr w:type="gramEnd"/>
      <w:r w:rsidRPr="00D77F17">
        <w:rPr>
          <w:i/>
          <w:iCs/>
        </w:rPr>
        <w:t>W</w:t>
      </w:r>
      <w:r w:rsidRPr="00D77F17">
        <w:rPr>
          <w:i/>
          <w:iCs/>
          <w:vertAlign w:val="subscript"/>
        </w:rPr>
        <w:t>Max</w:t>
      </w:r>
      <w:r>
        <w:rPr>
          <w:vertAlign w:val="subscript"/>
        </w:rPr>
        <w:t>,i</w:t>
      </w:r>
      <w:proofErr w:type="spellEnd"/>
      <w:r w:rsidRPr="00FA12DF">
        <w:t xml:space="preserve"> + </w:t>
      </w:r>
      <w:r w:rsidRPr="00D77F17">
        <w:rPr>
          <w:i/>
          <w:iCs/>
        </w:rPr>
        <w:t>S</w:t>
      </w:r>
      <w:r w:rsidRPr="00FA12DF">
        <w:rPr>
          <w:vertAlign w:val="subscript"/>
        </w:rPr>
        <w:t>i</w:t>
      </w:r>
      <w:r w:rsidRPr="00FA12DF">
        <w:t xml:space="preserve"> </w:t>
      </w:r>
      <w:r>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Pr="00D77F17">
        <w:rPr>
          <w:i/>
          <w:iCs/>
          <w:vertAlign w:val="subscript"/>
        </w:rPr>
        <w:t>Max</w:t>
      </w:r>
      <w:r>
        <w:rPr>
          <w:vertAlign w:val="subscript"/>
        </w:rPr>
        <w:t>,i</w:t>
      </w:r>
      <w:proofErr w:type="spellEnd"/>
      <w:r w:rsidRPr="00FA12DF">
        <w:t>)</w:t>
      </w:r>
      <w:r>
        <w:tab/>
        <w:t>[3]</w:t>
      </w:r>
    </w:p>
    <w:p w14:paraId="6F12268F" w14:textId="77777777" w:rsidR="00E072BF" w:rsidRDefault="00E072BF" w:rsidP="00E072BF">
      <w:pPr>
        <w:pStyle w:val="Body"/>
      </w:pPr>
      <w:r>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Pr="00D77F17">
        <w:rPr>
          <w:i/>
          <w:iCs/>
          <w:vertAlign w:val="subscript"/>
        </w:rPr>
        <w:t>Max</w:t>
      </w:r>
      <w:r>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proofErr w:type="spellStart"/>
      <w:proofErr w:type="gramStart"/>
      <w:r w:rsidRPr="00D77F17">
        <w:rPr>
          <w:i/>
          <w:iCs/>
        </w:rPr>
        <w:t>W</w:t>
      </w:r>
      <w:r w:rsidRPr="00D77F17">
        <w:rPr>
          <w:i/>
          <w:iCs/>
          <w:vertAlign w:val="subscript"/>
        </w:rPr>
        <w:t>Max</w:t>
      </w:r>
      <w:r>
        <w:rPr>
          <w:vertAlign w:val="subscript"/>
        </w:rPr>
        <w:t>,i</w:t>
      </w:r>
      <w:proofErr w:type="spellEnd"/>
      <w:proofErr w:type="gramEnd"/>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Pr="00E73B28">
        <w:rPr>
          <w:i/>
          <w:iCs/>
          <w:vertAlign w:val="subscript"/>
        </w:rPr>
        <w:t>Max</w:t>
      </w:r>
      <w:r w:rsidRPr="0053466D">
        <w:rPr>
          <w:vertAlign w:val="subscript"/>
        </w:rPr>
        <w:t>,i</w:t>
      </w:r>
      <w:proofErr w:type="spellEnd"/>
      <w:proofErr w:type="gramEnd"/>
      <w:r>
        <w:rPr>
          <w:vertAlign w:val="subscript"/>
        </w:rPr>
        <w:t xml:space="preserve"> </w:t>
      </w:r>
      <w:r>
        <w:t>have the same meanings as defined above.</w:t>
      </w:r>
    </w:p>
    <w:p w14:paraId="08E8FFE8" w14:textId="6EBCE6E9" w:rsidR="00E072BF" w:rsidRDefault="00E072BF" w:rsidP="00E072BF">
      <w:pPr>
        <w:pStyle w:val="Body"/>
      </w:pPr>
      <w:r>
        <w:lastRenderedPageBreak/>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 </w:t>
      </w:r>
      <w:proofErr w:type="gramStart"/>
      <w:r w:rsidRPr="00494B1C">
        <w:rPr>
          <w:i/>
          <w:iCs/>
        </w:rPr>
        <w:t>min</w:t>
      </w:r>
      <w:r w:rsidRPr="00494B1C">
        <w:t>(</w:t>
      </w:r>
      <w:proofErr w:type="spellStart"/>
      <w:proofErr w:type="gramEnd"/>
      <w:r w:rsidRPr="004E3823">
        <w:rPr>
          <w:i/>
          <w:iCs/>
        </w:rPr>
        <w:t>W</w:t>
      </w:r>
      <w:r w:rsidRPr="004E3823">
        <w:rPr>
          <w:i/>
          <w:iCs/>
          <w:vertAlign w:val="subscript"/>
        </w:rPr>
        <w:t>Max</w:t>
      </w:r>
      <w:r>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t>)</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t>)</w:t>
      </w:r>
      <w:r>
        <w:tab/>
        <w:t>[5]</w:t>
      </w:r>
    </w:p>
    <w:p w14:paraId="48CFD278" w14:textId="156405A7"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2D6B70">
        <w:t xml:space="preserve">Figure </w:t>
      </w:r>
      <w:r w:rsidR="002D6B70">
        <w:rPr>
          <w:noProof/>
        </w:rPr>
        <w:t>2</w:t>
      </w:r>
      <w:r w:rsidRPr="00DA5F05">
        <w:fldChar w:fldCharType="end"/>
      </w:r>
      <w:r w:rsidRPr="00DA5F05">
        <w:t xml:space="preserve">). </w:t>
      </w:r>
      <w:r>
        <w:t xml:space="preserve">First, the parameters </w:t>
      </w:r>
      <w:r w:rsidRPr="00F64D75">
        <w:rPr>
          <w:i/>
          <w:iCs/>
        </w:rPr>
        <w:t>S</w:t>
      </w:r>
      <w:r w:rsidRPr="00F64D75">
        <w:t xml:space="preserve"> and </w:t>
      </w:r>
      <w:proofErr w:type="spellStart"/>
      <w:r w:rsidRPr="00F64D75">
        <w:rPr>
          <w:i/>
          <w:iCs/>
        </w:rPr>
        <w:t>W</w:t>
      </w:r>
      <w:r>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proofErr w:type="spellStart"/>
      <w:r w:rsidRPr="00F64D75">
        <w:rPr>
          <w:i/>
          <w:iCs/>
        </w:rPr>
        <w:t>W</w:t>
      </w:r>
      <w:r>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r>
        <w:tab/>
        <w:t>[6]</w:t>
      </w:r>
      <w:r w:rsidRPr="00A949FC">
        <w:t xml:space="preserve"> </w:t>
      </w:r>
    </w:p>
    <w:p w14:paraId="531B94DA" w14:textId="77777777" w:rsidR="00E072BF" w:rsidRDefault="00E072BF" w:rsidP="00E072BF">
      <w:pPr>
        <w:pStyle w:val="Body"/>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proofErr w:type="spellStart"/>
      <w:proofErr w:type="gramStart"/>
      <w:r w:rsidRPr="00F7332D">
        <w:rPr>
          <w:i/>
          <w:iCs/>
        </w:rPr>
        <w:t>location:variety</w:t>
      </w:r>
      <w:proofErr w:type="spellEnd"/>
      <w:proofErr w:type="gramEnd"/>
      <w:r w:rsidRPr="00A949FC">
        <w:t>)</w:t>
      </w:r>
      <w:r>
        <w:tab/>
        <w:t>[7]</w:t>
      </w:r>
    </w:p>
    <w:p w14:paraId="48DE464C" w14:textId="77777777" w:rsidR="00E072BF" w:rsidRDefault="00E072BF" w:rsidP="00E072BF">
      <w:pPr>
        <w:pStyle w:val="Body"/>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123BBABD" w14:textId="4EC714BF"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2D6B70" w:rsidRPr="002D6B70">
        <w:t xml:space="preserve">Table </w:t>
      </w:r>
      <w:r w:rsidR="002D6B70" w:rsidRPr="002D6B70">
        <w:rPr>
          <w:noProof/>
        </w:rPr>
        <w:t>5</w:t>
      </w:r>
      <w:r w:rsidRPr="00DA5F05">
        <w:fldChar w:fldCharType="end"/>
      </w:r>
      <w:r w:rsidRPr="00DA5F05">
        <w:t>).</w:t>
      </w:r>
    </w:p>
    <w:p w14:paraId="18779212" w14:textId="77777777" w:rsidR="00E072BF" w:rsidRDefault="00E072BF" w:rsidP="00E072BF">
      <w:pPr>
        <w:pStyle w:val="Body"/>
        <w:rPr>
          <w:lang w:bidi="en-US"/>
        </w:rPr>
      </w:pPr>
      <w:r w:rsidRPr="002C76A7">
        <w:rPr>
          <w:lang w:bidi="en-US"/>
        </w:rPr>
        <w:lastRenderedPageBreak/>
        <w:t>The entire workflow used to generate this analysis is reproducible and available via GitHub repository (</w:t>
      </w:r>
      <w:hyperlink r:id="rId7" w:history="1">
        <w:r w:rsidRPr="002C76A7">
          <w:rPr>
            <w:rStyle w:val="Hyperlink"/>
            <w:rFonts w:eastAsiaTheme="majorEastAsia"/>
          </w:rPr>
          <w:t>https://github.com/bohm0072/cndc_bayesian_eval</w:t>
        </w:r>
      </w:hyperlink>
      <w:r w:rsidRPr="002C76A7">
        <w:rPr>
          <w:lang w:bidi="en-US"/>
        </w:rPr>
        <w:t xml:space="preserve">). The </w:t>
      </w:r>
      <w:proofErr w:type="spellStart"/>
      <w:r w:rsidRPr="002C76A7">
        <w:rPr>
          <w:i/>
          <w:iCs/>
          <w:lang w:bidi="en-US"/>
        </w:rPr>
        <w:t>renv</w:t>
      </w:r>
      <w:proofErr w:type="spellEnd"/>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Ushey,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6B7BAE0B" w14:textId="77777777" w:rsidR="00E072BF" w:rsidRDefault="00E072BF" w:rsidP="00E072BF">
      <w:pPr>
        <w:pStyle w:val="Heading3"/>
      </w:pPr>
      <w:r>
        <w:t>Critical N Concentration Uncertainty</w:t>
      </w:r>
    </w:p>
    <w:p w14:paraId="774E6865" w14:textId="77777777" w:rsidR="00E072BF" w:rsidRDefault="00E072BF" w:rsidP="00E072BF">
      <w:pPr>
        <w:pStyle w:val="Body"/>
      </w:pPr>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w:t>
      </w:r>
      <w:r>
        <w:lastRenderedPageBreak/>
        <w:t xml:space="preserve">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77777777" w:rsidR="00E072BF" w:rsidRDefault="00E072BF" w:rsidP="00E072BF">
      <w:pPr>
        <w:pStyle w:val="Heading3"/>
      </w:pPr>
      <w:r>
        <w:t>Comparing Critical N Concentration across G x E Effects</w:t>
      </w:r>
    </w:p>
    <w:p w14:paraId="56C70FDD" w14:textId="77777777" w:rsidR="00E072BF" w:rsidRDefault="00E072BF" w:rsidP="00E072BF">
      <w:pPr>
        <w:pStyle w:val="Body"/>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w:t>
      </w:r>
      <w:r>
        <w:lastRenderedPageBreak/>
        <w:t>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x E effects.</w:t>
      </w:r>
    </w:p>
    <w:p w14:paraId="16684633" w14:textId="77777777" w:rsidR="00E072BF" w:rsidRDefault="00E072BF" w:rsidP="00E072BF">
      <w:pPr>
        <w:pStyle w:val="Heading3"/>
      </w:pPr>
      <w:r>
        <w:t>Comparing Critical N Concentration across Statistical Methods</w:t>
      </w:r>
    </w:p>
    <w:p w14:paraId="025A4880" w14:textId="77777777"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lastRenderedPageBreak/>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561FD098"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interval threshold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p>
    <w:p w14:paraId="25002DB0" w14:textId="77777777" w:rsidR="00E072BF" w:rsidRPr="002354AA" w:rsidRDefault="00E072BF" w:rsidP="00E072BF">
      <w:pPr>
        <w:pStyle w:val="Body"/>
        <w:rPr>
          <w:lang w:bidi="en-US"/>
        </w:rPr>
      </w:pPr>
      <w:r w:rsidRPr="00B34FD9">
        <w:rPr>
          <w:lang w:bidi="en-US"/>
        </w:rPr>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Pr="00B34FD9">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b within either Belgium or Minnesota. For Argentina, Innovator had the greatest value for parameter b (0.212), followed by Gem Russet, Umatilla Russet, </w:t>
      </w:r>
      <w:proofErr w:type="spellStart"/>
      <w:r w:rsidRPr="00B34FD9">
        <w:rPr>
          <w:lang w:bidi="en-US"/>
        </w:rPr>
        <w:t>Markies</w:t>
      </w:r>
      <w:proofErr w:type="spellEnd"/>
      <w:r w:rsidRPr="00B34FD9">
        <w:rPr>
          <w:lang w:bidi="en-US"/>
        </w:rPr>
        <w:t xml:space="preserve"> Russet, and Bannock Russet (0.178, 0.165, 0.155, and 0.140, respectively). The difference between Innovator and Umatilla Russet, </w:t>
      </w:r>
      <w:proofErr w:type="spellStart"/>
      <w:r w:rsidRPr="00B34FD9">
        <w:rPr>
          <w:lang w:bidi="en-US"/>
        </w:rPr>
        <w:t>Markies</w:t>
      </w:r>
      <w:proofErr w:type="spellEnd"/>
      <w:r w:rsidRPr="00B34FD9">
        <w:rPr>
          <w:lang w:bidi="en-US"/>
        </w:rPr>
        <w:t xml:space="preserve">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w:t>
      </w:r>
      <w:proofErr w:type="spellStart"/>
      <w:r w:rsidRPr="00B34FD9">
        <w:rPr>
          <w:lang w:bidi="en-US"/>
        </w:rPr>
        <w:t>Shepody</w:t>
      </w:r>
      <w:proofErr w:type="spellEnd"/>
      <w:r w:rsidRPr="00B34FD9">
        <w:rPr>
          <w:lang w:bidi="en-US"/>
        </w:rPr>
        <w:t xml:space="preserve"> (0.412).</w:t>
      </w:r>
    </w:p>
    <w:p w14:paraId="12E58F55" w14:textId="5B7E767B" w:rsidR="00E072BF" w:rsidRDefault="00E072BF" w:rsidP="00E072BF">
      <w:pPr>
        <w:pStyle w:val="Body"/>
      </w:pPr>
      <w:r w:rsidRPr="002354AA">
        <w:lastRenderedPageBreak/>
        <w:t xml:space="preserve">There was a positive correlation found between parameter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2D6B70">
        <w:t xml:space="preserve">Figure </w:t>
      </w:r>
      <w:r w:rsidR="002D6B70">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9541B14" w:rsidR="00E072BF" w:rsidRDefault="00E072BF" w:rsidP="00E072BF">
      <w:pPr>
        <w:pStyle w:val="Body"/>
      </w:pPr>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2D6B70">
        <w:t xml:space="preserve">Figure </w:t>
      </w:r>
      <w:r w:rsidR="002D6B70">
        <w:rPr>
          <w:noProof/>
        </w:rPr>
        <w:t>5</w:t>
      </w:r>
      <w:r w:rsidRPr="00DA5F05">
        <w:fldChar w:fldCharType="end"/>
      </w:r>
      <w:r w:rsidRPr="00DA5F05">
        <w:t>). The individual linear-plateau curves fitted for each experimental sampling date nested within 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2D6B70">
        <w:t>Figure S1</w:t>
      </w:r>
      <w:r w:rsidRPr="00DA5F05">
        <w:fldChar w:fldCharType="end"/>
      </w:r>
      <w:r w:rsidRPr="00DA5F05">
        <w:t>).</w:t>
      </w:r>
    </w:p>
    <w:p w14:paraId="3E43AF26" w14:textId="77777777" w:rsidR="00E072BF" w:rsidRDefault="00E072BF" w:rsidP="00E072BF">
      <w:pPr>
        <w:pStyle w:val="Body"/>
      </w:pPr>
      <w:r>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r>
        <w:t>.</w:t>
      </w:r>
    </w:p>
    <w:p w14:paraId="669A95AC" w14:textId="77777777" w:rsidR="00E072BF" w:rsidRPr="002354AA" w:rsidRDefault="00E072BF" w:rsidP="00E072BF">
      <w:pPr>
        <w:pStyle w:val="Heading2"/>
      </w:pPr>
      <w:r w:rsidRPr="002354AA">
        <w:t>Critical N Concentration Uncertainty</w:t>
      </w:r>
    </w:p>
    <w:p w14:paraId="6660896B" w14:textId="47257BCC" w:rsidR="00E072BF" w:rsidRDefault="00E072BF" w:rsidP="00E072BF">
      <w:pPr>
        <w:pStyle w:val="Body"/>
      </w:pPr>
      <w:r w:rsidRPr="002354AA">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such as Argentina x Gem Russet, hav</w:t>
      </w:r>
      <w:r>
        <w:t>e</w:t>
      </w:r>
      <w:r w:rsidRPr="00DA5F05">
        <w:t xml:space="preserve"> a skewed distribution, while other levels, such as Canada x </w:t>
      </w:r>
      <w:proofErr w:type="spellStart"/>
      <w:r w:rsidRPr="00DA5F05">
        <w:t>Shepody</w:t>
      </w:r>
      <w:proofErr w:type="spellEnd"/>
      <w:r w:rsidRPr="00DA5F05">
        <w:t>,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lastRenderedPageBreak/>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x Umatilla Russet, have greater uncertainty in %N</w:t>
      </w:r>
      <w:r w:rsidRPr="002354AA">
        <w:rPr>
          <w:vertAlign w:val="subscript"/>
        </w:rPr>
        <w:t>c</w:t>
      </w:r>
      <w:r w:rsidRPr="002354AA">
        <w:t xml:space="preserve"> than others, such as Minnesota x Russet Burbank. The uncertainty in %N</w:t>
      </w:r>
      <w:r w:rsidRPr="002354AA">
        <w:rPr>
          <w:vertAlign w:val="subscript"/>
        </w:rPr>
        <w:t>c</w:t>
      </w:r>
      <w:r w:rsidRPr="002354AA">
        <w:t xml:space="preserve"> also varies across the level of biomass for a given CNDC. For example, as the level of biomass increases, Argentina x Umatilla Russet has </w:t>
      </w:r>
      <w:r>
        <w:t xml:space="preserve">an </w:t>
      </w:r>
      <w:r w:rsidRPr="002354AA">
        <w:t xml:space="preserve">increasing credible region range, Minnesota x Russet Burbank has </w:t>
      </w:r>
      <w:r>
        <w:t xml:space="preserve">a </w:t>
      </w:r>
      <w:r w:rsidRPr="002354AA">
        <w:t xml:space="preserve">decreasing credible region range, and Argentina x Bannock Russet has </w:t>
      </w:r>
      <w:r>
        <w:t xml:space="preserve">a </w:t>
      </w:r>
      <w:r w:rsidRPr="002354AA">
        <w:t>nearly constant credible region range.</w:t>
      </w:r>
    </w:p>
    <w:p w14:paraId="2084B3DA" w14:textId="5D561EF4" w:rsidR="00E072BF" w:rsidRDefault="00E072BF" w:rsidP="00E072BF">
      <w:pPr>
        <w:pStyle w:val="Body"/>
      </w:pPr>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DA5F05">
        <w:t>) (</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How</w:t>
      </w:r>
      <w:r w:rsidRPr="002354AA">
        <w:t xml:space="preserve">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b).</w:t>
      </w:r>
      <w:r w:rsidRPr="002354AA">
        <w:t xml:space="preserve"> While credible regions with boundaries that are non-monotonic (e.g., Argentina x Innovator) have portions of the curve fit approximation that are poorer performing, the credible regions with monotonic boundaries (e.g., Minnesota x Dakota Russet) seem to be satisfactory across the entire range of the curve.</w:t>
      </w:r>
    </w:p>
    <w:p w14:paraId="1DF46DD7" w14:textId="58C786BC"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 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 </w:t>
      </w:r>
      <w:r>
        <w:t>I</w:t>
      </w:r>
      <w:r w:rsidRPr="002354AA">
        <w:t xml:space="preserve">n the absence of the credible region defined directly from the fitted hierarchical Bayesian model, the </w:t>
      </w:r>
      <w:proofErr w:type="spellStart"/>
      <w:r w:rsidRPr="002354AA">
        <w:lastRenderedPageBreak/>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77777777" w:rsidR="00E072BF" w:rsidRPr="002354AA" w:rsidRDefault="00E072BF" w:rsidP="00E072BF">
      <w:pPr>
        <w:pStyle w:val="Heading3"/>
      </w:pPr>
      <w:r w:rsidRPr="002354AA">
        <w:t>Differences Related to Genotype x Environment Effects</w:t>
      </w:r>
    </w:p>
    <w:p w14:paraId="6259AD36" w14:textId="3F0D4F24" w:rsidR="00E072BF" w:rsidRPr="002354AA" w:rsidRDefault="00E072BF" w:rsidP="00E072BF">
      <w:pPr>
        <w:pStyle w:val="Body"/>
      </w:pPr>
      <w:r w:rsidRPr="002354AA">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rsidRPr="002354AA">
        <w:t xml:space="preserve"> a subset of the results comparing Minnesota x Russet Burbank to all other varieties within location presented in detail here</w:t>
      </w:r>
      <w:r w:rsidRPr="00DA5F05">
        <w:t xml:space="preserve"> (</w:t>
      </w:r>
      <w:r w:rsidRPr="00DA5F05">
        <w:fldChar w:fldCharType="begin"/>
      </w:r>
      <w:r w:rsidRPr="00DA5F05">
        <w:instrText xml:space="preserve"> REF _Ref78281627 \h  \* MERGEFORMAT </w:instrText>
      </w:r>
      <w:r w:rsidRPr="00DA5F05">
        <w:fldChar w:fldCharType="separate"/>
      </w:r>
      <w:r w:rsidR="002D6B70">
        <w:t xml:space="preserve">Figure </w:t>
      </w:r>
      <w:r w:rsidR="002D6B70">
        <w:rPr>
          <w:noProof/>
        </w:rPr>
        <w:t>7</w:t>
      </w:r>
      <w:r w:rsidRPr="00DA5F05">
        <w:fldChar w:fldCharType="end"/>
      </w:r>
      <w:r w:rsidRPr="00DA5F05">
        <w:t>).</w:t>
      </w:r>
    </w:p>
    <w:p w14:paraId="2556DDF1" w14:textId="77777777" w:rsidR="00E072BF" w:rsidRDefault="00E072BF" w:rsidP="00E072BF">
      <w:pPr>
        <w:pStyle w:val="Body"/>
      </w:pPr>
      <w:r w:rsidRPr="002354AA">
        <w:t>For Minnesota x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w:t>
      </w:r>
      <w:proofErr w:type="spellStart"/>
      <w:r w:rsidRPr="002354AA">
        <w:t>Bintje</w:t>
      </w:r>
      <w:proofErr w:type="spellEnd"/>
      <w:r w:rsidRPr="002354AA">
        <w:t>, and Charlotte). The %N</w:t>
      </w:r>
      <w:r w:rsidRPr="002354AA">
        <w:rPr>
          <w:vertAlign w:val="subscript"/>
        </w:rPr>
        <w:t>c</w:t>
      </w:r>
      <w:r w:rsidRPr="002354AA">
        <w:t xml:space="preserve"> for both of the Canadian varieties (i.e., Russet Burbank, and </w:t>
      </w:r>
      <w:proofErr w:type="spellStart"/>
      <w:r w:rsidRPr="002354AA">
        <w:t>Shepody</w:t>
      </w:r>
      <w:proofErr w:type="spellEnd"/>
      <w:r w:rsidRPr="002354AA">
        <w:t xml:space="preserve">) were significantly greater than that for Minnesota x Russet Burbank when biomass values were greater than 2 Mg </w:t>
      </w:r>
      <w:proofErr w:type="gramStart"/>
      <w:r w:rsidRPr="002354AA">
        <w:t>ha</w:t>
      </w:r>
      <w:r w:rsidRPr="002354AA">
        <w:rPr>
          <w:vertAlign w:val="superscript"/>
        </w:rPr>
        <w:t>-1</w:t>
      </w:r>
      <w:proofErr w:type="gramEnd"/>
      <w:r w:rsidRPr="002354AA">
        <w:t>. The %N</w:t>
      </w:r>
      <w:r w:rsidRPr="002354AA">
        <w:rPr>
          <w:vertAlign w:val="subscript"/>
        </w:rPr>
        <w:t>c</w:t>
      </w:r>
      <w:r w:rsidRPr="002354AA">
        <w:t xml:space="preserve"> for Canada x Russet Burbank and Canada x </w:t>
      </w:r>
      <w:proofErr w:type="spellStart"/>
      <w:r w:rsidRPr="002354AA">
        <w:t>Shepody</w:t>
      </w:r>
      <w:proofErr w:type="spellEnd"/>
      <w:r w:rsidRPr="002354AA">
        <w:t xml:space="preserve"> were up to 0.3 and 0.6 g N 100g</w:t>
      </w:r>
      <w:r w:rsidRPr="002354AA">
        <w:rPr>
          <w:vertAlign w:val="superscript"/>
        </w:rPr>
        <w:t>-1</w:t>
      </w:r>
      <w:r w:rsidRPr="002354AA">
        <w:t xml:space="preserve"> greater than that for Minnesota x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x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p>
    <w:p w14:paraId="108D1A8E" w14:textId="5E019A31" w:rsidR="00E072BF" w:rsidRPr="002354AA" w:rsidRDefault="00E072BF" w:rsidP="00E072BF">
      <w:pPr>
        <w:pStyle w:val="Body"/>
      </w:pPr>
      <w:r w:rsidRPr="002354AA">
        <w:t xml:space="preserve">There are two notable findings to point out. First, there were no significant differences between Minnesota x Russet Burbank and any other varieties evaluated in Minnesota (i.e., when controlling for E, no significant differences due to G). This finding did not hold for all varieties within location </w:t>
      </w:r>
      <w:r w:rsidRPr="002354AA">
        <w:lastRenderedPageBreak/>
        <w:t xml:space="preserve">evaluated, however; while there was no significant difference between the varieties evaluated in Belgium, there were significant differences between the varieties evaluated in Canada and some of the varieties evaluated in Argentin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 Seco</w:t>
      </w:r>
      <w:r w:rsidRPr="002354AA">
        <w:t xml:space="preserve">nd, the </w:t>
      </w:r>
      <w:r>
        <w:t>comparison between</w:t>
      </w:r>
      <w:r w:rsidRPr="002354AA">
        <w:t xml:space="preserve"> the Minnesota x Russet Burbank and Canada x Russet Burbank curves </w:t>
      </w:r>
      <w:r>
        <w:t xml:space="preserve">as well as the comparison between the Minnesota x Umatilla Russet and Argentina x Umatill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t xml:space="preserve"> </w:t>
      </w:r>
      <w:r w:rsidRPr="002354AA">
        <w:t xml:space="preserve">were </w:t>
      </w:r>
      <w:r>
        <w:t>both</w:t>
      </w:r>
      <w:r w:rsidRPr="002354AA">
        <w:t xml:space="preserve"> significantly different (i.e., when controlling for G, a significant difference due to E).</w:t>
      </w:r>
    </w:p>
    <w:p w14:paraId="10406F50" w14:textId="77777777" w:rsidR="00E072BF" w:rsidRPr="002354AA" w:rsidRDefault="00E072BF" w:rsidP="00E072BF">
      <w:pPr>
        <w:pStyle w:val="Body"/>
      </w:pPr>
      <w:r w:rsidRPr="002354AA">
        <w:t>Taken together, these findings provide evidence that the effect of E, even when controlling for G, can result in significantly different %N</w:t>
      </w:r>
      <w:r w:rsidRPr="002354AA">
        <w:rPr>
          <w:vertAlign w:val="subscript"/>
        </w:rPr>
        <w:t>c</w:t>
      </w:r>
      <w:r w:rsidRPr="002354AA">
        <w:t>; additionally, this provides evidence that differences in G within a given E do not necessarily result in significant different %N</w:t>
      </w:r>
      <w:r w:rsidRPr="002354AA">
        <w:rPr>
          <w:vertAlign w:val="subscript"/>
        </w:rPr>
        <w:t>c</w:t>
      </w:r>
      <w:r w:rsidRPr="002354AA">
        <w:t>. Therefore, these findings suggest that E is relatively more important than G in determining %N</w:t>
      </w:r>
      <w:r w:rsidRPr="002354AA">
        <w:rPr>
          <w:vertAlign w:val="subscript"/>
        </w:rPr>
        <w:t>c</w:t>
      </w:r>
      <w:r w:rsidRPr="002354AA">
        <w:t>.</w:t>
      </w:r>
    </w:p>
    <w:p w14:paraId="5D97AA3F" w14:textId="77777777" w:rsidR="00E072BF" w:rsidRPr="002354AA" w:rsidRDefault="00E072BF" w:rsidP="00E072BF">
      <w:pPr>
        <w:pStyle w:val="Heading3"/>
      </w:pPr>
      <w:r w:rsidRPr="002354AA">
        <w:t>Differences Related to Statistical Methods</w:t>
      </w:r>
    </w:p>
    <w:p w14:paraId="69B1FB8E" w14:textId="48020749" w:rsidR="00E072BF" w:rsidRPr="002354AA" w:rsidRDefault="00E072BF" w:rsidP="00E072BF">
      <w:pPr>
        <w:pStyle w:val="Body"/>
      </w:pPr>
      <w:r w:rsidRPr="002354AA">
        <w:t xml:space="preserve">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 xml:space="preserve">None of the previous CNDCs fall entirely within </w:t>
      </w:r>
      <w:r>
        <w:t xml:space="preserve">the </w:t>
      </w:r>
      <w:r w:rsidRPr="002354AA">
        <w:t>credible region for the respective CNDC</w:t>
      </w:r>
      <w:r>
        <w:t>s</w:t>
      </w:r>
      <w:r w:rsidRPr="002354AA">
        <w:t xml:space="preserve"> developed in the present study.</w:t>
      </w:r>
    </w:p>
    <w:p w14:paraId="6C0C6B19" w14:textId="62A509CF" w:rsidR="00E072BF" w:rsidRPr="002354AA" w:rsidRDefault="00E072BF" w:rsidP="00E072BF">
      <w:pPr>
        <w:pStyle w:val="Body"/>
      </w:pPr>
      <w:r w:rsidRPr="002354AA">
        <w:t>The %N</w:t>
      </w:r>
      <w:r w:rsidRPr="002354AA">
        <w:rPr>
          <w:vertAlign w:val="subscript"/>
        </w:rPr>
        <w:t>c</w:t>
      </w:r>
      <w:r w:rsidRPr="002354AA">
        <w:t xml:space="preserve"> 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The magnitude of this difference was relatively large</w:t>
      </w:r>
      <w:r>
        <w:t>,</w:t>
      </w:r>
      <w:r w:rsidRPr="002354AA">
        <w:t xml:space="preserve"> with 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r w:rsidRPr="002354AA">
        <w:t xml:space="preserve">, depending on variety. Therefor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 xml:space="preserve">Giletto and </w:t>
      </w:r>
      <w:r>
        <w:rPr>
          <w:noProof/>
        </w:rPr>
        <w:lastRenderedPageBreak/>
        <w:t>Echeverría (2015)</w:t>
      </w:r>
      <w:r w:rsidRPr="002354AA">
        <w:fldChar w:fldCharType="end"/>
      </w:r>
      <w:r w:rsidRPr="002354AA">
        <w:t xml:space="preserve"> selected biased critical points due to a overrepresentation of N limiting observations in the experimental dataset leading to a systematic underestimation of the %N</w:t>
      </w:r>
      <w:r w:rsidRPr="002354AA">
        <w:rPr>
          <w:vertAlign w:val="subscript"/>
        </w:rPr>
        <w:t>c</w:t>
      </w:r>
      <w:r w:rsidRPr="002354AA">
        <w:t>.</w:t>
      </w:r>
    </w:p>
    <w:p w14:paraId="3375893B" w14:textId="110655D0"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w:t>
      </w:r>
      <w:r w:rsidRPr="002354AA">
        <w:t xml:space="preserve"> </w:t>
      </w:r>
      <w:r>
        <w:t>For all 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r w:rsidRPr="002354AA">
        <w:t xml:space="preserve">. </w:t>
      </w:r>
      <w:r w:rsidRPr="00DA5F05">
        <w:t>Therefore</w:t>
      </w:r>
      <w:r w:rsidRPr="002354AA">
        <w:t xml:space="preserve">, 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6A896836"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x Russet Burbank and Canada x </w:t>
      </w:r>
      <w:proofErr w:type="spellStart"/>
      <w:r w:rsidRPr="002354AA">
        <w:t>Shepody</w:t>
      </w:r>
      <w:proofErr w:type="spellEnd"/>
      <w:r w:rsidRPr="002354AA">
        <w:t xml:space="preserve"> than the present CNDCs for biomass levels of less than 3 Mg ha</w:t>
      </w:r>
      <w:r w:rsidRPr="002354AA">
        <w:rPr>
          <w:vertAlign w:val="superscript"/>
        </w:rPr>
        <w:t>-1</w:t>
      </w:r>
      <w:r w:rsidRPr="002354AA">
        <w:t xml:space="preserve"> and greater than 6 Mg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Relative to the other locations, however, the CNDCs for Canada were the most similar between statistical methods, with </w:t>
      </w:r>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r w:rsidRPr="00DA5F05">
        <w:t xml:space="preserve">. </w:t>
      </w:r>
      <w:r w:rsidRPr="002354AA">
        <w:t xml:space="preserve">Therefore, 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datase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bias </w:t>
      </w:r>
      <w:r>
        <w:t>observed</w:t>
      </w:r>
      <w:r w:rsidRPr="002354AA">
        <w:t xml:space="preserve"> in the Minnesota experimental dataset is </w:t>
      </w:r>
      <w:proofErr w:type="gramStart"/>
      <w:r w:rsidRPr="002354AA">
        <w:t>similar to</w:t>
      </w:r>
      <w:proofErr w:type="gramEnd"/>
      <w:r w:rsidRPr="002354AA">
        <w:t xml:space="preserve"> the bias </w:t>
      </w:r>
      <w:r>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r w:rsidRPr="00DB66FC">
        <w:lastRenderedPageBreak/>
        <w:t>Discussion</w:t>
      </w:r>
    </w:p>
    <w:p w14:paraId="7C1F5974" w14:textId="77777777" w:rsidR="00E072BF" w:rsidRPr="00DB66FC" w:rsidRDefault="00E072BF" w:rsidP="00E072BF">
      <w:pPr>
        <w:pStyle w:val="Heading2"/>
      </w:pPr>
      <w:r w:rsidRPr="00DB66FC">
        <w:t>Implication of G x E Variation on N Use Efficiency</w:t>
      </w:r>
    </w:p>
    <w:p w14:paraId="59B7AB47" w14:textId="77777777" w:rsidR="00E072BF" w:rsidRPr="00DB66FC" w:rsidRDefault="00E072BF" w:rsidP="00E072BF">
      <w:pPr>
        <w:pStyle w:val="Heading3"/>
      </w:pPr>
      <w:r w:rsidRPr="00DB66FC">
        <w:t>Critical N Utilization Efficiency</w:t>
      </w:r>
    </w:p>
    <w:p w14:paraId="3F4DC0CE" w14:textId="77777777" w:rsidR="00E072BF" w:rsidRDefault="00E072BF" w:rsidP="00E072BF">
      <w:pPr>
        <w:pStyle w:val="Body"/>
      </w:pPr>
      <w:r w:rsidRPr="00DB66FC">
        <w:t xml:space="preserve">Understanding and properly interpreting the impact of G x E 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w:t>
      </w:r>
      <w:proofErr w:type="spellStart"/>
      <w:r w:rsidRPr="00DB66FC">
        <w:t>NUtE</w:t>
      </w:r>
      <w:proofErr w:type="spellEnd"/>
      <w:r w:rsidRPr="00DB66FC">
        <w:t>] is directly related to the parameters of the CNDC through the critical N utilization efficiency curve [</w:t>
      </w:r>
      <w:proofErr w:type="spellStart"/>
      <w:r w:rsidRPr="00DB66FC">
        <w:t>CNUtEC</w:t>
      </w:r>
      <w:proofErr w:type="spellEnd"/>
      <w:r w:rsidRPr="00DB66FC">
        <w:t xml:space="preserve">] which defines the critical value of </w:t>
      </w:r>
      <w:proofErr w:type="spellStart"/>
      <w:r w:rsidRPr="00DB66FC">
        <w:t>NUtE</w:t>
      </w:r>
      <w:proofErr w:type="spellEnd"/>
      <w:r w:rsidRPr="00DB66FC">
        <w:t xml:space="preserve"> [</w:t>
      </w:r>
      <w:proofErr w:type="spellStart"/>
      <w:r w:rsidRPr="00DB66FC">
        <w:t>NUtE</w:t>
      </w:r>
      <w:r w:rsidRPr="00DB66FC">
        <w:rPr>
          <w:vertAlign w:val="subscript"/>
        </w:rPr>
        <w:t>c</w:t>
      </w:r>
      <w:proofErr w:type="spellEnd"/>
      <w:r w:rsidRPr="00DB66FC">
        <w:t>]:</w:t>
      </w:r>
    </w:p>
    <w:p w14:paraId="24EA8471" w14:textId="1E9694D5" w:rsidR="00E072BF" w:rsidRPr="004E309E" w:rsidRDefault="00E072BF" w:rsidP="00E072BF">
      <w:pPr>
        <w:pStyle w:val="Body"/>
      </w:pPr>
      <w:proofErr w:type="spellStart"/>
      <w:r w:rsidRPr="00DB66FC">
        <w:t>NUtE</w:t>
      </w:r>
      <w:r w:rsidRPr="00DB66FC">
        <w:rPr>
          <w:vertAlign w:val="subscript"/>
        </w:rPr>
        <w:t>c</w:t>
      </w:r>
      <w:proofErr w:type="spellEnd"/>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53E7A237" w14:textId="77777777" w:rsidR="00E072BF" w:rsidRPr="00DB66FC" w:rsidRDefault="00E072BF" w:rsidP="00E072BF">
      <w:pPr>
        <w:pStyle w:val="Body"/>
      </w:pPr>
      <w:r w:rsidRPr="00DB66FC">
        <w:t xml:space="preserve">where parameters </w:t>
      </w:r>
      <w:r w:rsidRPr="00DB66FC">
        <w:rPr>
          <w:i/>
          <w:iCs/>
        </w:rPr>
        <w:t>a</w:t>
      </w:r>
      <w:r>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t xml:space="preserve"> and </w:t>
      </w:r>
      <w:proofErr w:type="spellStart"/>
      <w:r>
        <w:t>NUtE</w:t>
      </w:r>
      <w:r>
        <w:rPr>
          <w:vertAlign w:val="subscript"/>
        </w:rPr>
        <w:t>c</w:t>
      </w:r>
      <w:proofErr w:type="spellEnd"/>
      <w:r>
        <w:t xml:space="preserve"> has units of g g</w:t>
      </w:r>
      <w:r>
        <w:rPr>
          <w:vertAlign w:val="superscript"/>
        </w:rPr>
        <w:t>-1</w:t>
      </w:r>
      <w:r>
        <w:t xml:space="preserve"> N</w:t>
      </w:r>
      <w:r w:rsidRPr="00DB66FC">
        <w:t xml:space="preserve">. When </w:t>
      </w:r>
      <w:proofErr w:type="spellStart"/>
      <w:r w:rsidRPr="00DB66FC">
        <w:t>NUtE</w:t>
      </w:r>
      <w:proofErr w:type="spellEnd"/>
      <w:r w:rsidRPr="00DB66FC">
        <w:t xml:space="preserve"> is greater than </w:t>
      </w:r>
      <w:proofErr w:type="spellStart"/>
      <w:r w:rsidRPr="00DB66FC">
        <w:t>NUtE</w:t>
      </w:r>
      <w:r w:rsidRPr="00DB66FC">
        <w:rPr>
          <w:vertAlign w:val="subscript"/>
        </w:rPr>
        <w:t>c</w:t>
      </w:r>
      <w:proofErr w:type="spellEnd"/>
      <w:r w:rsidRPr="00DB66FC">
        <w:t xml:space="preserve">, crop N status is deficient (i.e., NNI less than 1); conversely, when </w:t>
      </w:r>
      <w:proofErr w:type="spellStart"/>
      <w:r w:rsidRPr="00DB66FC">
        <w:t>NUtE</w:t>
      </w:r>
      <w:proofErr w:type="spellEnd"/>
      <w:r w:rsidRPr="00DB66FC">
        <w:t xml:space="preserve"> is less than </w:t>
      </w:r>
      <w:proofErr w:type="spellStart"/>
      <w:r w:rsidRPr="00DB66FC">
        <w:t>NUtE</w:t>
      </w:r>
      <w:r w:rsidRPr="00DB66FC">
        <w:rPr>
          <w:vertAlign w:val="subscript"/>
        </w:rPr>
        <w:t>c</w:t>
      </w:r>
      <w:proofErr w:type="spellEnd"/>
      <w:r w:rsidRPr="00DB66FC">
        <w:t>, crop N status is excessive (i.e., NNI greater than 1).</w:t>
      </w:r>
    </w:p>
    <w:p w14:paraId="7846F689" w14:textId="77777777" w:rsidR="00E072BF" w:rsidRPr="00DB66FC" w:rsidRDefault="00E072BF" w:rsidP="00E072BF">
      <w:pPr>
        <w:pStyle w:val="Body"/>
      </w:pPr>
      <w:r w:rsidRPr="00DB66FC">
        <w:t xml:space="preserve">The finding in the present study that the CNDC can vary across G x E effects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x E effects as the CNDC. Therefore, the effect of G x E 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x E effect on the </w:t>
      </w:r>
      <w:proofErr w:type="spellStart"/>
      <w:r w:rsidRPr="00DB66FC">
        <w:t>CNUtEC</w:t>
      </w:r>
      <w:proofErr w:type="spellEnd"/>
      <w:r w:rsidRPr="00DB66FC">
        <w:t xml:space="preserve"> is therefore critically important to understand the impacts of G x E interactions on NUE.</w:t>
      </w:r>
      <w:r>
        <w:t xml:space="preserve"> In other words, controlling for this G x E effect represents an additional requirement when evaluating and </w:t>
      </w:r>
      <w:r>
        <w:lastRenderedPageBreak/>
        <w:t xml:space="preserve">interpreting NUE above and beyond the previously known requirements of 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HYXN0YWwgZXQgYWwuLCAyMDE1OyBMZW1haXJlICZh
bXA7IENpYW1waXR0aSwgMjAyMDsgU2FkcmFzICZhbXA7IExlbWFpcmUsIDIwMTQ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instrText xml:space="preserve"> ADDIN EN.CITE </w:instrText>
      </w:r>
      <w:r>
        <w:fldChar w:fldCharType="begin">
          <w:fldData xml:space="preserve">PEVuZE5vdGU+PENpdGU+PEF1dGhvcj5MZW1haXJlPC9BdXRob3I+PFllYXI+MjAyMDwvWWVhcj48
UmVjTnVtPjI2ODM8L1JlY051bT48RGlzcGxheVRleHQ+KEJhcnJhY2xvdWdoIGV0IGFsLiwgMjAx
MDsgQ2F2aWdsaWEgZXQgYWwuLCAyMDE0OyBHYXN0YWwgZXQgYWwuLCAyMDE1OyBMZW1haXJlICZh
bXA7IENpYW1waXR0aSwgMjAyMDsgU2FkcmFzICZhbXA7IExlbWFpcmUsIDIwMTQ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instrText xml:space="preserve"> ADDIN EN.CITE.DATA </w:instrText>
      </w:r>
      <w:r>
        <w:fldChar w:fldCharType="end"/>
      </w:r>
      <w:r>
        <w:fldChar w:fldCharType="separate"/>
      </w:r>
      <w:r>
        <w:rPr>
          <w:noProof/>
        </w:rPr>
        <w:t>(Barraclough et al., 2010; Caviglia et al., 2014; Gastal et al., 2015; Lemaire &amp; Ciampitti, 2020; Sadras &amp; Lemaire, 2014)</w:t>
      </w:r>
      <w:r>
        <w:fldChar w:fldCharType="end"/>
      </w:r>
      <w:r>
        <w:t>.</w:t>
      </w:r>
    </w:p>
    <w:p w14:paraId="0FEC43DD" w14:textId="77777777" w:rsidR="00241C92" w:rsidRPr="00843633" w:rsidRDefault="00241C92" w:rsidP="00241C92">
      <w:pPr>
        <w:pStyle w:val="Heading3"/>
      </w:pPr>
      <w:r w:rsidRPr="00843633">
        <w:t>Physiological Mechanisms</w:t>
      </w:r>
    </w:p>
    <w:p w14:paraId="67A4C33F" w14:textId="77777777" w:rsidR="00241C92" w:rsidRPr="00DB66FC" w:rsidRDefault="00241C92" w:rsidP="00241C92">
      <w:pPr>
        <w:pStyle w:val="Body"/>
      </w:pPr>
      <w:r w:rsidRPr="00DB66FC">
        <w:t xml:space="preserve">While the present study presents direct evidence of significant differences between CNDCs for potato across G x E effects, previous studies help describe the potential physiological mechanisms for this source of variation.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result in greater N dilution (i.e., lower %N</w:t>
      </w:r>
      <w:r w:rsidRPr="00DB66FC">
        <w:rPr>
          <w:vertAlign w:val="subscript"/>
        </w:rPr>
        <w:t>c</w:t>
      </w:r>
      <w:r w:rsidRPr="00DB66FC">
        <w:t>) at the same level of total plant biomass.</w:t>
      </w:r>
    </w:p>
    <w:p w14:paraId="36E34372" w14:textId="77777777" w:rsidR="00241C92" w:rsidRPr="00DB66FC" w:rsidRDefault="00241C92" w:rsidP="00241C92">
      <w:pPr>
        <w:pStyle w:val="Body"/>
      </w:pPr>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G x E effects that increase the relative proportion of biomass partitioned to tubers 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w:t>
      </w:r>
      <w:r>
        <w:t>M)</w:t>
      </w:r>
      <w:r w:rsidRPr="00DB66FC">
        <w:t xml:space="preserve">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instrText xml:space="preserve"> ADDIN EN.CITE </w:instrText>
      </w:r>
      <w:r>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instrText xml:space="preserve"> ADDIN EN.CITE.DATA </w:instrText>
      </w:r>
      <w:r>
        <w:fldChar w:fldCharType="end"/>
      </w:r>
      <w:r w:rsidRPr="00DB66FC">
        <w:fldChar w:fldCharType="separate"/>
      </w:r>
      <w:r>
        <w:rPr>
          <w:noProof/>
        </w:rPr>
        <w:t>Jones et al. (2021); Stefaniak et al. (2021); Tiwari et al. (2018)</w:t>
      </w:r>
      <w:r w:rsidRPr="00DB66FC">
        <w:fldChar w:fldCharType="end"/>
      </w:r>
      <w:r w:rsidRPr="00DB66FC">
        <w:t>) should focus on identifying G x E x M interactions that result in an increased proportion of biomass partitioned to tubers.</w:t>
      </w:r>
    </w:p>
    <w:p w14:paraId="479F340C" w14:textId="1385505E" w:rsidR="00241C92" w:rsidRPr="00DB66FC" w:rsidRDefault="00241C92" w:rsidP="00241C92">
      <w:pPr>
        <w:pStyle w:val="Body"/>
      </w:pPr>
      <w:r w:rsidRPr="00DB66FC">
        <w:t>Additionally, based on the larger magnitude of differences in %N</w:t>
      </w:r>
      <w:r w:rsidRPr="00DB66FC">
        <w:rPr>
          <w:vertAlign w:val="subscript"/>
        </w:rPr>
        <w:t>c</w:t>
      </w:r>
      <w:r w:rsidRPr="00DB66FC">
        <w:t xml:space="preserve"> between locations (i.e., E) compared to differences between varieties within a location (i.e., G) observed in this </w:t>
      </w:r>
      <w:r w:rsidRPr="00DA5F05">
        <w:t>study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xml:space="preserve">, </w:t>
      </w:r>
      <w:r w:rsidRPr="00DA5F05">
        <w:fldChar w:fldCharType="begin"/>
      </w:r>
      <w:r w:rsidRPr="00DA5F05">
        <w:instrText xml:space="preserve"> REF _Ref78303665 \h  \* MERGEFORMAT </w:instrText>
      </w:r>
      <w:r w:rsidRPr="00DA5F05">
        <w:fldChar w:fldCharType="separate"/>
      </w:r>
      <w:r w:rsidR="00B16DB5">
        <w:t>Figure S2</w:t>
      </w:r>
      <w:r w:rsidRPr="00DA5F05">
        <w:fldChar w:fldCharType="end"/>
      </w:r>
      <w:r w:rsidRPr="00DA5F05">
        <w:t>), it is reasonable</w:t>
      </w:r>
      <w:r w:rsidRPr="00DB66FC">
        <w:t xml:space="preserve"> to conclude that increases in NUE for potato resulting from decreasing %N</w:t>
      </w:r>
      <w:r w:rsidRPr="00DB66FC">
        <w:rPr>
          <w:vertAlign w:val="subscript"/>
        </w:rPr>
        <w:t>c</w:t>
      </w:r>
      <w:r w:rsidRPr="00DB66FC">
        <w:t xml:space="preserve"> will be of a greater magnitude from E rather than G effects.</w:t>
      </w:r>
    </w:p>
    <w:p w14:paraId="262ACF0A" w14:textId="77777777" w:rsidR="00241C92" w:rsidRPr="00DB66FC" w:rsidRDefault="00241C92" w:rsidP="00241C92">
      <w:pPr>
        <w:pStyle w:val="Heading3"/>
      </w:pPr>
      <w:r w:rsidRPr="00DB66FC">
        <w:lastRenderedPageBreak/>
        <w:t>Comparison to Other Crops</w:t>
      </w:r>
    </w:p>
    <w:p w14:paraId="34CDDF52" w14:textId="77777777" w:rsidR="00241C92" w:rsidRPr="00DB66FC" w:rsidRDefault="00241C92" w:rsidP="00241C92">
      <w:pPr>
        <w:pStyle w:val="Body"/>
      </w:pPr>
      <w:r w:rsidRPr="00DB66FC">
        <w:t>These findings contrasts somewhat with the previous studies evaluating G x E 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c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found variation as a result of G x E </w:t>
      </w:r>
      <w:proofErr w:type="gramStart"/>
      <w:r w:rsidRPr="00DB66FC">
        <w:t>interactions, but</w:t>
      </w:r>
      <w:proofErr w:type="gramEnd"/>
      <w:r w:rsidRPr="00DB66FC">
        <w:t xml:space="preserve"> did not independent</w:t>
      </w:r>
      <w:r>
        <w:t>ly</w:t>
      </w:r>
      <w:r w:rsidRPr="00DB66FC">
        <w:t xml:space="preserve"> report either G or E effects. In any case, the magnitude of the difference in %N</w:t>
      </w:r>
      <w:r w:rsidRPr="00DB66FC">
        <w:rPr>
          <w:vertAlign w:val="subscript"/>
        </w:rPr>
        <w:t>c</w:t>
      </w:r>
      <w:r w:rsidRPr="00DB66FC">
        <w:t xml:space="preserve"> for any effect (i.e., G, E) or interaction (i.e., G x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instrText xml:space="preserve"> ADDIN EN.CITE </w:instrText>
      </w:r>
      <w:r>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instrText xml:space="preserve"> ADDIN EN.CITE.DATA </w:instrText>
      </w:r>
      <w:r>
        <w:fldChar w:fldCharType="end"/>
      </w:r>
      <w:r w:rsidRPr="00DB66FC">
        <w:fldChar w:fldCharType="separate"/>
      </w:r>
      <w:r>
        <w:rPr>
          <w:noProof/>
        </w:rPr>
        <w:t>(Ciampitti et al., 2021; Makowski et al., 2020; Yao et al., 2021)</w:t>
      </w:r>
      <w:r w:rsidRPr="00DB66FC">
        <w:fldChar w:fldCharType="end"/>
      </w:r>
      <w:r w:rsidRPr="00DB66FC">
        <w:t xml:space="preserve"> is less than that observed for E in the present study.</w:t>
      </w:r>
    </w:p>
    <w:p w14:paraId="58FD0BF4" w14:textId="77777777" w:rsidR="00241C92" w:rsidRPr="00DB66FC" w:rsidRDefault="00241C92" w:rsidP="00241C92">
      <w:pPr>
        <w:pStyle w:val="Body"/>
      </w:pPr>
      <w:r w:rsidRPr="00DB66FC">
        <w:t>Therefore, the impact of E on %N</w:t>
      </w:r>
      <w:r w:rsidRPr="00DB66FC">
        <w:rPr>
          <w:vertAlign w:val="subscript"/>
        </w:rPr>
        <w:t>c</w:t>
      </w:r>
      <w:r w:rsidRPr="00DB66FC">
        <w:t xml:space="preserve"> is not just significant for </w:t>
      </w:r>
      <w:proofErr w:type="gramStart"/>
      <w:r w:rsidRPr="00DB66FC">
        <w:t>potato, but</w:t>
      </w:r>
      <w:proofErr w:type="gramEnd"/>
      <w:r w:rsidRPr="00DB66FC">
        <w:t xml:space="preserve"> is also of much greater relative importance compared to other major crops (e.g., wheat, maize). </w:t>
      </w:r>
      <w:r>
        <w:t xml:space="preserve">This is because </w:t>
      </w:r>
      <w:r w:rsidRPr="00DB66FC">
        <w:t>the magnitude of variability in %N</w:t>
      </w:r>
      <w:r w:rsidRPr="00DB66FC">
        <w:rPr>
          <w:vertAlign w:val="subscript"/>
        </w:rPr>
        <w:t>c</w:t>
      </w:r>
      <w:r w:rsidRPr="00DB66FC">
        <w:t xml:space="preserve"> due to G x E interactions is relatively </w:t>
      </w:r>
      <w:r>
        <w:t>greater</w:t>
      </w:r>
      <w:r w:rsidRPr="00DB66FC">
        <w:t xml:space="preserve"> for potato</w:t>
      </w:r>
      <w:r>
        <w:t xml:space="preserve"> than other crops</w:t>
      </w:r>
      <w:r w:rsidRPr="00DB66FC">
        <w:t xml:space="preserve">. </w:t>
      </w:r>
      <w:proofErr w:type="gramStart"/>
      <w:r w:rsidRPr="00DB66FC">
        <w:t>In order to</w:t>
      </w:r>
      <w:proofErr w:type="gramEnd"/>
      <w:r w:rsidRPr="00DB66FC">
        <w:t xml:space="preserve"> improve the understanding of this relationship between NUE and %N</w:t>
      </w:r>
      <w:r w:rsidRPr="00DB66FC">
        <w:rPr>
          <w:vertAlign w:val="subscript"/>
        </w:rPr>
        <w:t>c</w:t>
      </w:r>
      <w:r w:rsidRPr="00DB66FC">
        <w:t>, future work should continue to better characterize the relative partitioning of potato biomass to tubers across G x E effects.</w:t>
      </w:r>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t>Communicating Uncertainty in Critical N Concentration</w:t>
      </w:r>
    </w:p>
    <w:p w14:paraId="738D9173" w14:textId="777777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instrText xml:space="preserve"> ADDIN EN.CITE </w:instrText>
      </w:r>
      <w:r>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instrText xml:space="preserve"> ADDIN EN.CITE.DATA </w:instrText>
      </w:r>
      <w:r>
        <w:fldChar w:fldCharType="end"/>
      </w:r>
      <w:r w:rsidRPr="00DB66FC">
        <w:fldChar w:fldCharType="separate"/>
      </w:r>
      <w:r>
        <w:rPr>
          <w:noProof/>
        </w:rPr>
        <w:t>(Ciampitti et al., 2021; Makowski et al., 2020;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w:t>
      </w:r>
      <w:r w:rsidRPr="00DB66FC">
        <w:lastRenderedPageBreak/>
        <w:t>defined from posterior distribution of the fitted Bay</w:t>
      </w:r>
      <w:r>
        <w:t>e</w:t>
      </w:r>
      <w:r w:rsidRPr="00DB66FC">
        <w:t xml:space="preserve">sian hierarchical model in subsequent calculations is impractical, and a method to </w:t>
      </w:r>
      <w:proofErr w:type="gramStart"/>
      <w:r w:rsidRPr="00DB66FC">
        <w:t>concisely and accurately communicate the credible region remains necessary</w:t>
      </w:r>
      <w:proofErr w:type="gramEnd"/>
      <w:r w:rsidRPr="00DB66FC">
        <w:t>.</w:t>
      </w:r>
    </w:p>
    <w:p w14:paraId="1911D820" w14:textId="1C79AEA8"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B16DB5">
        <w:t xml:space="preserve">Figure </w:t>
      </w:r>
      <w:r w:rsidR="00B16DB5">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w:t>
      </w:r>
      <w:r>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B16DB5" w:rsidRPr="00B16DB5">
        <w:t xml:space="preserve">Table </w:t>
      </w:r>
      <w:r w:rsidR="00B16DB5" w:rsidRPr="00B16DB5">
        <w:rPr>
          <w:noProof/>
        </w:rPr>
        <w:t>6</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w:t>
      </w:r>
      <w:proofErr w:type="spellStart"/>
      <w:r>
        <w:t>N</w:t>
      </w:r>
      <w:r>
        <w:rPr>
          <w:vertAlign w:val="subscript"/>
        </w:rPr>
        <w:t>Plant</w:t>
      </w:r>
      <w:proofErr w:type="spellEnd"/>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1964D34A" w14:textId="63B74DA1" w:rsidR="00241C92" w:rsidRDefault="00241C92" w:rsidP="00241C92">
      <w:pPr>
        <w:pStyle w:val="Body"/>
      </w:pPr>
      <w:proofErr w:type="spellStart"/>
      <w:r w:rsidRPr="00DB66FC">
        <w:t>NNI</w:t>
      </w:r>
      <w:r w:rsidRPr="00DB66FC">
        <w:rPr>
          <w:vertAlign w:val="subscript"/>
        </w:rPr>
        <w:t>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t>[9]</w:t>
      </w:r>
    </w:p>
    <w:p w14:paraId="4C0A873D" w14:textId="09926B0A" w:rsidR="00241C92" w:rsidRPr="00DB66FC" w:rsidRDefault="00241C92" w:rsidP="00241C92">
      <w:pPr>
        <w:pStyle w:val="Body"/>
      </w:pPr>
      <w:proofErr w:type="spellStart"/>
      <w:r w:rsidRPr="00DB66FC">
        <w:t>NNI</w:t>
      </w:r>
      <w:r w:rsidRPr="00DB66FC">
        <w:rPr>
          <w:vertAlign w:val="subscript"/>
        </w:rPr>
        <w:t>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t>[</w:t>
      </w:r>
      <w:fldSimple w:instr=" SEQ Equation \* ARABIC ">
        <w:r>
          <w:rPr>
            <w:noProof/>
          </w:rPr>
          <w:t>10</w:t>
        </w:r>
      </w:fldSimple>
      <w:r>
        <w:t>]</w:t>
      </w:r>
    </w:p>
    <w:p w14:paraId="4AF30255" w14:textId="77777777" w:rsidR="00241C92" w:rsidRPr="00DB66FC" w:rsidRDefault="00241C92" w:rsidP="00241C92">
      <w:pPr>
        <w:pStyle w:val="Body"/>
      </w:pPr>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it follows that crop N status would not be considered </w:t>
      </w:r>
      <w:r w:rsidRPr="00DB66FC">
        <w:lastRenderedPageBreak/>
        <w:t xml:space="preserve">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w:t>
      </w:r>
      <w:proofErr w:type="spellStart"/>
      <w:proofErr w:type="gramStart"/>
      <w:r>
        <w:t>N</w:t>
      </w:r>
      <w:r>
        <w:rPr>
          <w:vertAlign w:val="subscript"/>
        </w:rPr>
        <w:t>c,lo</w:t>
      </w:r>
      <w:proofErr w:type="spellEnd"/>
      <w:proofErr w:type="gramEnd"/>
      <w:r>
        <w:t xml:space="preserve"> and %</w:t>
      </w:r>
      <w:proofErr w:type="spellStart"/>
      <w:r>
        <w:t>N</w:t>
      </w:r>
      <w:r>
        <w:rPr>
          <w:vertAlign w:val="subscript"/>
        </w:rPr>
        <w:t>c,up</w:t>
      </w:r>
      <w:proofErr w:type="spellEnd"/>
      <w:r>
        <w:t xml:space="preserve"> (e.g., 90% confidence region). </w:t>
      </w:r>
      <w:r w:rsidRPr="00DB66FC">
        <w:t xml:space="preserve">The conclusions of a small-plot trial evaluating the effect of various N fertilizer treatments and on yield and biomas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p>
    <w:p w14:paraId="67AD422E" w14:textId="77777777"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35B69B1C" w:rsidR="00241C92" w:rsidRPr="00DB66FC" w:rsidRDefault="00241C92" w:rsidP="00241C92">
      <w:pPr>
        <w:pStyle w:val="Body"/>
      </w:pPr>
      <w:r w:rsidRPr="00DB66FC">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is</w:t>
      </w:r>
      <w:r w:rsidRPr="00DB66FC">
        <w:t xml:space="preserve"> itself notable, the magnitude of th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xml:space="preserve">. However, the findings of the present study strongly suggest that this idealized conception </w:t>
      </w:r>
      <w:r w:rsidRPr="00DB66FC">
        <w:lastRenderedPageBreak/>
        <w:t>of the NNI framework must be qualified within a particular application by the statistical methods used to derive the CNDC for a given experimental dataset.</w:t>
      </w:r>
    </w:p>
    <w:p w14:paraId="507AE608" w14:textId="77777777" w:rsidR="00241C92" w:rsidRPr="00DB66FC" w:rsidRDefault="00241C92" w:rsidP="00241C92">
      <w:pPr>
        <w:pStyle w:val="Body"/>
      </w:pPr>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5D79128" w14:textId="77777777" w:rsidR="00241C92" w:rsidRPr="00DB66FC" w:rsidRDefault="00241C92" w:rsidP="00241C92">
      <w:pPr>
        <w:pStyle w:val="Body"/>
      </w:pPr>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77777777"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248F810B" w14:textId="77777777" w:rsidR="00241C92" w:rsidRPr="00AF0E94" w:rsidRDefault="00241C92" w:rsidP="00241C92">
      <w:pPr>
        <w:pStyle w:val="Heading1"/>
      </w:pPr>
      <w:r w:rsidRPr="00AF0E94">
        <w:lastRenderedPageBreak/>
        <w:t>Conclusions</w:t>
      </w:r>
    </w:p>
    <w:p w14:paraId="33307E7F" w14:textId="77777777" w:rsidR="00241C92" w:rsidRDefault="00241C92" w:rsidP="00241C92">
      <w:pPr>
        <w:pStyle w:val="Body"/>
      </w:pPr>
      <w:r w:rsidRPr="00AF0E94">
        <w:t>First, this study demonstrated that there are significant differences between CNDCs developed across G x E effects for potato. Therefore, any application of %N</w:t>
      </w:r>
      <w:r w:rsidRPr="00AF0E94">
        <w:rPr>
          <w:vertAlign w:val="subscript"/>
        </w:rPr>
        <w:t>c</w:t>
      </w:r>
      <w:r w:rsidRPr="00AF0E94">
        <w:t xml:space="preserve"> must use an appropriate CNDC (i.e., not significantly different) for the G x 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has an impact on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x E interactions necessarily extends to NUE, via the relationship between the CNDC and the </w:t>
      </w:r>
      <w:proofErr w:type="spellStart"/>
      <w:r w:rsidRPr="00AF0E94">
        <w:t>CNUtEC</w:t>
      </w:r>
      <w:proofErr w:type="spellEnd"/>
      <w:r w:rsidRPr="00AF0E94">
        <w:t>. Therefore, NUE is dependent on the mechanisms that control N dilution (i.e., biomass partitioning), and future efforts to improve NUE should explicitly consider how G x E interactions affect N dilution.</w:t>
      </w: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18B85014" w:rsidR="003561D2" w:rsidRPr="00E7596E" w:rsidRDefault="003561D2" w:rsidP="00F555E9">
            <w:pPr>
              <w:pStyle w:val="TableCaption"/>
            </w:pPr>
            <w:bookmarkStart w:id="1" w:name="_Ref78281013"/>
            <w:bookmarkStart w:id="2" w:name="_Toc78910183"/>
            <w:bookmarkStart w:id="3"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1413B5">
              <w:rPr>
                <w:noProof/>
              </w:rPr>
              <w:t>1</w:t>
            </w:r>
            <w:r w:rsidRPr="00E87FBC">
              <w:fldChar w:fldCharType="end"/>
            </w:r>
            <w:bookmarkEnd w:id="1"/>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ithin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2"/>
            <w:bookmarkEnd w:id="3"/>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7B657912" w:rsidR="003561D2" w:rsidRDefault="003561D2" w:rsidP="00F555E9">
            <w:pPr>
              <w:pStyle w:val="TableCaption"/>
            </w:pPr>
            <w:bookmarkStart w:id="4" w:name="_Ref78281175"/>
            <w:bookmarkStart w:id="5" w:name="_Toc78910184"/>
            <w:bookmarkStart w:id="6" w:name="_Toc80706216"/>
            <w:r>
              <w:t xml:space="preserve">Figure </w:t>
            </w:r>
            <w:fldSimple w:instr=" SEQ Figure \* ARABIC \s 1 ">
              <w:r w:rsidR="001413B5">
                <w:rPr>
                  <w:noProof/>
                </w:rPr>
                <w:t>2</w:t>
              </w:r>
            </w:fldSimple>
            <w:bookmarkEnd w:id="4"/>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Linear-plateau 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5"/>
            <w:bookmarkEnd w:id="6"/>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4E909BA8" w:rsidR="003561D2" w:rsidRPr="007626C1" w:rsidRDefault="003561D2" w:rsidP="00F555E9">
            <w:pPr>
              <w:pStyle w:val="TableCaption"/>
              <w:rPr>
                <w:bCs/>
              </w:rPr>
            </w:pPr>
            <w:bookmarkStart w:id="7" w:name="_Ref78281262"/>
            <w:bookmarkStart w:id="8" w:name="_Toc78910185"/>
            <w:bookmarkStart w:id="9" w:name="_Toc80706217"/>
            <w:r>
              <w:t xml:space="preserve">Figure </w:t>
            </w:r>
            <w:fldSimple w:instr=" SEQ Figure \* ARABIC \s 1 ">
              <w:r w:rsidR="001413B5">
                <w:rPr>
                  <w:noProof/>
                </w:rPr>
                <w:t>3</w:t>
              </w:r>
            </w:fldSimple>
            <w:bookmarkEnd w:id="7"/>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8"/>
            <w:bookmarkEnd w:id="9"/>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1613BABF" w:rsidR="003561D2" w:rsidRDefault="003561D2" w:rsidP="00F555E9">
            <w:pPr>
              <w:pStyle w:val="TableCaption"/>
            </w:pPr>
            <w:bookmarkStart w:id="10" w:name="_Ref78281345"/>
            <w:bookmarkStart w:id="11" w:name="_Toc78910186"/>
            <w:bookmarkStart w:id="12" w:name="_Toc80706218"/>
            <w:r>
              <w:t xml:space="preserve">Figure </w:t>
            </w:r>
            <w:r>
              <w:fldChar w:fldCharType="begin"/>
            </w:r>
            <w:r>
              <w:instrText xml:space="preserve"> SEQ Figure \* ARABIC \s 1</w:instrText>
            </w:r>
            <w:r>
              <w:fldChar w:fldCharType="separate"/>
            </w:r>
            <w:r w:rsidR="001413B5">
              <w:rPr>
                <w:noProof/>
              </w:rPr>
              <w:t>4</w:t>
            </w:r>
            <w:r>
              <w:fldChar w:fldCharType="end"/>
            </w:r>
            <w:bookmarkEnd w:id="10"/>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11"/>
            <w:bookmarkEnd w:id="12"/>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77777777" w:rsidR="003561D2" w:rsidRDefault="003561D2" w:rsidP="00F555E9">
            <w:r>
              <w:rPr>
                <w:noProof/>
              </w:rPr>
              <w:lastRenderedPageBreak/>
              <w:drawing>
                <wp:inline distT="0" distB="0" distL="0" distR="0" wp14:anchorId="3FDE0E76" wp14:editId="44DD9797">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3561D2" w14:paraId="629FE913" w14:textId="77777777" w:rsidTr="00F555E9">
        <w:tc>
          <w:tcPr>
            <w:tcW w:w="8630" w:type="dxa"/>
          </w:tcPr>
          <w:p w14:paraId="6A5BE653" w14:textId="3F203B8F" w:rsidR="003561D2" w:rsidRDefault="003561D2" w:rsidP="00F555E9">
            <w:pPr>
              <w:pStyle w:val="TableCaption"/>
            </w:pPr>
            <w:bookmarkStart w:id="13" w:name="_Ref78281403"/>
            <w:bookmarkStart w:id="14" w:name="_Toc78910187"/>
            <w:bookmarkStart w:id="15" w:name="_Toc80706219"/>
            <w:r>
              <w:t xml:space="preserve">Figure </w:t>
            </w:r>
            <w:fldSimple w:instr=" SEQ Figure \* ARABIC \s 1 ">
              <w:r>
                <w:rPr>
                  <w:noProof/>
                </w:rPr>
                <w:t>5</w:t>
              </w:r>
            </w:fldSimple>
            <w:bookmarkEnd w:id="13"/>
            <w:r>
              <w:t>.</w:t>
            </w:r>
            <w:r w:rsidRPr="0095557B">
              <w:rPr>
                <w:b w:val="0"/>
                <w:bCs/>
              </w:rPr>
              <w:t xml:space="preserve"> Critical N dilution curves (i.e., median value of critical N concentration [%Nc]) fitted from the hierarchical Bayesian model </w:t>
            </w:r>
            <w:r>
              <w:rPr>
                <w:b w:val="0"/>
                <w:bCs/>
              </w:rPr>
              <w:t>are</w:t>
            </w:r>
            <w:r w:rsidRPr="0095557B">
              <w:rPr>
                <w:b w:val="0"/>
                <w:bCs/>
              </w:rPr>
              <w:t xml:space="preserve"> shown as </w:t>
            </w:r>
            <w:r>
              <w:rPr>
                <w:b w:val="0"/>
                <w:bCs/>
              </w:rPr>
              <w:t xml:space="preserve">a </w:t>
            </w:r>
            <w:r w:rsidRPr="0095557B">
              <w:rPr>
                <w:b w:val="0"/>
                <w:bCs/>
              </w:rPr>
              <w:t>solid black line</w:t>
            </w:r>
            <w:r>
              <w:rPr>
                <w:b w:val="0"/>
                <w:bCs/>
              </w:rPr>
              <w:t xml:space="preserve"> </w:t>
            </w:r>
            <w:r w:rsidRPr="0095557B">
              <w:rPr>
                <w:b w:val="0"/>
                <w:bCs/>
              </w:rPr>
              <w:t>for each location with variety. Biomass and nitrogen concentration [%N] data are displayed as points with the median linear-plateau curve for each sampling date shown as grey line. The number of samples [n] and the number of sampling dates [</w:t>
            </w:r>
            <w:proofErr w:type="spellStart"/>
            <w:r w:rsidRPr="0095557B">
              <w:rPr>
                <w:b w:val="0"/>
                <w:bCs/>
              </w:rPr>
              <w:t>i</w:t>
            </w:r>
            <w:proofErr w:type="spellEnd"/>
            <w:r w:rsidRPr="0095557B">
              <w:rPr>
                <w:b w:val="0"/>
                <w:bCs/>
              </w:rPr>
              <w:t>] are displayed on each individual panel.</w:t>
            </w:r>
            <w:bookmarkEnd w:id="14"/>
            <w:bookmarkEnd w:id="15"/>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2354AA" w:rsidRDefault="003561D2" w:rsidP="00F555E9">
            <w:pPr>
              <w:rPr>
                <w:b/>
                <w:bCs/>
              </w:rPr>
            </w:pPr>
            <w:r w:rsidRPr="002354AA">
              <w:rPr>
                <w:b/>
                <w:bCs/>
              </w:rPr>
              <w:lastRenderedPageBreak/>
              <w:t>(a)</w:t>
            </w:r>
          </w:p>
        </w:tc>
        <w:tc>
          <w:tcPr>
            <w:tcW w:w="8326" w:type="dxa"/>
          </w:tcPr>
          <w:p w14:paraId="025C51CC" w14:textId="77777777" w:rsidR="003561D2" w:rsidRPr="00BD7D2E" w:rsidRDefault="003561D2" w:rsidP="00F555E9">
            <w:r w:rsidRPr="00BD7D2E">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rsidRPr="002354AA" w14:paraId="1D4B9182" w14:textId="77777777" w:rsidTr="00F555E9">
        <w:tc>
          <w:tcPr>
            <w:tcW w:w="304" w:type="dxa"/>
          </w:tcPr>
          <w:p w14:paraId="55AD09D3" w14:textId="77777777" w:rsidR="003561D2" w:rsidRPr="002354AA" w:rsidRDefault="003561D2" w:rsidP="00F555E9">
            <w:pPr>
              <w:rPr>
                <w:b/>
                <w:bCs/>
              </w:rPr>
            </w:pPr>
            <w:r w:rsidRPr="002354AA">
              <w:rPr>
                <w:b/>
                <w:bCs/>
              </w:rPr>
              <w:t>(b)</w:t>
            </w:r>
          </w:p>
        </w:tc>
        <w:tc>
          <w:tcPr>
            <w:tcW w:w="8326" w:type="dxa"/>
          </w:tcPr>
          <w:p w14:paraId="6A5EBA44" w14:textId="77777777" w:rsidR="003561D2" w:rsidRDefault="003561D2" w:rsidP="00F555E9"/>
          <w:p w14:paraId="4F1CC201" w14:textId="77777777" w:rsidR="003561D2" w:rsidRPr="00035DFF" w:rsidRDefault="003561D2" w:rsidP="00F555E9">
            <w:r>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p>
        </w:tc>
      </w:tr>
      <w:tr w:rsidR="003561D2" w14:paraId="37A687B3" w14:textId="77777777" w:rsidTr="00F555E9">
        <w:tblPrEx>
          <w:tblCellMar>
            <w:left w:w="108" w:type="dxa"/>
            <w:right w:w="108" w:type="dxa"/>
          </w:tblCellMar>
        </w:tblPrEx>
        <w:tc>
          <w:tcPr>
            <w:tcW w:w="8630" w:type="dxa"/>
            <w:gridSpan w:val="2"/>
          </w:tcPr>
          <w:p w14:paraId="7719E657" w14:textId="0B99B7BF" w:rsidR="003561D2" w:rsidRPr="00960929" w:rsidRDefault="003561D2" w:rsidP="00F555E9">
            <w:pPr>
              <w:pStyle w:val="TableCaption"/>
            </w:pPr>
            <w:bookmarkStart w:id="16" w:name="_Ref78281421"/>
            <w:bookmarkStart w:id="17" w:name="_Toc78910188"/>
            <w:bookmarkStart w:id="18" w:name="_Toc80706220"/>
            <w:r>
              <w:t xml:space="preserve">Figure </w:t>
            </w:r>
            <w:r>
              <w:fldChar w:fldCharType="begin"/>
            </w:r>
            <w:r>
              <w:instrText xml:space="preserve"> SEQ Figure \* ARABIC \s 1</w:instrText>
            </w:r>
            <w:r>
              <w:fldChar w:fldCharType="separate"/>
            </w:r>
            <w:r>
              <w:rPr>
                <w:noProof/>
              </w:rPr>
              <w:t>6</w:t>
            </w:r>
            <w:r>
              <w:rPr>
                <w:noProof/>
              </w:rPr>
              <w:fldChar w:fldCharType="end"/>
            </w:r>
            <w:bookmarkEnd w:id="16"/>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w:t>
            </w:r>
            <w:proofErr w:type="spellStart"/>
            <w:r w:rsidRPr="00035DFF">
              <w:rPr>
                <w:b w:val="0"/>
              </w:rPr>
              <w:t>CNDC</w:t>
            </w:r>
            <w:r w:rsidRPr="00035DFF">
              <w:rPr>
                <w:b w:val="0"/>
                <w:vertAlign w:val="subscript"/>
              </w:rPr>
              <w:t>lo</w:t>
            </w:r>
            <w:proofErr w:type="spellEnd"/>
            <w:r w:rsidRPr="00035DFF">
              <w:rPr>
                <w:b w:val="0"/>
              </w:rPr>
              <w:t xml:space="preserve"> and </w:t>
            </w:r>
            <w:proofErr w:type="spellStart"/>
            <w:r w:rsidRPr="00035DFF">
              <w:rPr>
                <w:b w:val="0"/>
              </w:rPr>
              <w:t>CNDC</w:t>
            </w:r>
            <w:r w:rsidRPr="00035DFF">
              <w:rPr>
                <w:b w:val="0"/>
                <w:vertAlign w:val="subscript"/>
              </w:rPr>
              <w:t>up</w:t>
            </w:r>
            <w:proofErr w:type="spellEnd"/>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x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17"/>
            <w:bookmarkEnd w:id="18"/>
          </w:p>
        </w:tc>
      </w:tr>
    </w:tbl>
    <w:p w14:paraId="0AB0ADAE" w14:textId="77777777" w:rsidR="003561D2" w:rsidRPr="006C7836"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18D8F0D" w14:textId="77777777" w:rsidTr="00F555E9">
        <w:tc>
          <w:tcPr>
            <w:tcW w:w="8630" w:type="dxa"/>
          </w:tcPr>
          <w:p w14:paraId="3703A2E9" w14:textId="77777777" w:rsidR="003561D2" w:rsidRDefault="003561D2" w:rsidP="00F555E9">
            <w:r w:rsidRPr="002354AA">
              <w:rPr>
                <w:noProof/>
              </w:rPr>
              <w:lastRenderedPageBreak/>
              <w:drawing>
                <wp:inline distT="0" distB="0" distL="0" distR="0" wp14:anchorId="5527FA75" wp14:editId="79C0493F">
                  <wp:extent cx="5010912" cy="3340448"/>
                  <wp:effectExtent l="0" t="0" r="5715"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29E252C2" w14:textId="77777777" w:rsidTr="00F555E9">
        <w:tc>
          <w:tcPr>
            <w:tcW w:w="8630" w:type="dxa"/>
          </w:tcPr>
          <w:p w14:paraId="4EB5A75C" w14:textId="3729F955" w:rsidR="003561D2" w:rsidRDefault="003561D2" w:rsidP="00F555E9">
            <w:pPr>
              <w:pStyle w:val="TableCaption"/>
            </w:pPr>
            <w:bookmarkStart w:id="19" w:name="_Ref78281627"/>
            <w:bookmarkStart w:id="20" w:name="_Toc78910189"/>
            <w:bookmarkStart w:id="21" w:name="_Toc80706221"/>
            <w:r>
              <w:t xml:space="preserve">Figure </w:t>
            </w:r>
            <w:fldSimple w:instr=" SEQ Figure \* ARABIC \s 1 ">
              <w:r>
                <w:rPr>
                  <w:noProof/>
                </w:rPr>
                <w:t>7</w:t>
              </w:r>
            </w:fldSimple>
            <w:bookmarkEnd w:id="19"/>
            <w:r>
              <w:t>.</w:t>
            </w:r>
            <w:r w:rsidRPr="00994E8C">
              <w:t xml:space="preserve"> </w:t>
            </w:r>
            <w:r w:rsidRPr="007D4219">
              <w:rPr>
                <w:b w:val="0"/>
              </w:rPr>
              <w:t>Comparison of the difference in critical N concentration values [∆%N</w:t>
            </w:r>
            <w:r w:rsidRPr="00C14252">
              <w:rPr>
                <w:b w:val="0"/>
                <w:vertAlign w:val="subscript"/>
              </w:rPr>
              <w:t>c</w:t>
            </w:r>
            <w:r w:rsidRPr="007D4219">
              <w:rPr>
                <w:b w:val="0"/>
              </w:rPr>
              <w:t>] between Russet Burbank x Minnesota and all other varieties within location</w:t>
            </w:r>
            <w:r>
              <w:rPr>
                <w:b w:val="0"/>
              </w:rPr>
              <w:t xml:space="preserve"> for critical N concentration [%N</w:t>
            </w:r>
            <w:r>
              <w:rPr>
                <w:b w:val="0"/>
                <w:vertAlign w:val="subscript"/>
              </w:rPr>
              <w:t>c</w:t>
            </w:r>
            <w:r>
              <w:rPr>
                <w:b w:val="0"/>
              </w:rPr>
              <w:t>] determined by the hierarchical Bayesian method</w:t>
            </w:r>
            <w:r w:rsidRPr="007D4219">
              <w:rPr>
                <w:b w:val="0"/>
              </w:rPr>
              <w:t xml:space="preserve">. The grey shaded region represents the 90% credible region (lower bound, </w:t>
            </w:r>
            <w:r>
              <w:rPr>
                <w:b w:val="0"/>
              </w:rPr>
              <w:t>0.05</w:t>
            </w:r>
            <w:r w:rsidRPr="007D4219">
              <w:rPr>
                <w:b w:val="0"/>
              </w:rPr>
              <w:t xml:space="preserve"> quantile; upper bound, </w:t>
            </w:r>
            <w:r>
              <w:rPr>
                <w:b w:val="0"/>
              </w:rPr>
              <w:t>0.95</w:t>
            </w:r>
            <w:r w:rsidRPr="007D4219">
              <w:rPr>
                <w:b w:val="0"/>
              </w:rPr>
              <w:t xml:space="preserve"> quantile) for ∆%N</w:t>
            </w:r>
            <w:r w:rsidRPr="007A4E44">
              <w:rPr>
                <w:b w:val="0"/>
                <w:vertAlign w:val="subscript"/>
              </w:rPr>
              <w:t>c</w:t>
            </w:r>
            <w:r w:rsidRPr="007D4219">
              <w:rPr>
                <w:b w:val="0"/>
              </w:rPr>
              <w:t>. The colored points represent the median value for ∆%N</w:t>
            </w:r>
            <w:r w:rsidRPr="007A4E44">
              <w:rPr>
                <w:b w:val="0"/>
                <w:vertAlign w:val="subscript"/>
              </w:rPr>
              <w:t>c</w:t>
            </w:r>
            <w:r w:rsidRPr="007D4219">
              <w:rPr>
                <w:b w:val="0"/>
              </w:rPr>
              <w:t xml:space="preserve"> at a given Biomass level where blue or red color respectively indicate that</w:t>
            </w:r>
            <w:r>
              <w:rPr>
                <w:b w:val="0"/>
              </w:rPr>
              <w:t xml:space="preserve"> the</w:t>
            </w:r>
            <w:r w:rsidRPr="007D4219">
              <w:rPr>
                <w:b w:val="0"/>
              </w:rPr>
              <w:t xml:space="preserve"> credible region for ∆%N</w:t>
            </w:r>
            <w:r w:rsidRPr="005316DC">
              <w:rPr>
                <w:b w:val="0"/>
                <w:vertAlign w:val="subscript"/>
              </w:rPr>
              <w:t>c</w:t>
            </w:r>
            <w:r w:rsidRPr="007D4219">
              <w:rPr>
                <w:b w:val="0"/>
              </w:rPr>
              <w:t xml:space="preserve"> does or does not contain zero. The solid black line </w:t>
            </w:r>
            <w:r>
              <w:rPr>
                <w:b w:val="0"/>
              </w:rPr>
              <w:t>at constant ∆%N</w:t>
            </w:r>
            <w:r>
              <w:rPr>
                <w:b w:val="0"/>
                <w:vertAlign w:val="subscript"/>
              </w:rPr>
              <w:t>c</w:t>
            </w:r>
            <w:r>
              <w:rPr>
                <w:b w:val="0"/>
              </w:rPr>
              <w:t xml:space="preserve"> value of zero </w:t>
            </w:r>
            <w:r w:rsidRPr="007D4219">
              <w:rPr>
                <w:b w:val="0"/>
              </w:rPr>
              <w:t xml:space="preserve">represents </w:t>
            </w:r>
            <w:r w:rsidRPr="008019C1">
              <w:rPr>
                <w:b w:val="0"/>
              </w:rPr>
              <w:t>%N</w:t>
            </w:r>
            <w:r w:rsidRPr="00C0638F">
              <w:rPr>
                <w:b w:val="0"/>
                <w:vertAlign w:val="subscript"/>
              </w:rPr>
              <w:t>c</w:t>
            </w:r>
            <w:r w:rsidRPr="008019C1">
              <w:rPr>
                <w:b w:val="0"/>
              </w:rPr>
              <w:t xml:space="preserve"> for </w:t>
            </w:r>
            <w:r>
              <w:rPr>
                <w:b w:val="0"/>
              </w:rPr>
              <w:t xml:space="preserve">the Russet Burbank x Minnesota </w:t>
            </w:r>
            <w:r w:rsidRPr="008019C1">
              <w:rPr>
                <w:b w:val="0"/>
              </w:rPr>
              <w:t>reference curve</w:t>
            </w:r>
            <w:r w:rsidRPr="007D4219">
              <w:rPr>
                <w:b w:val="0"/>
              </w:rPr>
              <w:t>. The range of biomass values for which ∆%N</w:t>
            </w:r>
            <w:r w:rsidRPr="007B77E5">
              <w:rPr>
                <w:b w:val="0"/>
                <w:vertAlign w:val="subscript"/>
              </w:rPr>
              <w:t>c</w:t>
            </w:r>
            <w:r w:rsidRPr="007D4219">
              <w:rPr>
                <w:b w:val="0"/>
              </w:rPr>
              <w:t xml:space="preserve"> is not significantly different (i.e., credible region contains zero) is given in brackets.</w:t>
            </w:r>
            <w:bookmarkEnd w:id="20"/>
            <w:bookmarkEnd w:id="21"/>
          </w:p>
        </w:tc>
      </w:tr>
    </w:tbl>
    <w:p w14:paraId="6A8DAA40"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77777777" w:rsidR="003561D2" w:rsidRDefault="003561D2" w:rsidP="00F555E9">
            <w:r w:rsidRPr="002354AA">
              <w:rPr>
                <w:noProof/>
              </w:rPr>
              <w:lastRenderedPageBreak/>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tc>
      </w:tr>
      <w:tr w:rsidR="003561D2" w14:paraId="01D94B6C" w14:textId="77777777" w:rsidTr="00F555E9">
        <w:tc>
          <w:tcPr>
            <w:tcW w:w="8630" w:type="dxa"/>
          </w:tcPr>
          <w:p w14:paraId="1F25A28A" w14:textId="28159664" w:rsidR="003561D2" w:rsidRPr="000D68BC" w:rsidRDefault="003561D2" w:rsidP="00F555E9">
            <w:pPr>
              <w:pStyle w:val="TableCaption"/>
            </w:pPr>
            <w:bookmarkStart w:id="22" w:name="_Ref78281680"/>
            <w:bookmarkStart w:id="23" w:name="_Toc78910190"/>
            <w:bookmarkStart w:id="24" w:name="_Toc80706222"/>
            <w:r>
              <w:t xml:space="preserve">Figure </w:t>
            </w:r>
            <w:fldSimple w:instr=" SEQ Figure \* ARABIC \s 1 ">
              <w:r>
                <w:rPr>
                  <w:noProof/>
                </w:rPr>
                <w:t>8</w:t>
              </w:r>
            </w:fldSimple>
            <w:bookmarkEnd w:id="22"/>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23"/>
            <w:bookmarkEnd w:id="24"/>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3561D2" w14:paraId="460FAEFB" w14:textId="77777777" w:rsidTr="00F555E9">
        <w:trPr>
          <w:trHeight w:val="288"/>
        </w:trPr>
        <w:tc>
          <w:tcPr>
            <w:tcW w:w="7632" w:type="dxa"/>
            <w:gridSpan w:val="6"/>
            <w:tcBorders>
              <w:top w:val="nil"/>
              <w:left w:val="nil"/>
              <w:bottom w:val="single" w:sz="4" w:space="0" w:color="auto"/>
              <w:right w:val="nil"/>
            </w:tcBorders>
            <w:vAlign w:val="center"/>
          </w:tcPr>
          <w:p w14:paraId="3AFE3A4F" w14:textId="3D34F95F" w:rsidR="003561D2" w:rsidRPr="008829F1" w:rsidRDefault="003561D2" w:rsidP="00F555E9">
            <w:pPr>
              <w:pStyle w:val="TableCaption"/>
              <w:jc w:val="left"/>
            </w:pPr>
            <w:bookmarkStart w:id="25" w:name="_Ref78279859"/>
            <w:bookmarkStart w:id="26" w:name="_Toc78909886"/>
            <w:bookmarkStart w:id="27"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Pr>
                <w:noProof/>
              </w:rPr>
              <w:t>1</w:t>
            </w:r>
            <w:r w:rsidRPr="005F07EF">
              <w:fldChar w:fldCharType="end"/>
            </w:r>
            <w:bookmarkEnd w:id="25"/>
            <w:r w:rsidRPr="005F07EF">
              <w:t>.</w:t>
            </w:r>
            <w:r w:rsidRPr="001C4E6C">
              <w:rPr>
                <w:b w:val="0"/>
                <w:bCs/>
              </w:rPr>
              <w:t xml:space="preserve"> Summary of experimental data used in this study</w:t>
            </w:r>
            <w:r>
              <w:rPr>
                <w:b w:val="0"/>
                <w:bCs/>
              </w:rPr>
              <w:t>.</w:t>
            </w:r>
            <w:bookmarkEnd w:id="26"/>
            <w:bookmarkEnd w:id="27"/>
          </w:p>
        </w:tc>
      </w:tr>
      <w:tr w:rsidR="003561D2" w14:paraId="2AD81F73" w14:textId="77777777" w:rsidTr="00F555E9">
        <w:trPr>
          <w:trHeight w:val="288"/>
        </w:trPr>
        <w:tc>
          <w:tcPr>
            <w:tcW w:w="2252" w:type="dxa"/>
            <w:tcBorders>
              <w:top w:val="single" w:sz="8" w:space="0" w:color="auto"/>
              <w:left w:val="nil"/>
              <w:bottom w:val="single" w:sz="4" w:space="0" w:color="auto"/>
              <w:right w:val="nil"/>
            </w:tcBorders>
            <w:vAlign w:val="center"/>
            <w:hideMark/>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7768135F" w14:textId="77777777" w:rsidR="003561D2" w:rsidRPr="008829F1" w:rsidRDefault="003561D2" w:rsidP="00F555E9">
            <w:pPr>
              <w:pStyle w:val="TableBody"/>
              <w:jc w:val="left"/>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6EBC140D" w14:textId="77777777" w:rsidR="003561D2" w:rsidRPr="008829F1" w:rsidRDefault="003561D2" w:rsidP="00F555E9">
            <w:pPr>
              <w:pStyle w:val="TableBody"/>
              <w:jc w:val="left"/>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405A3055" w14:textId="77777777" w:rsidR="003561D2" w:rsidRPr="008829F1" w:rsidRDefault="003561D2" w:rsidP="00F555E9">
            <w:pPr>
              <w:pStyle w:val="TableBody"/>
              <w:jc w:val="left"/>
              <w:rPr>
                <w:b/>
                <w:bCs/>
              </w:rPr>
            </w:pPr>
            <w:r w:rsidRPr="008829F1">
              <w:rPr>
                <w:b/>
                <w:bCs/>
              </w:rPr>
              <w:t>Dates</w:t>
            </w:r>
          </w:p>
        </w:tc>
        <w:tc>
          <w:tcPr>
            <w:tcW w:w="1008" w:type="dxa"/>
            <w:tcBorders>
              <w:top w:val="single" w:sz="8" w:space="0" w:color="auto"/>
              <w:left w:val="nil"/>
              <w:bottom w:val="single" w:sz="4" w:space="0" w:color="auto"/>
              <w:right w:val="nil"/>
            </w:tcBorders>
            <w:vAlign w:val="center"/>
          </w:tcPr>
          <w:p w14:paraId="5EFCFF39" w14:textId="77777777" w:rsidR="003561D2" w:rsidRPr="008829F1" w:rsidRDefault="003561D2" w:rsidP="00F555E9">
            <w:pPr>
              <w:pStyle w:val="TableBody"/>
              <w:jc w:val="left"/>
              <w:rPr>
                <w:b/>
                <w:bCs/>
              </w:rPr>
            </w:pPr>
            <w:r w:rsidRPr="008829F1">
              <w:rPr>
                <w:b/>
                <w:bCs/>
              </w:rPr>
              <w:t>Samples</w:t>
            </w:r>
          </w:p>
        </w:tc>
      </w:tr>
      <w:tr w:rsidR="003561D2" w14:paraId="42857A5C" w14:textId="77777777" w:rsidTr="00F555E9">
        <w:tc>
          <w:tcPr>
            <w:tcW w:w="2252" w:type="dxa"/>
            <w:vMerge w:val="restart"/>
            <w:tcBorders>
              <w:top w:val="single" w:sz="4" w:space="0" w:color="auto"/>
              <w:left w:val="nil"/>
              <w:bottom w:val="nil"/>
              <w:right w:val="nil"/>
            </w:tcBorders>
            <w:vAlign w:val="center"/>
            <w:hideMark/>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
          <w:p w14:paraId="56C6B204" w14:textId="77777777" w:rsidR="003561D2" w:rsidRPr="003F07FD" w:rsidRDefault="003561D2" w:rsidP="00F555E9">
            <w:pPr>
              <w:pStyle w:val="TableBody"/>
            </w:pPr>
            <w:r w:rsidRPr="003F07FD">
              <w:t>Clearwater</w:t>
            </w:r>
          </w:p>
        </w:tc>
        <w:tc>
          <w:tcPr>
            <w:tcW w:w="990" w:type="dxa"/>
            <w:tcBorders>
              <w:top w:val="single" w:sz="4" w:space="0" w:color="auto"/>
              <w:left w:val="nil"/>
              <w:bottom w:val="nil"/>
              <w:right w:val="nil"/>
            </w:tcBorders>
            <w:vAlign w:val="center"/>
            <w:hideMark/>
          </w:tcPr>
          <w:p w14:paraId="1FA82AB5" w14:textId="77777777" w:rsidR="003561D2" w:rsidRPr="003F07FD" w:rsidRDefault="003561D2" w:rsidP="00F555E9">
            <w:pPr>
              <w:pStyle w:val="TableBody"/>
            </w:pPr>
            <w:r w:rsidRPr="003F07FD">
              <w:t>2</w:t>
            </w:r>
          </w:p>
        </w:tc>
        <w:tc>
          <w:tcPr>
            <w:tcW w:w="772" w:type="dxa"/>
            <w:tcBorders>
              <w:top w:val="single" w:sz="4" w:space="0" w:color="auto"/>
              <w:left w:val="nil"/>
              <w:bottom w:val="nil"/>
              <w:right w:val="nil"/>
            </w:tcBorders>
            <w:vAlign w:val="center"/>
          </w:tcPr>
          <w:p w14:paraId="117B20C6" w14:textId="77777777" w:rsidR="003561D2" w:rsidRPr="003F07FD" w:rsidRDefault="003561D2" w:rsidP="00F555E9">
            <w:pPr>
              <w:pStyle w:val="TableBody"/>
            </w:pPr>
            <w:r w:rsidRPr="003F07FD">
              <w:t>10</w:t>
            </w:r>
          </w:p>
        </w:tc>
        <w:tc>
          <w:tcPr>
            <w:tcW w:w="1008" w:type="dxa"/>
            <w:tcBorders>
              <w:top w:val="single" w:sz="4" w:space="0" w:color="auto"/>
              <w:left w:val="nil"/>
              <w:bottom w:val="nil"/>
              <w:right w:val="nil"/>
            </w:tcBorders>
            <w:vAlign w:val="center"/>
          </w:tcPr>
          <w:p w14:paraId="3BA4F631" w14:textId="77777777" w:rsidR="003561D2" w:rsidRPr="003F07FD" w:rsidRDefault="003561D2" w:rsidP="00F555E9">
            <w:pPr>
              <w:pStyle w:val="TableBody"/>
            </w:pPr>
            <w:r w:rsidRPr="003F07FD">
              <w:t>30</w:t>
            </w:r>
          </w:p>
        </w:tc>
      </w:tr>
      <w:tr w:rsidR="003561D2" w14:paraId="56DA7B83" w14:textId="77777777" w:rsidTr="00F555E9">
        <w:tc>
          <w:tcPr>
            <w:tcW w:w="2252" w:type="dxa"/>
            <w:vMerge/>
            <w:tcBorders>
              <w:top w:val="nil"/>
              <w:left w:val="nil"/>
              <w:bottom w:val="nil"/>
              <w:right w:val="nil"/>
            </w:tcBorders>
            <w:vAlign w:val="center"/>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
          <w:p w14:paraId="66843037" w14:textId="77777777" w:rsidR="003561D2" w:rsidRPr="003F07FD" w:rsidRDefault="003561D2" w:rsidP="00F555E9">
            <w:pPr>
              <w:pStyle w:val="TableBody"/>
            </w:pPr>
            <w:r w:rsidRPr="003F07FD">
              <w:t>Dakota Russet</w:t>
            </w:r>
          </w:p>
        </w:tc>
        <w:tc>
          <w:tcPr>
            <w:tcW w:w="990" w:type="dxa"/>
            <w:tcBorders>
              <w:top w:val="nil"/>
              <w:left w:val="nil"/>
              <w:bottom w:val="nil"/>
              <w:right w:val="nil"/>
            </w:tcBorders>
            <w:vAlign w:val="center"/>
          </w:tcPr>
          <w:p w14:paraId="783AA2CA"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7C842666" w14:textId="77777777" w:rsidR="003561D2" w:rsidRPr="003F07FD" w:rsidRDefault="003561D2" w:rsidP="00F555E9">
            <w:pPr>
              <w:pStyle w:val="TableBody"/>
            </w:pPr>
            <w:r w:rsidRPr="003F07FD">
              <w:t>14</w:t>
            </w:r>
          </w:p>
        </w:tc>
        <w:tc>
          <w:tcPr>
            <w:tcW w:w="1008" w:type="dxa"/>
            <w:tcBorders>
              <w:top w:val="nil"/>
              <w:left w:val="nil"/>
              <w:bottom w:val="nil"/>
              <w:right w:val="nil"/>
            </w:tcBorders>
            <w:vAlign w:val="center"/>
          </w:tcPr>
          <w:p w14:paraId="74C2238B" w14:textId="77777777" w:rsidR="003561D2" w:rsidRPr="003F07FD" w:rsidRDefault="003561D2" w:rsidP="00F555E9">
            <w:pPr>
              <w:pStyle w:val="TableBody"/>
            </w:pPr>
            <w:r w:rsidRPr="003F07FD">
              <w:t>70</w:t>
            </w:r>
          </w:p>
        </w:tc>
      </w:tr>
      <w:tr w:rsidR="003561D2" w14:paraId="155798BA" w14:textId="77777777" w:rsidTr="00F555E9">
        <w:tc>
          <w:tcPr>
            <w:tcW w:w="2252" w:type="dxa"/>
            <w:vMerge/>
            <w:tcBorders>
              <w:top w:val="nil"/>
              <w:left w:val="nil"/>
              <w:bottom w:val="nil"/>
              <w:right w:val="nil"/>
            </w:tcBorders>
            <w:vAlign w:val="center"/>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
          <w:p w14:paraId="74018C30" w14:textId="77777777" w:rsidR="003561D2" w:rsidRPr="003F07FD" w:rsidRDefault="003561D2" w:rsidP="00F555E9">
            <w:pPr>
              <w:pStyle w:val="TableBody"/>
            </w:pPr>
            <w:r w:rsidRPr="003F07FD">
              <w:t>Easton</w:t>
            </w:r>
          </w:p>
        </w:tc>
        <w:tc>
          <w:tcPr>
            <w:tcW w:w="990" w:type="dxa"/>
            <w:tcBorders>
              <w:top w:val="nil"/>
              <w:left w:val="nil"/>
              <w:bottom w:val="nil"/>
              <w:right w:val="nil"/>
            </w:tcBorders>
            <w:vAlign w:val="center"/>
          </w:tcPr>
          <w:p w14:paraId="7A6BF955"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1B49214D" w14:textId="77777777" w:rsidR="003561D2" w:rsidRPr="003F07FD" w:rsidRDefault="003561D2" w:rsidP="00F555E9">
            <w:pPr>
              <w:pStyle w:val="TableBody"/>
            </w:pPr>
            <w:r w:rsidRPr="003F07FD">
              <w:t>14</w:t>
            </w:r>
          </w:p>
        </w:tc>
        <w:tc>
          <w:tcPr>
            <w:tcW w:w="1008" w:type="dxa"/>
            <w:tcBorders>
              <w:top w:val="nil"/>
              <w:left w:val="nil"/>
              <w:bottom w:val="nil"/>
              <w:right w:val="nil"/>
            </w:tcBorders>
            <w:vAlign w:val="center"/>
          </w:tcPr>
          <w:p w14:paraId="5F8F3E58" w14:textId="77777777" w:rsidR="003561D2" w:rsidRPr="003F07FD" w:rsidRDefault="003561D2" w:rsidP="00F555E9">
            <w:pPr>
              <w:pStyle w:val="TableBody"/>
            </w:pPr>
            <w:r w:rsidRPr="003F07FD">
              <w:t>70</w:t>
            </w:r>
          </w:p>
        </w:tc>
      </w:tr>
      <w:tr w:rsidR="003561D2" w14:paraId="6ED61004" w14:textId="77777777" w:rsidTr="00F555E9">
        <w:tc>
          <w:tcPr>
            <w:tcW w:w="2252" w:type="dxa"/>
            <w:vMerge/>
            <w:tcBorders>
              <w:top w:val="nil"/>
              <w:left w:val="nil"/>
              <w:bottom w:val="nil"/>
              <w:right w:val="nil"/>
            </w:tcBorders>
            <w:vAlign w:val="center"/>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
          <w:p w14:paraId="6D530AC5" w14:textId="77777777" w:rsidR="003561D2" w:rsidRPr="003F07FD" w:rsidRDefault="003561D2" w:rsidP="00F555E9">
            <w:pPr>
              <w:pStyle w:val="TableBody"/>
            </w:pPr>
            <w:r w:rsidRPr="003F07FD">
              <w:t>Russet Burbank</w:t>
            </w:r>
          </w:p>
        </w:tc>
        <w:tc>
          <w:tcPr>
            <w:tcW w:w="990" w:type="dxa"/>
            <w:tcBorders>
              <w:top w:val="nil"/>
              <w:left w:val="nil"/>
              <w:bottom w:val="nil"/>
              <w:right w:val="nil"/>
            </w:tcBorders>
            <w:vAlign w:val="center"/>
          </w:tcPr>
          <w:p w14:paraId="25D11C9B" w14:textId="77777777" w:rsidR="003561D2" w:rsidRPr="003F07FD" w:rsidRDefault="003561D2" w:rsidP="00F555E9">
            <w:pPr>
              <w:pStyle w:val="TableBody"/>
            </w:pPr>
            <w:r w:rsidRPr="003F07FD">
              <w:t>9</w:t>
            </w:r>
          </w:p>
        </w:tc>
        <w:tc>
          <w:tcPr>
            <w:tcW w:w="772" w:type="dxa"/>
            <w:tcBorders>
              <w:top w:val="nil"/>
              <w:left w:val="nil"/>
              <w:bottom w:val="nil"/>
              <w:right w:val="nil"/>
            </w:tcBorders>
            <w:vAlign w:val="center"/>
          </w:tcPr>
          <w:p w14:paraId="624335A8" w14:textId="77777777" w:rsidR="003561D2" w:rsidRPr="003F07FD" w:rsidRDefault="003561D2" w:rsidP="00F555E9">
            <w:pPr>
              <w:pStyle w:val="TableBody"/>
            </w:pPr>
            <w:r w:rsidRPr="003F07FD">
              <w:t>52</w:t>
            </w:r>
          </w:p>
        </w:tc>
        <w:tc>
          <w:tcPr>
            <w:tcW w:w="1008" w:type="dxa"/>
            <w:tcBorders>
              <w:top w:val="nil"/>
              <w:left w:val="nil"/>
              <w:bottom w:val="nil"/>
              <w:right w:val="nil"/>
            </w:tcBorders>
            <w:vAlign w:val="center"/>
          </w:tcPr>
          <w:p w14:paraId="476E5595" w14:textId="77777777" w:rsidR="003561D2" w:rsidRPr="003F07FD" w:rsidRDefault="003561D2" w:rsidP="00F555E9">
            <w:pPr>
              <w:pStyle w:val="TableBody"/>
            </w:pPr>
            <w:r w:rsidRPr="003F07FD">
              <w:t>32</w:t>
            </w:r>
            <w:r>
              <w:t>8</w:t>
            </w:r>
          </w:p>
        </w:tc>
      </w:tr>
      <w:tr w:rsidR="003561D2" w14:paraId="55920514" w14:textId="77777777" w:rsidTr="00F555E9">
        <w:tc>
          <w:tcPr>
            <w:tcW w:w="2252" w:type="dxa"/>
            <w:vMerge/>
            <w:tcBorders>
              <w:top w:val="nil"/>
              <w:left w:val="nil"/>
              <w:bottom w:val="dotted" w:sz="4" w:space="0" w:color="auto"/>
              <w:right w:val="nil"/>
            </w:tcBorders>
            <w:vAlign w:val="center"/>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60A1A948" w14:textId="77777777" w:rsidR="003561D2" w:rsidRPr="003F07FD" w:rsidRDefault="003561D2" w:rsidP="00F555E9">
            <w:pPr>
              <w:pStyle w:val="TableBody"/>
            </w:pPr>
            <w:r w:rsidRPr="003F07FD">
              <w:t>Umatilla Russet</w:t>
            </w:r>
          </w:p>
        </w:tc>
        <w:tc>
          <w:tcPr>
            <w:tcW w:w="990" w:type="dxa"/>
            <w:tcBorders>
              <w:top w:val="nil"/>
              <w:left w:val="nil"/>
              <w:bottom w:val="dotted" w:sz="4" w:space="0" w:color="auto"/>
              <w:right w:val="nil"/>
            </w:tcBorders>
            <w:vAlign w:val="center"/>
          </w:tcPr>
          <w:p w14:paraId="34E8167C" w14:textId="77777777" w:rsidR="003561D2" w:rsidRPr="003F07FD" w:rsidRDefault="003561D2" w:rsidP="00F555E9">
            <w:pPr>
              <w:pStyle w:val="TableBody"/>
            </w:pPr>
            <w:r w:rsidRPr="003F07FD">
              <w:t>2</w:t>
            </w:r>
          </w:p>
        </w:tc>
        <w:tc>
          <w:tcPr>
            <w:tcW w:w="772" w:type="dxa"/>
            <w:tcBorders>
              <w:top w:val="nil"/>
              <w:left w:val="nil"/>
              <w:bottom w:val="dotted" w:sz="4" w:space="0" w:color="auto"/>
              <w:right w:val="nil"/>
            </w:tcBorders>
            <w:vAlign w:val="center"/>
          </w:tcPr>
          <w:p w14:paraId="46B35908" w14:textId="77777777" w:rsidR="003561D2" w:rsidRPr="003F07FD" w:rsidRDefault="003561D2" w:rsidP="00F555E9">
            <w:pPr>
              <w:pStyle w:val="TableBody"/>
            </w:pPr>
            <w:r w:rsidRPr="003F07FD">
              <w:t>10</w:t>
            </w:r>
          </w:p>
        </w:tc>
        <w:tc>
          <w:tcPr>
            <w:tcW w:w="1008" w:type="dxa"/>
            <w:tcBorders>
              <w:top w:val="nil"/>
              <w:left w:val="nil"/>
              <w:bottom w:val="dotted" w:sz="4" w:space="0" w:color="auto"/>
              <w:right w:val="nil"/>
            </w:tcBorders>
            <w:vAlign w:val="center"/>
          </w:tcPr>
          <w:p w14:paraId="696B5468" w14:textId="77777777" w:rsidR="003561D2" w:rsidRPr="003F07FD" w:rsidRDefault="003561D2" w:rsidP="00F555E9">
            <w:pPr>
              <w:pStyle w:val="TableBody"/>
            </w:pPr>
            <w:r w:rsidRPr="003F07FD">
              <w:t>30</w:t>
            </w:r>
          </w:p>
        </w:tc>
      </w:tr>
      <w:tr w:rsidR="003561D2" w14:paraId="3F4C99F7" w14:textId="77777777" w:rsidTr="00F555E9">
        <w:tc>
          <w:tcPr>
            <w:tcW w:w="2252" w:type="dxa"/>
            <w:vMerge w:val="restart"/>
            <w:tcBorders>
              <w:top w:val="dotted" w:sz="4" w:space="0" w:color="auto"/>
              <w:left w:val="nil"/>
              <w:right w:val="nil"/>
            </w:tcBorders>
            <w:vAlign w:val="center"/>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
          <w:p w14:paraId="48DD34F3" w14:textId="77777777" w:rsidR="003561D2" w:rsidRPr="003F07FD" w:rsidRDefault="003561D2" w:rsidP="00F555E9">
            <w:pPr>
              <w:pStyle w:val="TableBody"/>
            </w:pPr>
            <w:r w:rsidRPr="003F07FD">
              <w:t>Bannock Russet</w:t>
            </w:r>
          </w:p>
        </w:tc>
        <w:tc>
          <w:tcPr>
            <w:tcW w:w="990" w:type="dxa"/>
            <w:tcBorders>
              <w:top w:val="dotted" w:sz="4" w:space="0" w:color="auto"/>
              <w:left w:val="nil"/>
              <w:bottom w:val="nil"/>
              <w:right w:val="nil"/>
            </w:tcBorders>
            <w:vAlign w:val="center"/>
          </w:tcPr>
          <w:p w14:paraId="6945317C" w14:textId="77777777" w:rsidR="003561D2" w:rsidRPr="003F07FD" w:rsidRDefault="003561D2" w:rsidP="00F555E9">
            <w:pPr>
              <w:pStyle w:val="TableBody"/>
            </w:pPr>
            <w:r w:rsidRPr="003F07FD">
              <w:t>3</w:t>
            </w:r>
          </w:p>
        </w:tc>
        <w:tc>
          <w:tcPr>
            <w:tcW w:w="772" w:type="dxa"/>
            <w:tcBorders>
              <w:top w:val="dotted" w:sz="4" w:space="0" w:color="auto"/>
              <w:left w:val="nil"/>
              <w:bottom w:val="nil"/>
              <w:right w:val="nil"/>
            </w:tcBorders>
            <w:vAlign w:val="center"/>
          </w:tcPr>
          <w:p w14:paraId="1E883F69" w14:textId="77777777" w:rsidR="003561D2" w:rsidRPr="003F07FD" w:rsidRDefault="003561D2" w:rsidP="00F555E9">
            <w:pPr>
              <w:pStyle w:val="TableBody"/>
            </w:pPr>
            <w:r w:rsidRPr="003F07FD">
              <w:t>13</w:t>
            </w:r>
          </w:p>
        </w:tc>
        <w:tc>
          <w:tcPr>
            <w:tcW w:w="1008" w:type="dxa"/>
            <w:tcBorders>
              <w:top w:val="dotted" w:sz="4" w:space="0" w:color="auto"/>
              <w:left w:val="nil"/>
              <w:bottom w:val="nil"/>
              <w:right w:val="nil"/>
            </w:tcBorders>
            <w:vAlign w:val="center"/>
          </w:tcPr>
          <w:p w14:paraId="6BF55F0E" w14:textId="77777777" w:rsidR="003561D2" w:rsidRPr="003F07FD" w:rsidRDefault="003561D2" w:rsidP="00F555E9">
            <w:pPr>
              <w:pStyle w:val="TableBody"/>
            </w:pPr>
            <w:r w:rsidRPr="003F07FD">
              <w:t>52</w:t>
            </w:r>
          </w:p>
        </w:tc>
      </w:tr>
      <w:tr w:rsidR="003561D2" w14:paraId="24D27378" w14:textId="77777777" w:rsidTr="00F555E9">
        <w:tc>
          <w:tcPr>
            <w:tcW w:w="2252" w:type="dxa"/>
            <w:vMerge/>
            <w:tcBorders>
              <w:left w:val="nil"/>
              <w:right w:val="nil"/>
            </w:tcBorders>
            <w:vAlign w:val="center"/>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
          <w:p w14:paraId="4F8662E9" w14:textId="77777777" w:rsidR="003561D2" w:rsidRPr="003F07FD" w:rsidRDefault="003561D2" w:rsidP="00F555E9">
            <w:pPr>
              <w:pStyle w:val="TableBody"/>
            </w:pPr>
            <w:r w:rsidRPr="003F07FD">
              <w:t>Gem Russet</w:t>
            </w:r>
          </w:p>
        </w:tc>
        <w:tc>
          <w:tcPr>
            <w:tcW w:w="990" w:type="dxa"/>
            <w:tcBorders>
              <w:top w:val="nil"/>
              <w:left w:val="nil"/>
              <w:bottom w:val="nil"/>
              <w:right w:val="nil"/>
            </w:tcBorders>
            <w:vAlign w:val="center"/>
          </w:tcPr>
          <w:p w14:paraId="718D5869" w14:textId="77777777" w:rsidR="003561D2" w:rsidRPr="003F07FD" w:rsidRDefault="003561D2" w:rsidP="00F555E9">
            <w:pPr>
              <w:pStyle w:val="TableBody"/>
            </w:pPr>
            <w:r w:rsidRPr="003F07FD">
              <w:t>4</w:t>
            </w:r>
          </w:p>
        </w:tc>
        <w:tc>
          <w:tcPr>
            <w:tcW w:w="772" w:type="dxa"/>
            <w:tcBorders>
              <w:top w:val="nil"/>
              <w:left w:val="nil"/>
              <w:bottom w:val="nil"/>
              <w:right w:val="nil"/>
            </w:tcBorders>
            <w:vAlign w:val="center"/>
          </w:tcPr>
          <w:p w14:paraId="5685B731" w14:textId="77777777" w:rsidR="003561D2" w:rsidRPr="003F07FD" w:rsidRDefault="003561D2" w:rsidP="00F555E9">
            <w:pPr>
              <w:pStyle w:val="TableBody"/>
            </w:pPr>
            <w:r w:rsidRPr="003F07FD">
              <w:t>18</w:t>
            </w:r>
          </w:p>
        </w:tc>
        <w:tc>
          <w:tcPr>
            <w:tcW w:w="1008" w:type="dxa"/>
            <w:tcBorders>
              <w:top w:val="nil"/>
              <w:left w:val="nil"/>
              <w:bottom w:val="nil"/>
              <w:right w:val="nil"/>
            </w:tcBorders>
            <w:vAlign w:val="center"/>
          </w:tcPr>
          <w:p w14:paraId="62D1C72A" w14:textId="77777777" w:rsidR="003561D2" w:rsidRPr="003F07FD" w:rsidRDefault="003561D2" w:rsidP="00F555E9">
            <w:pPr>
              <w:pStyle w:val="TableBody"/>
            </w:pPr>
            <w:r w:rsidRPr="003F07FD">
              <w:t>72</w:t>
            </w:r>
          </w:p>
        </w:tc>
      </w:tr>
      <w:tr w:rsidR="003561D2" w14:paraId="0F0F5BDF" w14:textId="77777777" w:rsidTr="00F555E9">
        <w:tc>
          <w:tcPr>
            <w:tcW w:w="2252" w:type="dxa"/>
            <w:vMerge/>
            <w:tcBorders>
              <w:left w:val="nil"/>
              <w:right w:val="nil"/>
            </w:tcBorders>
            <w:vAlign w:val="center"/>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
          <w:p w14:paraId="1AE20D37" w14:textId="77777777" w:rsidR="003561D2" w:rsidRPr="003F07FD" w:rsidRDefault="003561D2" w:rsidP="00F555E9">
            <w:pPr>
              <w:pStyle w:val="TableBody"/>
            </w:pPr>
            <w:r w:rsidRPr="003F07FD">
              <w:t>Innovator</w:t>
            </w:r>
          </w:p>
        </w:tc>
        <w:tc>
          <w:tcPr>
            <w:tcW w:w="990" w:type="dxa"/>
            <w:tcBorders>
              <w:top w:val="nil"/>
              <w:left w:val="nil"/>
              <w:bottom w:val="nil"/>
              <w:right w:val="nil"/>
            </w:tcBorders>
            <w:vAlign w:val="center"/>
          </w:tcPr>
          <w:p w14:paraId="6D21BDB6" w14:textId="77777777" w:rsidR="003561D2" w:rsidRPr="003F07FD" w:rsidRDefault="003561D2" w:rsidP="00F555E9">
            <w:pPr>
              <w:pStyle w:val="TableBody"/>
            </w:pPr>
            <w:r w:rsidRPr="003F07FD">
              <w:t>4</w:t>
            </w:r>
          </w:p>
        </w:tc>
        <w:tc>
          <w:tcPr>
            <w:tcW w:w="772" w:type="dxa"/>
            <w:tcBorders>
              <w:top w:val="nil"/>
              <w:left w:val="nil"/>
              <w:bottom w:val="nil"/>
              <w:right w:val="nil"/>
            </w:tcBorders>
            <w:vAlign w:val="center"/>
          </w:tcPr>
          <w:p w14:paraId="4277DAF0" w14:textId="77777777" w:rsidR="003561D2" w:rsidRPr="003F07FD" w:rsidRDefault="003561D2" w:rsidP="00F555E9">
            <w:pPr>
              <w:pStyle w:val="TableBody"/>
            </w:pPr>
            <w:r w:rsidRPr="003F07FD">
              <w:t>18</w:t>
            </w:r>
          </w:p>
        </w:tc>
        <w:tc>
          <w:tcPr>
            <w:tcW w:w="1008" w:type="dxa"/>
            <w:tcBorders>
              <w:top w:val="nil"/>
              <w:left w:val="nil"/>
              <w:bottom w:val="nil"/>
              <w:right w:val="nil"/>
            </w:tcBorders>
            <w:vAlign w:val="center"/>
          </w:tcPr>
          <w:p w14:paraId="0B1711B7" w14:textId="77777777" w:rsidR="003561D2" w:rsidRPr="003F07FD" w:rsidRDefault="003561D2" w:rsidP="00F555E9">
            <w:pPr>
              <w:pStyle w:val="TableBody"/>
            </w:pPr>
            <w:r w:rsidRPr="003F07FD">
              <w:t>72</w:t>
            </w:r>
          </w:p>
        </w:tc>
      </w:tr>
      <w:tr w:rsidR="003561D2" w14:paraId="5FA08433" w14:textId="77777777" w:rsidTr="00F555E9">
        <w:tc>
          <w:tcPr>
            <w:tcW w:w="2252" w:type="dxa"/>
            <w:vMerge/>
            <w:tcBorders>
              <w:left w:val="nil"/>
              <w:right w:val="nil"/>
            </w:tcBorders>
            <w:vAlign w:val="center"/>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
          <w:p w14:paraId="0FDA7CBD" w14:textId="77777777" w:rsidR="003561D2" w:rsidRPr="003F07FD" w:rsidRDefault="003561D2" w:rsidP="00F555E9">
            <w:pPr>
              <w:pStyle w:val="TableBody"/>
            </w:pPr>
            <w:proofErr w:type="spellStart"/>
            <w:r w:rsidRPr="003F07FD">
              <w:t>Markies</w:t>
            </w:r>
            <w:proofErr w:type="spellEnd"/>
            <w:r w:rsidRPr="003F07FD">
              <w:t xml:space="preserve"> Russet</w:t>
            </w:r>
          </w:p>
        </w:tc>
        <w:tc>
          <w:tcPr>
            <w:tcW w:w="990" w:type="dxa"/>
            <w:tcBorders>
              <w:top w:val="nil"/>
              <w:left w:val="nil"/>
              <w:bottom w:val="nil"/>
              <w:right w:val="nil"/>
            </w:tcBorders>
            <w:vAlign w:val="center"/>
          </w:tcPr>
          <w:p w14:paraId="4BF02026"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560E2234"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
          <w:p w14:paraId="7742FAE8" w14:textId="77777777" w:rsidR="003561D2" w:rsidRPr="003F07FD" w:rsidRDefault="003561D2" w:rsidP="00F555E9">
            <w:pPr>
              <w:pStyle w:val="TableBody"/>
            </w:pPr>
            <w:r w:rsidRPr="003F07FD">
              <w:t>36</w:t>
            </w:r>
          </w:p>
        </w:tc>
      </w:tr>
      <w:tr w:rsidR="003561D2" w14:paraId="4AB0B87F" w14:textId="77777777" w:rsidTr="00F555E9">
        <w:tc>
          <w:tcPr>
            <w:tcW w:w="2252" w:type="dxa"/>
            <w:vMerge/>
            <w:tcBorders>
              <w:left w:val="nil"/>
              <w:right w:val="nil"/>
            </w:tcBorders>
            <w:vAlign w:val="center"/>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4B9F0470" w14:textId="77777777" w:rsidR="003561D2" w:rsidRPr="003F07FD" w:rsidRDefault="003561D2" w:rsidP="00F555E9">
            <w:pPr>
              <w:pStyle w:val="TableBody"/>
            </w:pPr>
            <w:r w:rsidRPr="003F07FD">
              <w:t>Umatilla Russet</w:t>
            </w:r>
          </w:p>
        </w:tc>
        <w:tc>
          <w:tcPr>
            <w:tcW w:w="990" w:type="dxa"/>
            <w:tcBorders>
              <w:top w:val="nil"/>
              <w:left w:val="nil"/>
              <w:bottom w:val="dotted" w:sz="4" w:space="0" w:color="auto"/>
              <w:right w:val="nil"/>
            </w:tcBorders>
            <w:vAlign w:val="center"/>
          </w:tcPr>
          <w:p w14:paraId="2E7A181A" w14:textId="77777777" w:rsidR="003561D2" w:rsidRPr="003F07FD" w:rsidRDefault="003561D2" w:rsidP="00F555E9">
            <w:pPr>
              <w:pStyle w:val="TableBody"/>
            </w:pPr>
            <w:r w:rsidRPr="003F07FD">
              <w:t>3</w:t>
            </w:r>
          </w:p>
        </w:tc>
        <w:tc>
          <w:tcPr>
            <w:tcW w:w="772" w:type="dxa"/>
            <w:tcBorders>
              <w:top w:val="nil"/>
              <w:left w:val="nil"/>
              <w:bottom w:val="dotted" w:sz="4" w:space="0" w:color="auto"/>
              <w:right w:val="nil"/>
            </w:tcBorders>
            <w:vAlign w:val="center"/>
          </w:tcPr>
          <w:p w14:paraId="1CFB6800" w14:textId="77777777" w:rsidR="003561D2" w:rsidRPr="003F07FD" w:rsidRDefault="003561D2" w:rsidP="00F555E9">
            <w:pPr>
              <w:pStyle w:val="TableBody"/>
            </w:pPr>
            <w:r w:rsidRPr="003F07FD">
              <w:t>14</w:t>
            </w:r>
          </w:p>
        </w:tc>
        <w:tc>
          <w:tcPr>
            <w:tcW w:w="1008" w:type="dxa"/>
            <w:tcBorders>
              <w:top w:val="nil"/>
              <w:left w:val="nil"/>
              <w:bottom w:val="dotted" w:sz="4" w:space="0" w:color="auto"/>
              <w:right w:val="nil"/>
            </w:tcBorders>
            <w:vAlign w:val="center"/>
          </w:tcPr>
          <w:p w14:paraId="73D19792" w14:textId="77777777" w:rsidR="003561D2" w:rsidRPr="003F07FD" w:rsidRDefault="003561D2" w:rsidP="00F555E9">
            <w:pPr>
              <w:pStyle w:val="TableBody"/>
            </w:pPr>
            <w:r w:rsidRPr="003F07FD">
              <w:t>56</w:t>
            </w:r>
          </w:p>
        </w:tc>
      </w:tr>
      <w:tr w:rsidR="003561D2" w14:paraId="638BBA7D" w14:textId="77777777" w:rsidTr="00F555E9">
        <w:tc>
          <w:tcPr>
            <w:tcW w:w="2252" w:type="dxa"/>
            <w:vMerge/>
            <w:tcBorders>
              <w:left w:val="nil"/>
              <w:right w:val="nil"/>
            </w:tcBorders>
            <w:vAlign w:val="center"/>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
          <w:p w14:paraId="372A1890" w14:textId="77777777" w:rsidR="003561D2" w:rsidRPr="003F07FD" w:rsidRDefault="003561D2" w:rsidP="00F555E9">
            <w:pPr>
              <w:pStyle w:val="TableBody"/>
            </w:pPr>
            <w:r w:rsidRPr="003F07FD">
              <w:t>Russet Burbank</w:t>
            </w:r>
          </w:p>
        </w:tc>
        <w:tc>
          <w:tcPr>
            <w:tcW w:w="990" w:type="dxa"/>
            <w:tcBorders>
              <w:top w:val="dotted" w:sz="4" w:space="0" w:color="auto"/>
              <w:left w:val="nil"/>
              <w:bottom w:val="nil"/>
              <w:right w:val="nil"/>
            </w:tcBorders>
            <w:vAlign w:val="center"/>
          </w:tcPr>
          <w:p w14:paraId="64FD2F11" w14:textId="77777777" w:rsidR="003561D2" w:rsidRPr="003F07FD" w:rsidRDefault="003561D2" w:rsidP="00F555E9">
            <w:pPr>
              <w:pStyle w:val="TableBody"/>
            </w:pPr>
            <w:r w:rsidRPr="003F07FD">
              <w:t>4</w:t>
            </w:r>
          </w:p>
        </w:tc>
        <w:tc>
          <w:tcPr>
            <w:tcW w:w="772" w:type="dxa"/>
            <w:tcBorders>
              <w:top w:val="dotted" w:sz="4" w:space="0" w:color="auto"/>
              <w:left w:val="nil"/>
              <w:bottom w:val="nil"/>
              <w:right w:val="nil"/>
            </w:tcBorders>
            <w:vAlign w:val="center"/>
          </w:tcPr>
          <w:p w14:paraId="60038873" w14:textId="77777777" w:rsidR="003561D2" w:rsidRPr="003F07FD" w:rsidRDefault="003561D2" w:rsidP="00F555E9">
            <w:pPr>
              <w:pStyle w:val="TableBody"/>
            </w:pPr>
            <w:r w:rsidRPr="003F07FD">
              <w:t>30</w:t>
            </w:r>
          </w:p>
        </w:tc>
        <w:tc>
          <w:tcPr>
            <w:tcW w:w="1008" w:type="dxa"/>
            <w:tcBorders>
              <w:top w:val="dotted" w:sz="4" w:space="0" w:color="auto"/>
              <w:left w:val="nil"/>
              <w:bottom w:val="nil"/>
              <w:right w:val="nil"/>
            </w:tcBorders>
            <w:vAlign w:val="center"/>
          </w:tcPr>
          <w:p w14:paraId="0296857D" w14:textId="77777777" w:rsidR="003561D2" w:rsidRPr="003F07FD" w:rsidRDefault="003561D2" w:rsidP="00F555E9">
            <w:pPr>
              <w:pStyle w:val="TableBody"/>
            </w:pPr>
            <w:r w:rsidRPr="003F07FD">
              <w:t>1</w:t>
            </w:r>
            <w:r>
              <w:t>04</w:t>
            </w:r>
          </w:p>
        </w:tc>
      </w:tr>
      <w:tr w:rsidR="003561D2" w14:paraId="1BDBC018" w14:textId="77777777" w:rsidTr="00F555E9">
        <w:tc>
          <w:tcPr>
            <w:tcW w:w="2252" w:type="dxa"/>
            <w:vMerge/>
            <w:tcBorders>
              <w:left w:val="nil"/>
              <w:bottom w:val="dotted" w:sz="4" w:space="0" w:color="auto"/>
              <w:right w:val="nil"/>
            </w:tcBorders>
            <w:vAlign w:val="center"/>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57E63CBC" w14:textId="77777777" w:rsidR="003561D2" w:rsidRPr="003F07FD" w:rsidRDefault="003561D2" w:rsidP="00F555E9">
            <w:pPr>
              <w:pStyle w:val="TableBody"/>
            </w:pPr>
            <w:proofErr w:type="spellStart"/>
            <w:r w:rsidRPr="003F07FD">
              <w:t>Shepody</w:t>
            </w:r>
            <w:proofErr w:type="spellEnd"/>
          </w:p>
        </w:tc>
        <w:tc>
          <w:tcPr>
            <w:tcW w:w="990" w:type="dxa"/>
            <w:tcBorders>
              <w:top w:val="nil"/>
              <w:left w:val="nil"/>
              <w:bottom w:val="dotted" w:sz="4" w:space="0" w:color="auto"/>
              <w:right w:val="nil"/>
            </w:tcBorders>
            <w:vAlign w:val="center"/>
          </w:tcPr>
          <w:p w14:paraId="36B4CCE4" w14:textId="77777777" w:rsidR="003561D2" w:rsidRPr="003F07FD" w:rsidRDefault="003561D2" w:rsidP="00F555E9">
            <w:pPr>
              <w:pStyle w:val="TableBody"/>
            </w:pPr>
            <w:r w:rsidRPr="003F07FD">
              <w:t>4</w:t>
            </w:r>
          </w:p>
        </w:tc>
        <w:tc>
          <w:tcPr>
            <w:tcW w:w="772" w:type="dxa"/>
            <w:tcBorders>
              <w:top w:val="nil"/>
              <w:left w:val="nil"/>
              <w:bottom w:val="dotted" w:sz="4" w:space="0" w:color="auto"/>
              <w:right w:val="nil"/>
            </w:tcBorders>
            <w:vAlign w:val="center"/>
          </w:tcPr>
          <w:p w14:paraId="51252370" w14:textId="77777777" w:rsidR="003561D2" w:rsidRPr="003F07FD" w:rsidRDefault="003561D2" w:rsidP="00F555E9">
            <w:pPr>
              <w:pStyle w:val="TableBody"/>
            </w:pPr>
            <w:r w:rsidRPr="003F07FD">
              <w:t>30</w:t>
            </w:r>
          </w:p>
        </w:tc>
        <w:tc>
          <w:tcPr>
            <w:tcW w:w="1008" w:type="dxa"/>
            <w:tcBorders>
              <w:top w:val="nil"/>
              <w:left w:val="nil"/>
              <w:bottom w:val="dotted" w:sz="4" w:space="0" w:color="auto"/>
              <w:right w:val="nil"/>
            </w:tcBorders>
            <w:vAlign w:val="center"/>
          </w:tcPr>
          <w:p w14:paraId="18CD6D03" w14:textId="77777777" w:rsidR="003561D2" w:rsidRPr="003F07FD" w:rsidRDefault="003561D2" w:rsidP="00F555E9">
            <w:pPr>
              <w:pStyle w:val="TableBody"/>
            </w:pPr>
            <w:r w:rsidRPr="003F07FD">
              <w:t>1</w:t>
            </w:r>
            <w:r>
              <w:t>05</w:t>
            </w:r>
          </w:p>
        </w:tc>
      </w:tr>
      <w:tr w:rsidR="003561D2" w14:paraId="02025DC4" w14:textId="77777777" w:rsidTr="00F555E9">
        <w:tc>
          <w:tcPr>
            <w:tcW w:w="2252" w:type="dxa"/>
            <w:vMerge w:val="restart"/>
            <w:tcBorders>
              <w:top w:val="dotted" w:sz="4" w:space="0" w:color="auto"/>
              <w:left w:val="nil"/>
              <w:right w:val="nil"/>
            </w:tcBorders>
            <w:vAlign w:val="center"/>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
          <w:p w14:paraId="56BA72DA" w14:textId="77777777" w:rsidR="003561D2" w:rsidRPr="003F07FD" w:rsidRDefault="003561D2" w:rsidP="00F555E9">
            <w:pPr>
              <w:pStyle w:val="TableBody"/>
            </w:pPr>
            <w:proofErr w:type="spellStart"/>
            <w:r w:rsidRPr="003F07FD">
              <w:t>Bintje</w:t>
            </w:r>
            <w:proofErr w:type="spellEnd"/>
          </w:p>
        </w:tc>
        <w:tc>
          <w:tcPr>
            <w:tcW w:w="990" w:type="dxa"/>
            <w:tcBorders>
              <w:top w:val="dotted" w:sz="4" w:space="0" w:color="auto"/>
              <w:left w:val="nil"/>
              <w:bottom w:val="nil"/>
              <w:right w:val="nil"/>
            </w:tcBorders>
            <w:vAlign w:val="center"/>
          </w:tcPr>
          <w:p w14:paraId="49D4EEA9" w14:textId="77777777" w:rsidR="003561D2" w:rsidRPr="003F07FD" w:rsidRDefault="003561D2" w:rsidP="00F555E9">
            <w:pPr>
              <w:pStyle w:val="TableBody"/>
            </w:pPr>
            <w:r w:rsidRPr="003F07FD">
              <w:t>17</w:t>
            </w:r>
          </w:p>
        </w:tc>
        <w:tc>
          <w:tcPr>
            <w:tcW w:w="772" w:type="dxa"/>
            <w:tcBorders>
              <w:top w:val="dotted" w:sz="4" w:space="0" w:color="auto"/>
              <w:left w:val="nil"/>
              <w:bottom w:val="nil"/>
              <w:right w:val="nil"/>
            </w:tcBorders>
            <w:vAlign w:val="center"/>
          </w:tcPr>
          <w:p w14:paraId="08D49E97" w14:textId="77777777" w:rsidR="003561D2" w:rsidRPr="003F07FD" w:rsidRDefault="003561D2" w:rsidP="00F555E9">
            <w:pPr>
              <w:pStyle w:val="TableBody"/>
            </w:pPr>
            <w:r w:rsidRPr="003F07FD">
              <w:t>49</w:t>
            </w:r>
          </w:p>
        </w:tc>
        <w:tc>
          <w:tcPr>
            <w:tcW w:w="1008" w:type="dxa"/>
            <w:tcBorders>
              <w:top w:val="dotted" w:sz="4" w:space="0" w:color="auto"/>
              <w:left w:val="nil"/>
              <w:bottom w:val="nil"/>
              <w:right w:val="nil"/>
            </w:tcBorders>
            <w:vAlign w:val="center"/>
          </w:tcPr>
          <w:p w14:paraId="5FD4CE7C" w14:textId="77777777" w:rsidR="003561D2" w:rsidRPr="003F07FD" w:rsidRDefault="003561D2" w:rsidP="00F555E9">
            <w:pPr>
              <w:pStyle w:val="TableBody"/>
            </w:pPr>
            <w:r w:rsidRPr="003F07FD">
              <w:t>238</w:t>
            </w:r>
          </w:p>
        </w:tc>
      </w:tr>
      <w:tr w:rsidR="003561D2" w14:paraId="5264BA0E" w14:textId="77777777" w:rsidTr="00F555E9">
        <w:tc>
          <w:tcPr>
            <w:tcW w:w="2252" w:type="dxa"/>
            <w:vMerge/>
            <w:tcBorders>
              <w:left w:val="nil"/>
              <w:bottom w:val="single" w:sz="4" w:space="0" w:color="auto"/>
              <w:right w:val="nil"/>
            </w:tcBorders>
            <w:vAlign w:val="center"/>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
          <w:p w14:paraId="581B065B" w14:textId="77777777" w:rsidR="003561D2" w:rsidRPr="003F07FD" w:rsidRDefault="003561D2" w:rsidP="00F555E9">
            <w:pPr>
              <w:pStyle w:val="TableBody"/>
            </w:pPr>
            <w:r w:rsidRPr="003F07FD">
              <w:t>Charlotte</w:t>
            </w:r>
          </w:p>
        </w:tc>
        <w:tc>
          <w:tcPr>
            <w:tcW w:w="990" w:type="dxa"/>
            <w:tcBorders>
              <w:top w:val="nil"/>
              <w:left w:val="nil"/>
              <w:bottom w:val="single" w:sz="4" w:space="0" w:color="auto"/>
              <w:right w:val="nil"/>
            </w:tcBorders>
            <w:vAlign w:val="center"/>
          </w:tcPr>
          <w:p w14:paraId="1FCFA7E7" w14:textId="77777777" w:rsidR="003561D2" w:rsidRPr="003F07FD" w:rsidRDefault="003561D2" w:rsidP="00F555E9">
            <w:pPr>
              <w:pStyle w:val="TableBody"/>
            </w:pPr>
            <w:r w:rsidRPr="003F07FD">
              <w:t>7</w:t>
            </w:r>
          </w:p>
        </w:tc>
        <w:tc>
          <w:tcPr>
            <w:tcW w:w="772" w:type="dxa"/>
            <w:tcBorders>
              <w:top w:val="nil"/>
              <w:left w:val="nil"/>
              <w:bottom w:val="single" w:sz="4" w:space="0" w:color="auto"/>
              <w:right w:val="nil"/>
            </w:tcBorders>
            <w:vAlign w:val="center"/>
          </w:tcPr>
          <w:p w14:paraId="7C691065" w14:textId="77777777" w:rsidR="003561D2" w:rsidRPr="003F07FD" w:rsidRDefault="003561D2" w:rsidP="00F555E9">
            <w:pPr>
              <w:pStyle w:val="TableBody"/>
            </w:pPr>
            <w:r w:rsidRPr="003F07FD">
              <w:t>24</w:t>
            </w:r>
          </w:p>
        </w:tc>
        <w:tc>
          <w:tcPr>
            <w:tcW w:w="1008" w:type="dxa"/>
            <w:tcBorders>
              <w:top w:val="nil"/>
              <w:left w:val="nil"/>
              <w:bottom w:val="single" w:sz="4" w:space="0" w:color="auto"/>
              <w:right w:val="nil"/>
            </w:tcBorders>
            <w:vAlign w:val="center"/>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4D1DB177" w:rsidR="003561D2" w:rsidRPr="00E25FB6" w:rsidRDefault="003561D2" w:rsidP="00F555E9">
            <w:pPr>
              <w:pStyle w:val="TableCaption"/>
              <w:jc w:val="left"/>
              <w:rPr>
                <w:bCs/>
              </w:rPr>
            </w:pPr>
            <w:bookmarkStart w:id="28" w:name="_Ref78279915"/>
            <w:bookmarkStart w:id="29" w:name="_Toc78909887"/>
            <w:bookmarkStart w:id="30"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Pr>
                <w:bCs/>
                <w:noProof/>
              </w:rPr>
              <w:t>2</w:t>
            </w:r>
            <w:r w:rsidRPr="00550682">
              <w:rPr>
                <w:bCs/>
              </w:rPr>
              <w:fldChar w:fldCharType="end"/>
            </w:r>
            <w:bookmarkEnd w:id="28"/>
            <w:r w:rsidRPr="00550682">
              <w:rPr>
                <w:bCs/>
              </w:rPr>
              <w:t>.</w:t>
            </w:r>
            <w:r w:rsidRPr="00B34899">
              <w:rPr>
                <w:b w:val="0"/>
                <w:bCs/>
              </w:rPr>
              <w:t xml:space="preserve"> Summary of newly reported experimental small-plot trials in Minnesota, USA</w:t>
            </w:r>
            <w:r>
              <w:rPr>
                <w:b w:val="0"/>
                <w:bCs/>
              </w:rPr>
              <w:t>.</w:t>
            </w:r>
            <w:bookmarkEnd w:id="29"/>
            <w:bookmarkEnd w:id="30"/>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6DE0A33F"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372AF9">
              <w:instrText xml:space="preserve"> ADDIN EN.CITE </w:instrText>
            </w:r>
            <w:r w:rsidR="00372AF9">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372AF9">
              <w:instrText xml:space="preserve"> ADDIN EN.CITE.DATA </w:instrText>
            </w:r>
            <w:r w:rsidR="00372AF9">
              <w:fldChar w:fldCharType="end"/>
            </w:r>
            <w:r w:rsidRPr="00E9655F">
              <w:fldChar w:fldCharType="separate"/>
            </w:r>
            <w:r w:rsidR="00372AF9">
              <w:rPr>
                <w:noProof/>
              </w:rPr>
              <w:t>Errebhi et al. (1998); Rosen et al. (1992); Rosen et al. (1993)</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77777777" w:rsidR="003561D2" w:rsidRPr="00E9655F" w:rsidRDefault="003561D2" w:rsidP="00F555E9">
            <w:pPr>
              <w:pStyle w:val="TableBody"/>
            </w:pPr>
            <w:r w:rsidRPr="00E9655F">
              <w:fldChar w:fldCharType="begin"/>
            </w:r>
            <w:r>
              <w:instrText xml:space="preserve"> ADDIN EN.CITE &lt;EndNote&gt;&lt;Cite AuthorYear="1"&gt;&lt;Author&gt;Sun&lt;/Author&gt;&lt;Year&gt;2017&lt;/Year&gt;&lt;RecNum&gt;2034&lt;/RecNum&gt;&lt;DisplayText&gt;Sun (2017); Sun et al. (2019)&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rsidRPr="00E9655F">
              <w:fldChar w:fldCharType="separate"/>
            </w:r>
            <w:r>
              <w:rPr>
                <w:noProof/>
              </w:rPr>
              <w:t>Sun (2017); Sun et al. (2019)</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77777777" w:rsidR="003561D2" w:rsidRPr="00E9655F" w:rsidRDefault="003561D2" w:rsidP="00F555E9">
            <w:pPr>
              <w:pStyle w:val="TableBody"/>
            </w:pPr>
            <w:r w:rsidRPr="00E9655F">
              <w:fldChar w:fldCharType="begin"/>
            </w:r>
            <w:r>
              <w:instrText xml:space="preserve"> ADDIN EN.CITE &lt;EndNote&gt;&lt;Cite AuthorYear="1"&gt;&lt;Author&gt;Gupta&lt;/Author&gt;&lt;Year&gt;2019&lt;/Year&gt;&lt;RecNum&gt;2035&lt;/RecNum&gt;&lt;DisplayText&gt;Gupta and Rosen (2019); Gupta et al. (2020)&lt;/DisplayText&gt;&lt;record&gt;&lt;rec-number&gt;2035&lt;/rec-number&gt;&lt;foreign-keys&gt;&lt;key app="EN" db-id="sszpfv5zm0wprde2r5bvw2wpdezsax0e9spx" timestamp="1569856800"&gt;2035&lt;/key&gt;&lt;/foreign-keys&gt;&lt;ref-type name="Report"&gt;27&lt;/ref-type&gt;&lt;contributors&gt;&lt;authors&gt;&lt;author&gt;Gupta, Sanjay&lt;/author&gt;&lt;author&gt;Rosen, C.J.&lt;/author&gt;&lt;/authors&gt;&lt;/contributors&gt;&lt;titles&gt;&lt;title&gt;Nitrogen fertilization rate and cold-induced sweetening in potato tubers during storage&lt;/title&gt;&lt;secondary-title&gt;Research Reports – 2019&lt;/secondary-title&gt;&lt;/titles&gt;&lt;dates&gt;&lt;year&gt;2019&lt;/year&gt;&lt;/dates&gt;&lt;pub-location&gt;Fargo, ND&lt;/pub-location&gt;&lt;publisher&gt;Minnesota Area II Potato Research and Promotion Council and Northern Plains Potato Growers Association&lt;/publisher&gt;&lt;urls&gt;&lt;related-urls&gt;&lt;url&gt;https://www.ag.ndsu.edu/potatoextension/research/2019RESEARCHREPORTS.pdf&lt;/url&gt;&lt;/related-urls&gt;&lt;/urls&gt;&lt;research-notes&gt;……&lt;/research-notes&gt;&lt;/record&gt;&lt;/Cite&gt;&lt;Cite AuthorYear="1"&gt;&lt;Author&gt;Gupta&lt;/Author&gt;&lt;Year&gt;2020&lt;/Year&gt;&lt;RecNum&gt;2699&lt;/RecNum&gt;&lt;record&gt;&lt;rec-number&gt;2699&lt;/rec-number&gt;&lt;foreign-keys&gt;&lt;key app="EN" db-id="sszpfv5zm0wprde2r5bvw2wpdezsax0e9spx" timestamp="1626119734"&gt;2699&lt;/key&gt;&lt;/foreign-keys&gt;&lt;ref-type name="Report"&gt;27&lt;/ref-type&gt;&lt;contributors&gt;&lt;authors&gt;&lt;author&gt;Sanjay K. Gupta&lt;/author&gt;&lt;author&gt;James Crants&lt;/author&gt;&lt;author&gt;Matt McNearney&lt;/author&gt;&lt;author&gt;Carl J. Rosen&lt;/author&gt;&lt;/authors&gt;&lt;/contributors&gt;&lt;titles&gt;&lt;title&gt;Evaluation of a Promising Minnesota Clone for N Response, Agronomic Traits &amp;amp; Storage Quality&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search-notes&gt;… &lt;/research-notes&gt;&lt;/record&gt;&lt;/Cite&gt;&lt;/EndNote&gt;</w:instrText>
            </w:r>
            <w:r w:rsidRPr="00E9655F">
              <w:fldChar w:fldCharType="separate"/>
            </w:r>
            <w:r>
              <w:rPr>
                <w:noProof/>
              </w:rPr>
              <w:t>Gupta and Rosen (2019); Gupta et al. (2020)</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2654D2F9" w:rsidR="003561D2" w:rsidRPr="00B91DE7" w:rsidRDefault="003561D2" w:rsidP="00F555E9">
            <w:pPr>
              <w:pStyle w:val="TableCaption"/>
            </w:pPr>
            <w:bookmarkStart w:id="31" w:name="_Ref78280011"/>
            <w:bookmarkStart w:id="32" w:name="_Toc78909888"/>
            <w:bookmarkStart w:id="33"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Pr>
                <w:bCs/>
                <w:noProof/>
              </w:rPr>
              <w:t>3</w:t>
            </w:r>
            <w:r w:rsidRPr="00457EF3">
              <w:rPr>
                <w:bCs/>
              </w:rPr>
              <w:fldChar w:fldCharType="end"/>
            </w:r>
            <w:bookmarkEnd w:id="31"/>
            <w:r w:rsidRPr="00457EF3">
              <w:rPr>
                <w:bCs/>
              </w:rPr>
              <w:t>.</w:t>
            </w:r>
            <w:r w:rsidRPr="00BD6250">
              <w:rPr>
                <w:b w:val="0"/>
                <w:bCs/>
              </w:rPr>
              <w:t xml:space="preserve"> Summary of experimental treatments evaluated in small-plot trials in Minnesota, USA</w:t>
            </w:r>
            <w:r>
              <w:rPr>
                <w:b w:val="0"/>
                <w:bCs/>
              </w:rPr>
              <w:t>.</w:t>
            </w:r>
            <w:bookmarkEnd w:id="32"/>
            <w:bookmarkEnd w:id="33"/>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rsidP="00F555E9">
            <w:pPr>
              <w:pStyle w:val="TableBody"/>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rsidP="00F555E9">
            <w:pPr>
              <w:pStyle w:val="TableBody"/>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rsidP="00F555E9">
            <w:pPr>
              <w:pStyle w:val="TableBody"/>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rsidP="00F555E9">
            <w:pPr>
              <w:pStyle w:val="TableBody"/>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rsidP="00F555E9">
            <w:pPr>
              <w:pStyle w:val="TableBody"/>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rsidP="00F555E9">
            <w:pPr>
              <w:pStyle w:val="TableBody"/>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2FF26314" w:rsidR="003561D2" w:rsidRPr="00623D78" w:rsidRDefault="003561D2" w:rsidP="00F555E9">
            <w:pPr>
              <w:pStyle w:val="TableCaption"/>
              <w:rPr>
                <w:bCs/>
              </w:rPr>
            </w:pPr>
            <w:bookmarkStart w:id="34" w:name="_Ref78280041"/>
            <w:bookmarkStart w:id="35" w:name="_Toc78909889"/>
            <w:bookmarkStart w:id="36"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Pr>
                <w:bCs/>
                <w:noProof/>
              </w:rPr>
              <w:t>4</w:t>
            </w:r>
            <w:r w:rsidRPr="00E03EEA">
              <w:rPr>
                <w:bCs/>
              </w:rPr>
              <w:fldChar w:fldCharType="end"/>
            </w:r>
            <w:bookmarkEnd w:id="34"/>
            <w:r w:rsidRPr="00E03EEA">
              <w:rPr>
                <w:bCs/>
              </w:rPr>
              <w:t>.</w:t>
            </w:r>
            <w:r w:rsidRPr="003F1318">
              <w:rPr>
                <w:b w:val="0"/>
                <w:bCs/>
              </w:rPr>
              <w:t xml:space="preserve"> In-season and harvest sampling dates for the experimental small-plot trials in Minnesota, USA</w:t>
            </w:r>
            <w:r>
              <w:rPr>
                <w:b w:val="0"/>
                <w:bCs/>
              </w:rPr>
              <w:t>.</w:t>
            </w:r>
            <w:bookmarkEnd w:id="35"/>
            <w:bookmarkEnd w:id="36"/>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31D577C2" w14:textId="77777777" w:rsidR="003561D2" w:rsidRDefault="003561D2" w:rsidP="003561D2"/>
    <w:p w14:paraId="65600F7D" w14:textId="77777777" w:rsidR="003561D2" w:rsidRPr="00CA2246"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3561D2" w:rsidRPr="00272CE4" w14:paraId="5A51AF3D" w14:textId="77777777" w:rsidTr="00F555E9">
        <w:trPr>
          <w:trHeight w:val="288"/>
        </w:trPr>
        <w:tc>
          <w:tcPr>
            <w:tcW w:w="7920" w:type="dxa"/>
            <w:gridSpan w:val="4"/>
            <w:tcBorders>
              <w:top w:val="nil"/>
              <w:left w:val="nil"/>
              <w:bottom w:val="single" w:sz="4" w:space="0" w:color="auto"/>
              <w:right w:val="nil"/>
            </w:tcBorders>
            <w:vAlign w:val="center"/>
          </w:tcPr>
          <w:p w14:paraId="313F0939" w14:textId="0F463A07" w:rsidR="003561D2" w:rsidRPr="005C175D" w:rsidRDefault="003561D2" w:rsidP="00F555E9">
            <w:pPr>
              <w:pStyle w:val="TableCaption"/>
              <w:rPr>
                <w:bCs/>
              </w:rPr>
            </w:pPr>
            <w:bookmarkStart w:id="37" w:name="_Ref78280131"/>
            <w:bookmarkStart w:id="38" w:name="_Toc78909890"/>
            <w:bookmarkStart w:id="39"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Pr>
                <w:bCs/>
                <w:noProof/>
              </w:rPr>
              <w:t>5</w:t>
            </w:r>
            <w:r w:rsidRPr="00CA2246">
              <w:rPr>
                <w:bCs/>
              </w:rPr>
              <w:fldChar w:fldCharType="end"/>
            </w:r>
            <w:bookmarkEnd w:id="37"/>
            <w:r w:rsidRPr="00CA2246">
              <w:rPr>
                <w:bCs/>
              </w:rPr>
              <w:t>.</w:t>
            </w:r>
            <w:r w:rsidRPr="005C175D">
              <w:rPr>
                <w:b w:val="0"/>
                <w:bCs/>
              </w:rPr>
              <w:t xml:space="preserve"> Priors used in fitting the hierarchical Bayesian model with </w:t>
            </w:r>
            <w:r w:rsidRPr="005C175D">
              <w:rPr>
                <w:b w:val="0"/>
                <w:bCs/>
                <w:i/>
                <w:iCs/>
              </w:rPr>
              <w:t>brms</w:t>
            </w:r>
            <w:r>
              <w:rPr>
                <w:b w:val="0"/>
                <w:bCs/>
              </w:rPr>
              <w:t>.</w:t>
            </w:r>
            <w:bookmarkEnd w:id="38"/>
            <w:bookmarkEnd w:id="39"/>
          </w:p>
        </w:tc>
      </w:tr>
      <w:tr w:rsidR="003561D2" w:rsidRPr="00272CE4" w14:paraId="4776FE0A" w14:textId="77777777" w:rsidTr="00F555E9">
        <w:tc>
          <w:tcPr>
            <w:tcW w:w="2160" w:type="dxa"/>
            <w:vMerge w:val="restart"/>
            <w:tcBorders>
              <w:top w:val="single" w:sz="4" w:space="0" w:color="auto"/>
              <w:left w:val="nil"/>
              <w:right w:val="nil"/>
            </w:tcBorders>
            <w:vAlign w:val="center"/>
          </w:tcPr>
          <w:p w14:paraId="0ABCA7B5" w14:textId="77777777" w:rsidR="003561D2" w:rsidRPr="00935460" w:rsidRDefault="003561D2" w:rsidP="00F555E9">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27A777D" w14:textId="77777777" w:rsidR="003561D2" w:rsidRPr="00935460" w:rsidRDefault="003561D2" w:rsidP="00F555E9">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2F46BABF" w14:textId="77777777" w:rsidR="003561D2" w:rsidRPr="00935460" w:rsidRDefault="003561D2" w:rsidP="00F555E9">
            <w:pPr>
              <w:pStyle w:val="TableBody"/>
              <w:jc w:val="center"/>
              <w:rPr>
                <w:b/>
                <w:bCs/>
              </w:rPr>
            </w:pPr>
            <w:r w:rsidRPr="00935460">
              <w:rPr>
                <w:b/>
                <w:bCs/>
              </w:rPr>
              <w:t>Bounds</w:t>
            </w:r>
          </w:p>
        </w:tc>
      </w:tr>
      <w:tr w:rsidR="003561D2" w:rsidRPr="00272CE4" w14:paraId="7AD03872" w14:textId="77777777" w:rsidTr="00F555E9">
        <w:tc>
          <w:tcPr>
            <w:tcW w:w="2160" w:type="dxa"/>
            <w:vMerge/>
            <w:tcBorders>
              <w:left w:val="nil"/>
              <w:bottom w:val="single" w:sz="4" w:space="0" w:color="auto"/>
              <w:right w:val="nil"/>
            </w:tcBorders>
            <w:vAlign w:val="center"/>
            <w:hideMark/>
          </w:tcPr>
          <w:p w14:paraId="3AFCAF82" w14:textId="77777777" w:rsidR="003561D2" w:rsidRPr="00935460" w:rsidRDefault="003561D2" w:rsidP="00F555E9">
            <w:pPr>
              <w:pStyle w:val="TableBody"/>
              <w:rPr>
                <w:b/>
                <w:bCs/>
              </w:rPr>
            </w:pPr>
          </w:p>
        </w:tc>
        <w:tc>
          <w:tcPr>
            <w:tcW w:w="3456" w:type="dxa"/>
            <w:vMerge/>
            <w:tcBorders>
              <w:left w:val="nil"/>
              <w:bottom w:val="single" w:sz="4" w:space="0" w:color="auto"/>
              <w:right w:val="nil"/>
            </w:tcBorders>
          </w:tcPr>
          <w:p w14:paraId="0AE5DAF5" w14:textId="77777777" w:rsidR="003561D2" w:rsidRPr="00935460" w:rsidRDefault="003561D2" w:rsidP="00F555E9">
            <w:pPr>
              <w:pStyle w:val="TableBody"/>
              <w:rPr>
                <w:b/>
                <w:bCs/>
              </w:rPr>
            </w:pPr>
          </w:p>
        </w:tc>
        <w:tc>
          <w:tcPr>
            <w:tcW w:w="1152" w:type="dxa"/>
            <w:tcBorders>
              <w:top w:val="single" w:sz="8" w:space="0" w:color="auto"/>
              <w:left w:val="nil"/>
              <w:bottom w:val="single" w:sz="4" w:space="0" w:color="auto"/>
              <w:right w:val="nil"/>
            </w:tcBorders>
            <w:vAlign w:val="center"/>
            <w:hideMark/>
          </w:tcPr>
          <w:p w14:paraId="2F0D9C7B" w14:textId="77777777" w:rsidR="003561D2" w:rsidRPr="00935460" w:rsidRDefault="003561D2" w:rsidP="00F555E9">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838EC5B" w14:textId="77777777" w:rsidR="003561D2" w:rsidRPr="00935460" w:rsidRDefault="003561D2" w:rsidP="00F555E9">
            <w:pPr>
              <w:pStyle w:val="TableBody"/>
              <w:jc w:val="center"/>
              <w:rPr>
                <w:b/>
                <w:bCs/>
              </w:rPr>
            </w:pPr>
            <w:r w:rsidRPr="00935460">
              <w:rPr>
                <w:b/>
                <w:bCs/>
              </w:rPr>
              <w:t>Upper</w:t>
            </w:r>
          </w:p>
        </w:tc>
      </w:tr>
      <w:tr w:rsidR="003561D2" w:rsidRPr="00272CE4" w14:paraId="59D7F87F" w14:textId="77777777" w:rsidTr="00F555E9">
        <w:tc>
          <w:tcPr>
            <w:tcW w:w="2160" w:type="dxa"/>
            <w:tcBorders>
              <w:top w:val="nil"/>
              <w:left w:val="nil"/>
              <w:bottom w:val="nil"/>
              <w:right w:val="nil"/>
            </w:tcBorders>
            <w:vAlign w:val="center"/>
            <w:hideMark/>
          </w:tcPr>
          <w:p w14:paraId="21126201" w14:textId="77777777" w:rsidR="003561D2" w:rsidRPr="00272CE4" w:rsidRDefault="003561D2" w:rsidP="00F555E9">
            <w:pPr>
              <w:pStyle w:val="TableBody"/>
              <w:rPr>
                <w:i/>
                <w:iCs/>
              </w:rPr>
            </w:pPr>
            <w:r w:rsidRPr="00272CE4">
              <w:rPr>
                <w:i/>
                <w:iCs/>
              </w:rPr>
              <w:t>a</w:t>
            </w:r>
          </w:p>
        </w:tc>
        <w:tc>
          <w:tcPr>
            <w:tcW w:w="3456" w:type="dxa"/>
            <w:tcBorders>
              <w:top w:val="nil"/>
              <w:left w:val="nil"/>
              <w:bottom w:val="nil"/>
              <w:right w:val="nil"/>
            </w:tcBorders>
          </w:tcPr>
          <w:p w14:paraId="59468C1D" w14:textId="77777777" w:rsidR="003561D2" w:rsidRPr="00272CE4" w:rsidRDefault="003561D2" w:rsidP="00F555E9">
            <w:pPr>
              <w:pStyle w:val="TableBody"/>
            </w:pPr>
            <w:r w:rsidRPr="00272CE4">
              <w:t>Normal (5.3, 0.1)</w:t>
            </w:r>
          </w:p>
        </w:tc>
        <w:tc>
          <w:tcPr>
            <w:tcW w:w="1152" w:type="dxa"/>
            <w:tcBorders>
              <w:top w:val="nil"/>
              <w:left w:val="nil"/>
              <w:bottom w:val="nil"/>
              <w:right w:val="nil"/>
            </w:tcBorders>
            <w:vAlign w:val="center"/>
            <w:hideMark/>
          </w:tcPr>
          <w:p w14:paraId="027A26E1" w14:textId="77777777" w:rsidR="003561D2" w:rsidRPr="00272CE4" w:rsidRDefault="003561D2" w:rsidP="00F555E9">
            <w:pPr>
              <w:pStyle w:val="TableBody"/>
              <w:jc w:val="center"/>
            </w:pPr>
            <w:r w:rsidRPr="00272CE4">
              <w:t>0</w:t>
            </w:r>
          </w:p>
        </w:tc>
        <w:tc>
          <w:tcPr>
            <w:tcW w:w="1152" w:type="dxa"/>
            <w:tcBorders>
              <w:top w:val="nil"/>
              <w:left w:val="nil"/>
              <w:bottom w:val="nil"/>
              <w:right w:val="nil"/>
            </w:tcBorders>
          </w:tcPr>
          <w:p w14:paraId="23324042" w14:textId="77777777" w:rsidR="003561D2" w:rsidRPr="00272CE4" w:rsidRDefault="003561D2" w:rsidP="00F555E9">
            <w:pPr>
              <w:pStyle w:val="TableBody"/>
              <w:jc w:val="center"/>
            </w:pPr>
            <w:r w:rsidRPr="00272CE4">
              <w:t>∞</w:t>
            </w:r>
          </w:p>
        </w:tc>
      </w:tr>
      <w:tr w:rsidR="003561D2" w:rsidRPr="00272CE4" w14:paraId="1C4B236B" w14:textId="77777777" w:rsidTr="00F555E9">
        <w:tc>
          <w:tcPr>
            <w:tcW w:w="2160" w:type="dxa"/>
            <w:tcBorders>
              <w:top w:val="nil"/>
              <w:left w:val="nil"/>
              <w:bottom w:val="nil"/>
              <w:right w:val="nil"/>
            </w:tcBorders>
            <w:vAlign w:val="center"/>
          </w:tcPr>
          <w:p w14:paraId="4D650CC8" w14:textId="77777777" w:rsidR="003561D2" w:rsidRPr="00272CE4" w:rsidRDefault="003561D2" w:rsidP="00F555E9">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8A83D08" w14:textId="77777777" w:rsidR="003561D2" w:rsidRPr="00272CE4" w:rsidRDefault="003561D2" w:rsidP="00F555E9">
            <w:pPr>
              <w:pStyle w:val="TableBody"/>
            </w:pPr>
            <w:r w:rsidRPr="00272CE4">
              <w:t>Normal (0.10, 0.02)</w:t>
            </w:r>
          </w:p>
        </w:tc>
        <w:tc>
          <w:tcPr>
            <w:tcW w:w="1152" w:type="dxa"/>
            <w:tcBorders>
              <w:top w:val="nil"/>
              <w:left w:val="nil"/>
              <w:bottom w:val="nil"/>
              <w:right w:val="nil"/>
            </w:tcBorders>
            <w:vAlign w:val="center"/>
          </w:tcPr>
          <w:p w14:paraId="293A36B9"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39521061" w14:textId="77777777" w:rsidR="003561D2" w:rsidRPr="00272CE4" w:rsidRDefault="003561D2" w:rsidP="00F555E9">
            <w:pPr>
              <w:pStyle w:val="TableBody"/>
              <w:jc w:val="center"/>
            </w:pPr>
            <w:r w:rsidRPr="00272CE4">
              <w:t>∞</w:t>
            </w:r>
          </w:p>
        </w:tc>
      </w:tr>
      <w:tr w:rsidR="003561D2" w:rsidRPr="00272CE4" w14:paraId="78984F39" w14:textId="77777777" w:rsidTr="00F555E9">
        <w:tc>
          <w:tcPr>
            <w:tcW w:w="2160" w:type="dxa"/>
            <w:tcBorders>
              <w:top w:val="nil"/>
              <w:left w:val="nil"/>
              <w:bottom w:val="dotted" w:sz="4" w:space="0" w:color="auto"/>
              <w:right w:val="nil"/>
            </w:tcBorders>
            <w:vAlign w:val="center"/>
          </w:tcPr>
          <w:p w14:paraId="099A92F8" w14:textId="77777777" w:rsidR="003561D2" w:rsidRPr="00272CE4" w:rsidRDefault="003561D2" w:rsidP="00F555E9">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0A04F86F" w14:textId="77777777" w:rsidR="003561D2" w:rsidRPr="00272CE4" w:rsidRDefault="003561D2" w:rsidP="00F555E9">
            <w:pPr>
              <w:pStyle w:val="TableBody"/>
            </w:pPr>
            <w:r w:rsidRPr="00272CE4">
              <w:t>Normal (0.05, 0.01)</w:t>
            </w:r>
          </w:p>
        </w:tc>
        <w:tc>
          <w:tcPr>
            <w:tcW w:w="1152" w:type="dxa"/>
            <w:tcBorders>
              <w:top w:val="nil"/>
              <w:left w:val="nil"/>
              <w:bottom w:val="dotted" w:sz="4" w:space="0" w:color="auto"/>
              <w:right w:val="nil"/>
            </w:tcBorders>
            <w:vAlign w:val="center"/>
          </w:tcPr>
          <w:p w14:paraId="7BBB609C"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E7639E8" w14:textId="77777777" w:rsidR="003561D2" w:rsidRPr="00272CE4" w:rsidRDefault="003561D2" w:rsidP="00F555E9">
            <w:pPr>
              <w:pStyle w:val="TableBody"/>
              <w:jc w:val="center"/>
            </w:pPr>
            <w:r w:rsidRPr="00272CE4">
              <w:t>∞</w:t>
            </w:r>
          </w:p>
        </w:tc>
      </w:tr>
      <w:tr w:rsidR="003561D2" w:rsidRPr="00272CE4" w14:paraId="0F50B60D" w14:textId="77777777" w:rsidTr="00F555E9">
        <w:tc>
          <w:tcPr>
            <w:tcW w:w="2160" w:type="dxa"/>
            <w:tcBorders>
              <w:top w:val="dotted" w:sz="4" w:space="0" w:color="auto"/>
              <w:left w:val="nil"/>
              <w:bottom w:val="nil"/>
              <w:right w:val="nil"/>
            </w:tcBorders>
            <w:vAlign w:val="center"/>
          </w:tcPr>
          <w:p w14:paraId="062424AA" w14:textId="77777777" w:rsidR="003561D2" w:rsidRPr="00272CE4" w:rsidRDefault="003561D2" w:rsidP="00F555E9">
            <w:pPr>
              <w:pStyle w:val="TableBody"/>
              <w:rPr>
                <w:i/>
                <w:iCs/>
              </w:rPr>
            </w:pPr>
            <w:r w:rsidRPr="00272CE4">
              <w:rPr>
                <w:i/>
                <w:iCs/>
              </w:rPr>
              <w:t>b</w:t>
            </w:r>
          </w:p>
        </w:tc>
        <w:tc>
          <w:tcPr>
            <w:tcW w:w="3456" w:type="dxa"/>
            <w:tcBorders>
              <w:top w:val="dotted" w:sz="4" w:space="0" w:color="auto"/>
              <w:left w:val="nil"/>
              <w:bottom w:val="nil"/>
              <w:right w:val="nil"/>
            </w:tcBorders>
          </w:tcPr>
          <w:p w14:paraId="339F310D" w14:textId="77777777" w:rsidR="003561D2" w:rsidRPr="00272CE4" w:rsidRDefault="003561D2" w:rsidP="00F555E9">
            <w:pPr>
              <w:pStyle w:val="TableBody"/>
            </w:pPr>
            <w:r w:rsidRPr="00272CE4">
              <w:t>Normal (0.40, 0.01)</w:t>
            </w:r>
          </w:p>
        </w:tc>
        <w:tc>
          <w:tcPr>
            <w:tcW w:w="1152" w:type="dxa"/>
            <w:tcBorders>
              <w:top w:val="dotted" w:sz="4" w:space="0" w:color="auto"/>
              <w:left w:val="nil"/>
              <w:bottom w:val="nil"/>
              <w:right w:val="nil"/>
            </w:tcBorders>
            <w:vAlign w:val="center"/>
          </w:tcPr>
          <w:p w14:paraId="7D298866"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3D62B89A" w14:textId="77777777" w:rsidR="003561D2" w:rsidRPr="00272CE4" w:rsidRDefault="003561D2" w:rsidP="00F555E9">
            <w:pPr>
              <w:pStyle w:val="TableBody"/>
              <w:jc w:val="center"/>
            </w:pPr>
            <w:r w:rsidRPr="00272CE4">
              <w:t>1</w:t>
            </w:r>
          </w:p>
        </w:tc>
      </w:tr>
      <w:tr w:rsidR="003561D2" w:rsidRPr="00272CE4" w14:paraId="701DC9CE" w14:textId="77777777" w:rsidTr="00F555E9">
        <w:tc>
          <w:tcPr>
            <w:tcW w:w="2160" w:type="dxa"/>
            <w:tcBorders>
              <w:top w:val="nil"/>
              <w:left w:val="nil"/>
              <w:bottom w:val="nil"/>
              <w:right w:val="nil"/>
            </w:tcBorders>
            <w:vAlign w:val="center"/>
          </w:tcPr>
          <w:p w14:paraId="2664DCDA" w14:textId="77777777" w:rsidR="003561D2" w:rsidRPr="00272CE4" w:rsidRDefault="003561D2" w:rsidP="00F555E9">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06795FA8" w14:textId="77777777" w:rsidR="003561D2" w:rsidRPr="00272CE4" w:rsidRDefault="003561D2" w:rsidP="00F555E9">
            <w:pPr>
              <w:pStyle w:val="TableBody"/>
            </w:pPr>
            <w:r w:rsidRPr="00272CE4">
              <w:t>Normal (0.05, 0.02)</w:t>
            </w:r>
          </w:p>
        </w:tc>
        <w:tc>
          <w:tcPr>
            <w:tcW w:w="1152" w:type="dxa"/>
            <w:tcBorders>
              <w:top w:val="nil"/>
              <w:left w:val="nil"/>
              <w:bottom w:val="nil"/>
              <w:right w:val="nil"/>
            </w:tcBorders>
            <w:vAlign w:val="center"/>
          </w:tcPr>
          <w:p w14:paraId="795755F1"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2688FB4F" w14:textId="77777777" w:rsidR="003561D2" w:rsidRPr="00272CE4" w:rsidRDefault="003561D2" w:rsidP="00F555E9">
            <w:pPr>
              <w:pStyle w:val="TableBody"/>
              <w:jc w:val="center"/>
            </w:pPr>
            <w:r w:rsidRPr="00272CE4">
              <w:t>∞</w:t>
            </w:r>
          </w:p>
        </w:tc>
      </w:tr>
      <w:tr w:rsidR="003561D2" w:rsidRPr="00272CE4" w14:paraId="0F2734A4" w14:textId="77777777" w:rsidTr="00F555E9">
        <w:tc>
          <w:tcPr>
            <w:tcW w:w="2160" w:type="dxa"/>
            <w:tcBorders>
              <w:top w:val="nil"/>
              <w:left w:val="nil"/>
              <w:bottom w:val="dotted" w:sz="4" w:space="0" w:color="auto"/>
              <w:right w:val="nil"/>
            </w:tcBorders>
            <w:vAlign w:val="center"/>
          </w:tcPr>
          <w:p w14:paraId="41D3E84F" w14:textId="77777777" w:rsidR="003561D2" w:rsidRPr="00272CE4" w:rsidRDefault="003561D2" w:rsidP="00F555E9">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7983FDEE" w14:textId="77777777" w:rsidR="003561D2" w:rsidRPr="00272CE4" w:rsidRDefault="003561D2" w:rsidP="00F555E9">
            <w:pPr>
              <w:pStyle w:val="TableBody"/>
            </w:pPr>
            <w:r w:rsidRPr="00272CE4">
              <w:t>Normal (0.02, 0.01)</w:t>
            </w:r>
          </w:p>
        </w:tc>
        <w:tc>
          <w:tcPr>
            <w:tcW w:w="1152" w:type="dxa"/>
            <w:tcBorders>
              <w:top w:val="nil"/>
              <w:left w:val="nil"/>
              <w:bottom w:val="dotted" w:sz="4" w:space="0" w:color="auto"/>
              <w:right w:val="nil"/>
            </w:tcBorders>
            <w:vAlign w:val="center"/>
          </w:tcPr>
          <w:p w14:paraId="57B18E7E"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1B45B81" w14:textId="77777777" w:rsidR="003561D2" w:rsidRPr="00272CE4" w:rsidRDefault="003561D2" w:rsidP="00F555E9">
            <w:pPr>
              <w:pStyle w:val="TableBody"/>
              <w:jc w:val="center"/>
            </w:pPr>
            <w:r w:rsidRPr="00272CE4">
              <w:t>∞</w:t>
            </w:r>
          </w:p>
        </w:tc>
      </w:tr>
      <w:tr w:rsidR="003561D2" w:rsidRPr="00272CE4" w14:paraId="2202A4F8" w14:textId="77777777" w:rsidTr="00F555E9">
        <w:tc>
          <w:tcPr>
            <w:tcW w:w="2160" w:type="dxa"/>
            <w:tcBorders>
              <w:top w:val="dotted" w:sz="4" w:space="0" w:color="auto"/>
              <w:left w:val="nil"/>
              <w:bottom w:val="nil"/>
              <w:right w:val="nil"/>
            </w:tcBorders>
            <w:vAlign w:val="center"/>
          </w:tcPr>
          <w:p w14:paraId="6E1B23B5" w14:textId="77777777" w:rsidR="003561D2" w:rsidRPr="00272CE4" w:rsidRDefault="003561D2" w:rsidP="00F555E9">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2235D66F" w14:textId="77777777" w:rsidR="003561D2" w:rsidRPr="00272CE4" w:rsidRDefault="003561D2" w:rsidP="00F555E9">
            <w:pPr>
              <w:pStyle w:val="TableBody"/>
            </w:pPr>
            <w:r w:rsidRPr="00272CE4">
              <w:t>Normal (8.0, 0.1)</w:t>
            </w:r>
          </w:p>
        </w:tc>
        <w:tc>
          <w:tcPr>
            <w:tcW w:w="1152" w:type="dxa"/>
            <w:tcBorders>
              <w:top w:val="dotted" w:sz="4" w:space="0" w:color="auto"/>
              <w:left w:val="nil"/>
              <w:bottom w:val="nil"/>
              <w:right w:val="nil"/>
            </w:tcBorders>
            <w:vAlign w:val="center"/>
          </w:tcPr>
          <w:p w14:paraId="06702796" w14:textId="77777777" w:rsidR="003561D2" w:rsidRPr="00272CE4" w:rsidRDefault="003561D2" w:rsidP="00F555E9">
            <w:pPr>
              <w:pStyle w:val="TableBody"/>
              <w:jc w:val="center"/>
            </w:pPr>
            <w:r w:rsidRPr="00272CE4">
              <w:t>1</w:t>
            </w:r>
          </w:p>
        </w:tc>
        <w:tc>
          <w:tcPr>
            <w:tcW w:w="1152" w:type="dxa"/>
            <w:tcBorders>
              <w:top w:val="dotted" w:sz="4" w:space="0" w:color="auto"/>
              <w:left w:val="nil"/>
              <w:bottom w:val="nil"/>
              <w:right w:val="nil"/>
            </w:tcBorders>
          </w:tcPr>
          <w:p w14:paraId="17AB4F01" w14:textId="77777777" w:rsidR="003561D2" w:rsidRPr="00272CE4" w:rsidRDefault="003561D2" w:rsidP="00F555E9">
            <w:pPr>
              <w:pStyle w:val="TableBody"/>
              <w:jc w:val="center"/>
            </w:pPr>
            <w:r w:rsidRPr="00272CE4">
              <w:t>∞</w:t>
            </w:r>
          </w:p>
        </w:tc>
      </w:tr>
      <w:tr w:rsidR="003561D2" w:rsidRPr="00272CE4" w14:paraId="1AE863ED" w14:textId="77777777" w:rsidTr="00F555E9">
        <w:tc>
          <w:tcPr>
            <w:tcW w:w="2160" w:type="dxa"/>
            <w:tcBorders>
              <w:top w:val="nil"/>
              <w:left w:val="nil"/>
              <w:bottom w:val="dotted" w:sz="4" w:space="0" w:color="auto"/>
              <w:right w:val="nil"/>
            </w:tcBorders>
            <w:vAlign w:val="center"/>
          </w:tcPr>
          <w:p w14:paraId="5A7F7C22" w14:textId="77777777" w:rsidR="003561D2" w:rsidRPr="00272CE4" w:rsidRDefault="003561D2" w:rsidP="00F555E9">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67CA0D79" w14:textId="77777777" w:rsidR="003561D2" w:rsidRPr="00272CE4" w:rsidRDefault="003561D2" w:rsidP="00F555E9">
            <w:pPr>
              <w:pStyle w:val="TableBody"/>
            </w:pPr>
            <w:r w:rsidRPr="00272CE4">
              <w:t>Normal (7.0, 1.0)</w:t>
            </w:r>
          </w:p>
        </w:tc>
        <w:tc>
          <w:tcPr>
            <w:tcW w:w="1152" w:type="dxa"/>
            <w:tcBorders>
              <w:top w:val="nil"/>
              <w:left w:val="nil"/>
              <w:bottom w:val="dotted" w:sz="4" w:space="0" w:color="auto"/>
              <w:right w:val="nil"/>
            </w:tcBorders>
            <w:vAlign w:val="center"/>
          </w:tcPr>
          <w:p w14:paraId="4D73D517"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FC2B00A" w14:textId="77777777" w:rsidR="003561D2" w:rsidRPr="00272CE4" w:rsidRDefault="003561D2" w:rsidP="00F555E9">
            <w:pPr>
              <w:pStyle w:val="TableBody"/>
              <w:jc w:val="center"/>
            </w:pPr>
            <w:r w:rsidRPr="00272CE4">
              <w:t>∞</w:t>
            </w:r>
          </w:p>
        </w:tc>
      </w:tr>
      <w:tr w:rsidR="003561D2" w:rsidRPr="00272CE4" w14:paraId="5A9D17FF" w14:textId="77777777" w:rsidTr="00F555E9">
        <w:tc>
          <w:tcPr>
            <w:tcW w:w="2160" w:type="dxa"/>
            <w:tcBorders>
              <w:top w:val="dotted" w:sz="4" w:space="0" w:color="auto"/>
              <w:left w:val="nil"/>
              <w:bottom w:val="nil"/>
              <w:right w:val="nil"/>
            </w:tcBorders>
            <w:vAlign w:val="center"/>
          </w:tcPr>
          <w:p w14:paraId="604E2AFA" w14:textId="77777777" w:rsidR="003561D2" w:rsidRPr="00272CE4" w:rsidRDefault="003561D2" w:rsidP="00F555E9">
            <w:pPr>
              <w:pStyle w:val="TableBody"/>
              <w:rPr>
                <w:i/>
                <w:iCs/>
              </w:rPr>
            </w:pPr>
            <w:r w:rsidRPr="00272CE4">
              <w:rPr>
                <w:i/>
                <w:iCs/>
              </w:rPr>
              <w:t>S</w:t>
            </w:r>
          </w:p>
        </w:tc>
        <w:tc>
          <w:tcPr>
            <w:tcW w:w="3456" w:type="dxa"/>
            <w:tcBorders>
              <w:top w:val="dotted" w:sz="4" w:space="0" w:color="auto"/>
              <w:left w:val="nil"/>
              <w:bottom w:val="nil"/>
              <w:right w:val="nil"/>
            </w:tcBorders>
          </w:tcPr>
          <w:p w14:paraId="31D39548" w14:textId="77777777" w:rsidR="003561D2" w:rsidRPr="00272CE4" w:rsidRDefault="003561D2" w:rsidP="00F555E9">
            <w:pPr>
              <w:pStyle w:val="TableBody"/>
            </w:pPr>
            <w:r w:rsidRPr="00272CE4">
              <w:t>Normal (6.0, 0.1)</w:t>
            </w:r>
          </w:p>
        </w:tc>
        <w:tc>
          <w:tcPr>
            <w:tcW w:w="1152" w:type="dxa"/>
            <w:tcBorders>
              <w:top w:val="dotted" w:sz="4" w:space="0" w:color="auto"/>
              <w:left w:val="nil"/>
              <w:bottom w:val="nil"/>
              <w:right w:val="nil"/>
            </w:tcBorders>
            <w:vAlign w:val="center"/>
          </w:tcPr>
          <w:p w14:paraId="1D12CA8B"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74F0F2BC" w14:textId="77777777" w:rsidR="003561D2" w:rsidRPr="00272CE4" w:rsidRDefault="003561D2" w:rsidP="00F555E9">
            <w:pPr>
              <w:pStyle w:val="TableBody"/>
              <w:jc w:val="center"/>
            </w:pPr>
            <w:r w:rsidRPr="00272CE4">
              <w:t>∞</w:t>
            </w:r>
          </w:p>
        </w:tc>
      </w:tr>
      <w:tr w:rsidR="003561D2" w:rsidRPr="00272CE4" w14:paraId="16EDDB01" w14:textId="77777777" w:rsidTr="00F555E9">
        <w:tc>
          <w:tcPr>
            <w:tcW w:w="2160" w:type="dxa"/>
            <w:tcBorders>
              <w:top w:val="nil"/>
              <w:left w:val="nil"/>
              <w:bottom w:val="dotted" w:sz="4" w:space="0" w:color="auto"/>
              <w:right w:val="nil"/>
            </w:tcBorders>
            <w:vAlign w:val="center"/>
          </w:tcPr>
          <w:p w14:paraId="57AE7BA9" w14:textId="77777777" w:rsidR="003561D2" w:rsidRPr="00272CE4" w:rsidRDefault="003561D2" w:rsidP="00F555E9">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BCADD0E" w14:textId="77777777" w:rsidR="003561D2" w:rsidRPr="00272CE4" w:rsidRDefault="003561D2" w:rsidP="00F555E9">
            <w:pPr>
              <w:pStyle w:val="TableBody"/>
            </w:pPr>
            <w:r w:rsidRPr="00272CE4">
              <w:t>Normal (1.0, 0.1)</w:t>
            </w:r>
          </w:p>
        </w:tc>
        <w:tc>
          <w:tcPr>
            <w:tcW w:w="1152" w:type="dxa"/>
            <w:tcBorders>
              <w:top w:val="nil"/>
              <w:left w:val="nil"/>
              <w:bottom w:val="dotted" w:sz="4" w:space="0" w:color="auto"/>
              <w:right w:val="nil"/>
            </w:tcBorders>
            <w:vAlign w:val="center"/>
          </w:tcPr>
          <w:p w14:paraId="108F5A0D"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67E50C7" w14:textId="77777777" w:rsidR="003561D2" w:rsidRPr="00272CE4" w:rsidRDefault="003561D2" w:rsidP="00F555E9">
            <w:pPr>
              <w:pStyle w:val="TableBody"/>
              <w:jc w:val="center"/>
            </w:pPr>
            <w:r w:rsidRPr="00272CE4">
              <w:t>∞</w:t>
            </w:r>
          </w:p>
        </w:tc>
      </w:tr>
      <w:tr w:rsidR="003561D2" w:rsidRPr="00272CE4" w14:paraId="334BC603" w14:textId="77777777" w:rsidTr="00F555E9">
        <w:tc>
          <w:tcPr>
            <w:tcW w:w="2160" w:type="dxa"/>
            <w:tcBorders>
              <w:top w:val="dotted" w:sz="4" w:space="0" w:color="auto"/>
              <w:left w:val="nil"/>
              <w:bottom w:val="single" w:sz="8" w:space="0" w:color="auto"/>
              <w:right w:val="nil"/>
            </w:tcBorders>
            <w:vAlign w:val="center"/>
          </w:tcPr>
          <w:p w14:paraId="3DF780BE" w14:textId="77777777" w:rsidR="003561D2" w:rsidRPr="00272CE4" w:rsidRDefault="003561D2" w:rsidP="00F555E9">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B12C885" w14:textId="77777777" w:rsidR="003561D2" w:rsidRPr="00272CE4" w:rsidRDefault="003561D2" w:rsidP="00F555E9">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7AA38BCD" w14:textId="77777777" w:rsidR="003561D2" w:rsidRPr="00272CE4" w:rsidRDefault="003561D2" w:rsidP="00F555E9">
            <w:pPr>
              <w:pStyle w:val="TableBody"/>
              <w:jc w:val="center"/>
            </w:pPr>
            <w:r w:rsidRPr="00272CE4">
              <w:t>–∞</w:t>
            </w:r>
          </w:p>
        </w:tc>
        <w:tc>
          <w:tcPr>
            <w:tcW w:w="1152" w:type="dxa"/>
            <w:tcBorders>
              <w:top w:val="dotted" w:sz="4" w:space="0" w:color="auto"/>
              <w:left w:val="nil"/>
              <w:bottom w:val="single" w:sz="8" w:space="0" w:color="auto"/>
              <w:right w:val="nil"/>
            </w:tcBorders>
          </w:tcPr>
          <w:p w14:paraId="6F37307B" w14:textId="77777777" w:rsidR="003561D2" w:rsidRPr="00272CE4" w:rsidRDefault="003561D2" w:rsidP="00F555E9">
            <w:pPr>
              <w:pStyle w:val="TableBody"/>
              <w:jc w:val="center"/>
            </w:pPr>
            <w:r w:rsidRPr="00272CE4">
              <w:t>∞</w:t>
            </w:r>
          </w:p>
        </w:tc>
      </w:tr>
    </w:tbl>
    <w:p w14:paraId="7CF82725" w14:textId="77777777" w:rsidR="003561D2" w:rsidRDefault="003561D2" w:rsidP="003561D2"/>
    <w:p w14:paraId="5702B046" w14:textId="77777777" w:rsidR="003561D2" w:rsidRDefault="003561D2" w:rsidP="003561D2"/>
    <w:p w14:paraId="1D3154C2" w14:textId="77777777" w:rsidR="003561D2" w:rsidRPr="002C16FE" w:rsidRDefault="003561D2" w:rsidP="003561D2"/>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3561D2" w:rsidRPr="002354AA" w14:paraId="3220E75F" w14:textId="77777777" w:rsidTr="00F555E9">
        <w:trPr>
          <w:trHeight w:val="1152"/>
        </w:trPr>
        <w:tc>
          <w:tcPr>
            <w:tcW w:w="7836" w:type="dxa"/>
            <w:gridSpan w:val="8"/>
            <w:tcBorders>
              <w:bottom w:val="single" w:sz="4" w:space="0" w:color="auto"/>
            </w:tcBorders>
            <w:vAlign w:val="center"/>
          </w:tcPr>
          <w:p w14:paraId="088D5C77" w14:textId="77BFEAF4" w:rsidR="003561D2" w:rsidRPr="0076137B" w:rsidRDefault="003561D2" w:rsidP="00F555E9">
            <w:pPr>
              <w:pStyle w:val="TableCaption"/>
              <w:rPr>
                <w:bCs/>
                <w:u w:val="single"/>
              </w:rPr>
            </w:pPr>
            <w:bookmarkStart w:id="40" w:name="_Ref78280157"/>
            <w:bookmarkStart w:id="41" w:name="_Toc78909891"/>
            <w:bookmarkStart w:id="42"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Pr>
                <w:bCs/>
                <w:noProof/>
              </w:rPr>
              <w:t>6</w:t>
            </w:r>
            <w:r w:rsidRPr="002C16FE">
              <w:rPr>
                <w:bCs/>
              </w:rPr>
              <w:fldChar w:fldCharType="end"/>
            </w:r>
            <w:bookmarkEnd w:id="40"/>
            <w:r>
              <w:rPr>
                <w:bCs/>
              </w:rPr>
              <w:t>.</w:t>
            </w:r>
            <w:r w:rsidRPr="005C175D">
              <w:rPr>
                <w:b w:val="0"/>
                <w:bCs/>
              </w:rPr>
              <w:t xml:space="preserve"> Paired critical nitrogen dilution curve parameters for each variety within location for the median value (CNDC) from the posterior distribution of the fitted hierarchical Bayesian model and the estimates for the credible region lower (</w:t>
            </w:r>
            <w:proofErr w:type="spellStart"/>
            <w:r w:rsidRPr="005C175D">
              <w:rPr>
                <w:b w:val="0"/>
                <w:bCs/>
              </w:rPr>
              <w:t>CNDC</w:t>
            </w:r>
            <w:r w:rsidRPr="005C175D">
              <w:rPr>
                <w:b w:val="0"/>
                <w:bCs/>
                <w:vertAlign w:val="subscript"/>
              </w:rPr>
              <w:t>lo</w:t>
            </w:r>
            <w:proofErr w:type="spellEnd"/>
            <w:r w:rsidRPr="005C175D">
              <w:rPr>
                <w:b w:val="0"/>
                <w:bCs/>
              </w:rPr>
              <w:t>) and upper (</w:t>
            </w:r>
            <w:proofErr w:type="spellStart"/>
            <w:r w:rsidRPr="005C175D">
              <w:rPr>
                <w:b w:val="0"/>
                <w:bCs/>
              </w:rPr>
              <w:t>CNDC</w:t>
            </w:r>
            <w:r w:rsidRPr="005C175D">
              <w:rPr>
                <w:b w:val="0"/>
                <w:bCs/>
                <w:vertAlign w:val="subscript"/>
              </w:rPr>
              <w:t>up</w:t>
            </w:r>
            <w:proofErr w:type="spellEnd"/>
            <w:r w:rsidRPr="005C175D">
              <w:rPr>
                <w:b w:val="0"/>
                <w:bCs/>
              </w:rPr>
              <w:t>) boundaries using the non-linear regression method.</w:t>
            </w:r>
            <w:bookmarkEnd w:id="41"/>
            <w:bookmarkEnd w:id="42"/>
          </w:p>
        </w:tc>
      </w:tr>
      <w:tr w:rsidR="003561D2" w:rsidRPr="002354AA" w14:paraId="7E091614" w14:textId="77777777" w:rsidTr="00F555E9">
        <w:tc>
          <w:tcPr>
            <w:tcW w:w="1440" w:type="dxa"/>
            <w:vMerge w:val="restart"/>
            <w:tcBorders>
              <w:top w:val="single" w:sz="4" w:space="0" w:color="auto"/>
            </w:tcBorders>
            <w:vAlign w:val="center"/>
          </w:tcPr>
          <w:p w14:paraId="3358EC72" w14:textId="77777777" w:rsidR="003561D2" w:rsidRPr="0076137B" w:rsidRDefault="003561D2" w:rsidP="00F555E9">
            <w:pPr>
              <w:pStyle w:val="TableBody"/>
              <w:rPr>
                <w:b/>
                <w:bCs/>
              </w:rPr>
            </w:pPr>
            <w:r w:rsidRPr="0076137B">
              <w:rPr>
                <w:b/>
                <w:bCs/>
              </w:rPr>
              <w:t>Location</w:t>
            </w:r>
          </w:p>
        </w:tc>
        <w:tc>
          <w:tcPr>
            <w:tcW w:w="1728" w:type="dxa"/>
            <w:vMerge w:val="restart"/>
            <w:tcBorders>
              <w:top w:val="single" w:sz="4" w:space="0" w:color="auto"/>
            </w:tcBorders>
            <w:vAlign w:val="center"/>
          </w:tcPr>
          <w:p w14:paraId="7573AF72" w14:textId="77777777" w:rsidR="003561D2" w:rsidRPr="0076137B" w:rsidRDefault="003561D2" w:rsidP="00F555E9">
            <w:pPr>
              <w:pStyle w:val="TableBody"/>
              <w:rPr>
                <w:b/>
                <w:bCs/>
              </w:rPr>
            </w:pPr>
            <w:r w:rsidRPr="0076137B">
              <w:rPr>
                <w:b/>
                <w:bCs/>
              </w:rPr>
              <w:t>Variety</w:t>
            </w:r>
          </w:p>
        </w:tc>
        <w:tc>
          <w:tcPr>
            <w:tcW w:w="1556" w:type="dxa"/>
            <w:gridSpan w:val="2"/>
            <w:tcBorders>
              <w:top w:val="single" w:sz="4" w:space="0" w:color="auto"/>
            </w:tcBorders>
            <w:vAlign w:val="center"/>
          </w:tcPr>
          <w:p w14:paraId="721E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1CFB29F0" w14:textId="77777777" w:rsidR="003561D2" w:rsidRPr="0076137B" w:rsidRDefault="003561D2" w:rsidP="00F555E9">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6A84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3561D2" w:rsidRPr="002354AA" w14:paraId="45F4BC67" w14:textId="77777777" w:rsidTr="00F555E9">
        <w:tc>
          <w:tcPr>
            <w:tcW w:w="1440" w:type="dxa"/>
            <w:vMerge/>
            <w:tcBorders>
              <w:bottom w:val="single" w:sz="4" w:space="0" w:color="auto"/>
            </w:tcBorders>
          </w:tcPr>
          <w:p w14:paraId="3DA0E93D" w14:textId="77777777" w:rsidR="003561D2" w:rsidRPr="0076137B" w:rsidRDefault="003561D2" w:rsidP="00F555E9">
            <w:pPr>
              <w:pStyle w:val="TableBody"/>
              <w:rPr>
                <w:b/>
                <w:bCs/>
              </w:rPr>
            </w:pPr>
          </w:p>
        </w:tc>
        <w:tc>
          <w:tcPr>
            <w:tcW w:w="1728" w:type="dxa"/>
            <w:vMerge/>
            <w:tcBorders>
              <w:bottom w:val="single" w:sz="4" w:space="0" w:color="auto"/>
            </w:tcBorders>
          </w:tcPr>
          <w:p w14:paraId="61209942" w14:textId="77777777" w:rsidR="003561D2" w:rsidRPr="0076137B" w:rsidRDefault="003561D2" w:rsidP="00F555E9">
            <w:pPr>
              <w:pStyle w:val="TableBody"/>
              <w:rPr>
                <w:b/>
                <w:bCs/>
              </w:rPr>
            </w:pPr>
          </w:p>
        </w:tc>
        <w:tc>
          <w:tcPr>
            <w:tcW w:w="778" w:type="dxa"/>
            <w:tcBorders>
              <w:bottom w:val="single" w:sz="4" w:space="0" w:color="auto"/>
            </w:tcBorders>
          </w:tcPr>
          <w:p w14:paraId="3AA4597C"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4E09C216"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6767B03D" w14:textId="77777777" w:rsidR="003561D2" w:rsidRPr="0076137B" w:rsidRDefault="003561D2" w:rsidP="00F555E9">
            <w:pPr>
              <w:pStyle w:val="TableBody"/>
              <w:jc w:val="center"/>
              <w:rPr>
                <w:b/>
                <w:bCs/>
              </w:rPr>
            </w:pPr>
            <w:r w:rsidRPr="0076137B">
              <w:rPr>
                <w:b/>
                <w:bCs/>
                <w:i/>
                <w:iCs/>
              </w:rPr>
              <w:t>a</w:t>
            </w:r>
          </w:p>
        </w:tc>
        <w:tc>
          <w:tcPr>
            <w:tcW w:w="778" w:type="dxa"/>
            <w:tcBorders>
              <w:bottom w:val="single" w:sz="4" w:space="0" w:color="auto"/>
            </w:tcBorders>
          </w:tcPr>
          <w:p w14:paraId="0FE103BB" w14:textId="77777777" w:rsidR="003561D2" w:rsidRPr="0076137B" w:rsidRDefault="003561D2" w:rsidP="00F555E9">
            <w:pPr>
              <w:pStyle w:val="TableBody"/>
              <w:jc w:val="center"/>
              <w:rPr>
                <w:b/>
                <w:bCs/>
              </w:rPr>
            </w:pPr>
            <w:r w:rsidRPr="0076137B">
              <w:rPr>
                <w:b/>
                <w:bCs/>
                <w:i/>
                <w:iCs/>
              </w:rPr>
              <w:t>b</w:t>
            </w:r>
          </w:p>
        </w:tc>
        <w:tc>
          <w:tcPr>
            <w:tcW w:w="778" w:type="dxa"/>
            <w:tcBorders>
              <w:bottom w:val="single" w:sz="4" w:space="0" w:color="auto"/>
            </w:tcBorders>
          </w:tcPr>
          <w:p w14:paraId="4658E22B"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5AE95F2A"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up</w:t>
            </w:r>
            <w:proofErr w:type="spellEnd"/>
          </w:p>
        </w:tc>
      </w:tr>
      <w:tr w:rsidR="003561D2" w:rsidRPr="002354AA" w14:paraId="6CE3B5B7" w14:textId="77777777" w:rsidTr="00F555E9">
        <w:tc>
          <w:tcPr>
            <w:tcW w:w="1440" w:type="dxa"/>
            <w:vMerge w:val="restart"/>
            <w:tcBorders>
              <w:top w:val="single" w:sz="4" w:space="0" w:color="auto"/>
            </w:tcBorders>
            <w:vAlign w:val="center"/>
          </w:tcPr>
          <w:p w14:paraId="58EC95B5" w14:textId="77777777" w:rsidR="003561D2" w:rsidRPr="002354AA" w:rsidRDefault="003561D2" w:rsidP="00F555E9">
            <w:pPr>
              <w:pStyle w:val="TableBody"/>
            </w:pPr>
            <w:r w:rsidRPr="002354AA">
              <w:t>Argentina</w:t>
            </w:r>
          </w:p>
        </w:tc>
        <w:tc>
          <w:tcPr>
            <w:tcW w:w="1728" w:type="dxa"/>
            <w:tcBorders>
              <w:top w:val="single" w:sz="4" w:space="0" w:color="auto"/>
            </w:tcBorders>
            <w:vAlign w:val="bottom"/>
          </w:tcPr>
          <w:p w14:paraId="073815E0" w14:textId="77777777" w:rsidR="003561D2" w:rsidRPr="002354AA" w:rsidRDefault="003561D2" w:rsidP="00F555E9">
            <w:pPr>
              <w:pStyle w:val="TableBody"/>
            </w:pPr>
            <w:r w:rsidRPr="002354AA">
              <w:t>Bannock Russet</w:t>
            </w:r>
          </w:p>
        </w:tc>
        <w:tc>
          <w:tcPr>
            <w:tcW w:w="778" w:type="dxa"/>
            <w:tcBorders>
              <w:top w:val="single" w:sz="4" w:space="0" w:color="auto"/>
            </w:tcBorders>
            <w:vAlign w:val="bottom"/>
          </w:tcPr>
          <w:p w14:paraId="0DABF30B" w14:textId="77777777" w:rsidR="003561D2" w:rsidRPr="002354AA" w:rsidRDefault="003561D2" w:rsidP="00F555E9">
            <w:pPr>
              <w:pStyle w:val="TableBody"/>
            </w:pPr>
            <w:r w:rsidRPr="002354AA">
              <w:t>4.82</w:t>
            </w:r>
          </w:p>
        </w:tc>
        <w:tc>
          <w:tcPr>
            <w:tcW w:w="778" w:type="dxa"/>
            <w:tcBorders>
              <w:top w:val="single" w:sz="4" w:space="0" w:color="auto"/>
            </w:tcBorders>
            <w:vAlign w:val="bottom"/>
          </w:tcPr>
          <w:p w14:paraId="1897971C" w14:textId="77777777" w:rsidR="003561D2" w:rsidRPr="002354AA" w:rsidRDefault="003561D2" w:rsidP="00F555E9">
            <w:pPr>
              <w:pStyle w:val="TableBody"/>
            </w:pPr>
            <w:r w:rsidRPr="002354AA">
              <w:t>0.146</w:t>
            </w:r>
          </w:p>
        </w:tc>
        <w:tc>
          <w:tcPr>
            <w:tcW w:w="778" w:type="dxa"/>
            <w:tcBorders>
              <w:top w:val="single" w:sz="4" w:space="0" w:color="auto"/>
            </w:tcBorders>
            <w:vAlign w:val="bottom"/>
          </w:tcPr>
          <w:p w14:paraId="0A8CC3CC" w14:textId="77777777" w:rsidR="003561D2" w:rsidRPr="002354AA" w:rsidRDefault="003561D2" w:rsidP="00F555E9">
            <w:pPr>
              <w:pStyle w:val="TableBody"/>
            </w:pPr>
            <w:r w:rsidRPr="002354AA">
              <w:t>4.96</w:t>
            </w:r>
          </w:p>
        </w:tc>
        <w:tc>
          <w:tcPr>
            <w:tcW w:w="778" w:type="dxa"/>
            <w:tcBorders>
              <w:top w:val="single" w:sz="4" w:space="0" w:color="auto"/>
            </w:tcBorders>
            <w:vAlign w:val="bottom"/>
          </w:tcPr>
          <w:p w14:paraId="55402C8B" w14:textId="77777777" w:rsidR="003561D2" w:rsidRPr="002354AA" w:rsidRDefault="003561D2" w:rsidP="00F555E9">
            <w:pPr>
              <w:pStyle w:val="TableBody"/>
            </w:pPr>
            <w:r w:rsidRPr="002354AA">
              <w:t>0.140</w:t>
            </w:r>
          </w:p>
        </w:tc>
        <w:tc>
          <w:tcPr>
            <w:tcW w:w="778" w:type="dxa"/>
            <w:tcBorders>
              <w:top w:val="single" w:sz="4" w:space="0" w:color="auto"/>
            </w:tcBorders>
            <w:vAlign w:val="bottom"/>
          </w:tcPr>
          <w:p w14:paraId="19F9BC9F" w14:textId="77777777" w:rsidR="003561D2" w:rsidRPr="002354AA" w:rsidRDefault="003561D2" w:rsidP="00F555E9">
            <w:pPr>
              <w:pStyle w:val="TableBody"/>
            </w:pPr>
            <w:r w:rsidRPr="002354AA">
              <w:t>5.10</w:t>
            </w:r>
          </w:p>
        </w:tc>
        <w:tc>
          <w:tcPr>
            <w:tcW w:w="778" w:type="dxa"/>
            <w:tcBorders>
              <w:top w:val="single" w:sz="4" w:space="0" w:color="auto"/>
            </w:tcBorders>
            <w:vAlign w:val="bottom"/>
          </w:tcPr>
          <w:p w14:paraId="1CC5D75C" w14:textId="77777777" w:rsidR="003561D2" w:rsidRPr="002354AA" w:rsidRDefault="003561D2" w:rsidP="00F555E9">
            <w:pPr>
              <w:pStyle w:val="TableBody"/>
            </w:pPr>
            <w:r w:rsidRPr="002354AA">
              <w:t>0.135</w:t>
            </w:r>
          </w:p>
        </w:tc>
      </w:tr>
      <w:tr w:rsidR="003561D2" w:rsidRPr="002354AA" w14:paraId="5F9EB559" w14:textId="77777777" w:rsidTr="00F555E9">
        <w:tc>
          <w:tcPr>
            <w:tcW w:w="1440" w:type="dxa"/>
            <w:vMerge/>
            <w:vAlign w:val="bottom"/>
          </w:tcPr>
          <w:p w14:paraId="76BF30C0" w14:textId="77777777" w:rsidR="003561D2" w:rsidRPr="002354AA" w:rsidRDefault="003561D2" w:rsidP="00F555E9">
            <w:pPr>
              <w:pStyle w:val="TableBody"/>
            </w:pPr>
          </w:p>
        </w:tc>
        <w:tc>
          <w:tcPr>
            <w:tcW w:w="1728" w:type="dxa"/>
            <w:vAlign w:val="bottom"/>
          </w:tcPr>
          <w:p w14:paraId="1FBE3EF2" w14:textId="77777777" w:rsidR="003561D2" w:rsidRPr="002354AA" w:rsidRDefault="003561D2" w:rsidP="00F555E9">
            <w:pPr>
              <w:pStyle w:val="TableBody"/>
            </w:pPr>
            <w:r w:rsidRPr="002354AA">
              <w:t>Gem Russet</w:t>
            </w:r>
          </w:p>
        </w:tc>
        <w:tc>
          <w:tcPr>
            <w:tcW w:w="778" w:type="dxa"/>
            <w:vAlign w:val="bottom"/>
          </w:tcPr>
          <w:p w14:paraId="608193DE" w14:textId="77777777" w:rsidR="003561D2" w:rsidRPr="002354AA" w:rsidRDefault="003561D2" w:rsidP="00F555E9">
            <w:pPr>
              <w:pStyle w:val="TableBody"/>
            </w:pPr>
            <w:r w:rsidRPr="002354AA">
              <w:t>4.80</w:t>
            </w:r>
          </w:p>
        </w:tc>
        <w:tc>
          <w:tcPr>
            <w:tcW w:w="778" w:type="dxa"/>
            <w:vAlign w:val="bottom"/>
          </w:tcPr>
          <w:p w14:paraId="66129033" w14:textId="77777777" w:rsidR="003561D2" w:rsidRPr="002354AA" w:rsidRDefault="003561D2" w:rsidP="00F555E9">
            <w:pPr>
              <w:pStyle w:val="TableBody"/>
            </w:pPr>
            <w:r w:rsidRPr="002354AA">
              <w:t>0.190</w:t>
            </w:r>
          </w:p>
        </w:tc>
        <w:tc>
          <w:tcPr>
            <w:tcW w:w="778" w:type="dxa"/>
            <w:vAlign w:val="bottom"/>
          </w:tcPr>
          <w:p w14:paraId="7132EB96" w14:textId="77777777" w:rsidR="003561D2" w:rsidRPr="002354AA" w:rsidRDefault="003561D2" w:rsidP="00F555E9">
            <w:pPr>
              <w:pStyle w:val="TableBody"/>
            </w:pPr>
            <w:r w:rsidRPr="002354AA">
              <w:t>4.96</w:t>
            </w:r>
          </w:p>
        </w:tc>
        <w:tc>
          <w:tcPr>
            <w:tcW w:w="778" w:type="dxa"/>
            <w:vAlign w:val="bottom"/>
          </w:tcPr>
          <w:p w14:paraId="4984CB62" w14:textId="77777777" w:rsidR="003561D2" w:rsidRPr="002354AA" w:rsidRDefault="003561D2" w:rsidP="00F555E9">
            <w:pPr>
              <w:pStyle w:val="TableBody"/>
            </w:pPr>
            <w:r w:rsidRPr="002354AA">
              <w:t>0.178</w:t>
            </w:r>
          </w:p>
        </w:tc>
        <w:tc>
          <w:tcPr>
            <w:tcW w:w="778" w:type="dxa"/>
            <w:vAlign w:val="bottom"/>
          </w:tcPr>
          <w:p w14:paraId="067B4C0A" w14:textId="77777777" w:rsidR="003561D2" w:rsidRPr="002354AA" w:rsidRDefault="003561D2" w:rsidP="00F555E9">
            <w:pPr>
              <w:pStyle w:val="TableBody"/>
            </w:pPr>
            <w:r w:rsidRPr="002354AA">
              <w:t>5.07</w:t>
            </w:r>
          </w:p>
        </w:tc>
        <w:tc>
          <w:tcPr>
            <w:tcW w:w="778" w:type="dxa"/>
            <w:vAlign w:val="bottom"/>
          </w:tcPr>
          <w:p w14:paraId="4320E284" w14:textId="77777777" w:rsidR="003561D2" w:rsidRPr="002354AA" w:rsidRDefault="003561D2" w:rsidP="00F555E9">
            <w:pPr>
              <w:pStyle w:val="TableBody"/>
            </w:pPr>
            <w:r w:rsidRPr="002354AA">
              <w:t>0.152</w:t>
            </w:r>
          </w:p>
        </w:tc>
      </w:tr>
      <w:tr w:rsidR="003561D2" w:rsidRPr="002354AA" w14:paraId="2F489DA7" w14:textId="77777777" w:rsidTr="00F555E9">
        <w:tc>
          <w:tcPr>
            <w:tcW w:w="1440" w:type="dxa"/>
            <w:vMerge/>
            <w:vAlign w:val="bottom"/>
          </w:tcPr>
          <w:p w14:paraId="669FF78A" w14:textId="77777777" w:rsidR="003561D2" w:rsidRPr="002354AA" w:rsidRDefault="003561D2" w:rsidP="00F555E9">
            <w:pPr>
              <w:pStyle w:val="TableBody"/>
            </w:pPr>
          </w:p>
        </w:tc>
        <w:tc>
          <w:tcPr>
            <w:tcW w:w="1728" w:type="dxa"/>
            <w:vAlign w:val="bottom"/>
          </w:tcPr>
          <w:p w14:paraId="21E84BAA" w14:textId="77777777" w:rsidR="003561D2" w:rsidRPr="002354AA" w:rsidRDefault="003561D2" w:rsidP="00F555E9">
            <w:pPr>
              <w:pStyle w:val="TableBody"/>
            </w:pPr>
            <w:r w:rsidRPr="002354AA">
              <w:t>Innovator</w:t>
            </w:r>
          </w:p>
        </w:tc>
        <w:tc>
          <w:tcPr>
            <w:tcW w:w="778" w:type="dxa"/>
            <w:vAlign w:val="bottom"/>
          </w:tcPr>
          <w:p w14:paraId="67AB8D20" w14:textId="77777777" w:rsidR="003561D2" w:rsidRPr="002354AA" w:rsidRDefault="003561D2" w:rsidP="00F555E9">
            <w:pPr>
              <w:pStyle w:val="TableBody"/>
            </w:pPr>
            <w:r w:rsidRPr="002354AA">
              <w:t>4.83</w:t>
            </w:r>
          </w:p>
        </w:tc>
        <w:tc>
          <w:tcPr>
            <w:tcW w:w="778" w:type="dxa"/>
            <w:vAlign w:val="bottom"/>
          </w:tcPr>
          <w:p w14:paraId="3B51F2B2" w14:textId="77777777" w:rsidR="003561D2" w:rsidRPr="002354AA" w:rsidRDefault="003561D2" w:rsidP="00F555E9">
            <w:pPr>
              <w:pStyle w:val="TableBody"/>
            </w:pPr>
            <w:r w:rsidRPr="002354AA">
              <w:t>0.241</w:t>
            </w:r>
          </w:p>
        </w:tc>
        <w:tc>
          <w:tcPr>
            <w:tcW w:w="778" w:type="dxa"/>
            <w:vAlign w:val="bottom"/>
          </w:tcPr>
          <w:p w14:paraId="51D869FC" w14:textId="77777777" w:rsidR="003561D2" w:rsidRPr="002354AA" w:rsidRDefault="003561D2" w:rsidP="00F555E9">
            <w:pPr>
              <w:pStyle w:val="TableBody"/>
            </w:pPr>
            <w:r w:rsidRPr="002354AA">
              <w:t>4.94</w:t>
            </w:r>
          </w:p>
        </w:tc>
        <w:tc>
          <w:tcPr>
            <w:tcW w:w="778" w:type="dxa"/>
            <w:vAlign w:val="bottom"/>
          </w:tcPr>
          <w:p w14:paraId="7666C1C9" w14:textId="77777777" w:rsidR="003561D2" w:rsidRPr="002354AA" w:rsidRDefault="003561D2" w:rsidP="00F555E9">
            <w:pPr>
              <w:pStyle w:val="TableBody"/>
            </w:pPr>
            <w:r w:rsidRPr="002354AA">
              <w:t>0.212</w:t>
            </w:r>
          </w:p>
        </w:tc>
        <w:tc>
          <w:tcPr>
            <w:tcW w:w="778" w:type="dxa"/>
            <w:vAlign w:val="bottom"/>
          </w:tcPr>
          <w:p w14:paraId="5F2522AB" w14:textId="77777777" w:rsidR="003561D2" w:rsidRPr="002354AA" w:rsidRDefault="003561D2" w:rsidP="00F555E9">
            <w:pPr>
              <w:pStyle w:val="TableBody"/>
            </w:pPr>
            <w:r w:rsidRPr="002354AA">
              <w:t>5.06</w:t>
            </w:r>
          </w:p>
        </w:tc>
        <w:tc>
          <w:tcPr>
            <w:tcW w:w="778" w:type="dxa"/>
            <w:vAlign w:val="bottom"/>
          </w:tcPr>
          <w:p w14:paraId="2EAFF4A1" w14:textId="77777777" w:rsidR="003561D2" w:rsidRPr="002354AA" w:rsidRDefault="003561D2" w:rsidP="00F555E9">
            <w:pPr>
              <w:pStyle w:val="TableBody"/>
            </w:pPr>
            <w:r w:rsidRPr="002354AA">
              <w:t>0.193</w:t>
            </w:r>
          </w:p>
        </w:tc>
      </w:tr>
      <w:tr w:rsidR="003561D2" w:rsidRPr="002354AA" w14:paraId="28DD9652" w14:textId="77777777" w:rsidTr="00F555E9">
        <w:tc>
          <w:tcPr>
            <w:tcW w:w="1440" w:type="dxa"/>
            <w:vMerge/>
            <w:vAlign w:val="bottom"/>
          </w:tcPr>
          <w:p w14:paraId="0FD4EF5B" w14:textId="77777777" w:rsidR="003561D2" w:rsidRPr="002354AA" w:rsidRDefault="003561D2" w:rsidP="00F555E9">
            <w:pPr>
              <w:pStyle w:val="TableBody"/>
            </w:pPr>
          </w:p>
        </w:tc>
        <w:tc>
          <w:tcPr>
            <w:tcW w:w="1728" w:type="dxa"/>
            <w:vAlign w:val="bottom"/>
          </w:tcPr>
          <w:p w14:paraId="76EF27CF" w14:textId="77777777" w:rsidR="003561D2" w:rsidRPr="002354AA" w:rsidRDefault="003561D2" w:rsidP="00F555E9">
            <w:pPr>
              <w:pStyle w:val="TableBody"/>
            </w:pPr>
            <w:proofErr w:type="spellStart"/>
            <w:r w:rsidRPr="002354AA">
              <w:t>Markies</w:t>
            </w:r>
            <w:proofErr w:type="spellEnd"/>
            <w:r w:rsidRPr="002354AA">
              <w:t xml:space="preserve"> Russet</w:t>
            </w:r>
          </w:p>
        </w:tc>
        <w:tc>
          <w:tcPr>
            <w:tcW w:w="778" w:type="dxa"/>
            <w:vAlign w:val="bottom"/>
          </w:tcPr>
          <w:p w14:paraId="4FD7216A" w14:textId="77777777" w:rsidR="003561D2" w:rsidRPr="002354AA" w:rsidRDefault="003561D2" w:rsidP="00F555E9">
            <w:pPr>
              <w:pStyle w:val="TableBody"/>
            </w:pPr>
            <w:r w:rsidRPr="002354AA">
              <w:t>4.82</w:t>
            </w:r>
          </w:p>
        </w:tc>
        <w:tc>
          <w:tcPr>
            <w:tcW w:w="778" w:type="dxa"/>
            <w:vAlign w:val="bottom"/>
          </w:tcPr>
          <w:p w14:paraId="0B29CB09" w14:textId="77777777" w:rsidR="003561D2" w:rsidRPr="002354AA" w:rsidRDefault="003561D2" w:rsidP="00F555E9">
            <w:pPr>
              <w:pStyle w:val="TableBody"/>
            </w:pPr>
            <w:r w:rsidRPr="002354AA">
              <w:t>0.167</w:t>
            </w:r>
          </w:p>
        </w:tc>
        <w:tc>
          <w:tcPr>
            <w:tcW w:w="778" w:type="dxa"/>
            <w:vAlign w:val="bottom"/>
          </w:tcPr>
          <w:p w14:paraId="5D5EBE7B" w14:textId="77777777" w:rsidR="003561D2" w:rsidRPr="002354AA" w:rsidRDefault="003561D2" w:rsidP="00F555E9">
            <w:pPr>
              <w:pStyle w:val="TableBody"/>
            </w:pPr>
            <w:r w:rsidRPr="002354AA">
              <w:t>4.96</w:t>
            </w:r>
          </w:p>
        </w:tc>
        <w:tc>
          <w:tcPr>
            <w:tcW w:w="778" w:type="dxa"/>
            <w:vAlign w:val="bottom"/>
          </w:tcPr>
          <w:p w14:paraId="16BE66F4" w14:textId="77777777" w:rsidR="003561D2" w:rsidRPr="002354AA" w:rsidRDefault="003561D2" w:rsidP="00F555E9">
            <w:pPr>
              <w:pStyle w:val="TableBody"/>
            </w:pPr>
            <w:r w:rsidRPr="002354AA">
              <w:t>0.155</w:t>
            </w:r>
          </w:p>
        </w:tc>
        <w:tc>
          <w:tcPr>
            <w:tcW w:w="778" w:type="dxa"/>
            <w:vAlign w:val="bottom"/>
          </w:tcPr>
          <w:p w14:paraId="21805232" w14:textId="77777777" w:rsidR="003561D2" w:rsidRPr="002354AA" w:rsidRDefault="003561D2" w:rsidP="00F555E9">
            <w:pPr>
              <w:pStyle w:val="TableBody"/>
            </w:pPr>
            <w:r w:rsidRPr="002354AA">
              <w:t>5.08</w:t>
            </w:r>
          </w:p>
        </w:tc>
        <w:tc>
          <w:tcPr>
            <w:tcW w:w="778" w:type="dxa"/>
            <w:vAlign w:val="bottom"/>
          </w:tcPr>
          <w:p w14:paraId="52DDFA71" w14:textId="77777777" w:rsidR="003561D2" w:rsidRPr="002354AA" w:rsidRDefault="003561D2" w:rsidP="00F555E9">
            <w:pPr>
              <w:pStyle w:val="TableBody"/>
            </w:pPr>
            <w:r w:rsidRPr="002354AA">
              <w:t>0.135</w:t>
            </w:r>
          </w:p>
        </w:tc>
      </w:tr>
      <w:tr w:rsidR="003561D2" w:rsidRPr="002354AA" w14:paraId="41B69D01" w14:textId="77777777" w:rsidTr="00F555E9">
        <w:tc>
          <w:tcPr>
            <w:tcW w:w="1440" w:type="dxa"/>
            <w:vMerge/>
            <w:tcBorders>
              <w:bottom w:val="dotted" w:sz="4" w:space="0" w:color="auto"/>
            </w:tcBorders>
            <w:vAlign w:val="bottom"/>
          </w:tcPr>
          <w:p w14:paraId="57DC9663" w14:textId="77777777" w:rsidR="003561D2" w:rsidRPr="002354AA" w:rsidRDefault="003561D2" w:rsidP="00F555E9">
            <w:pPr>
              <w:pStyle w:val="TableBody"/>
            </w:pPr>
          </w:p>
        </w:tc>
        <w:tc>
          <w:tcPr>
            <w:tcW w:w="1728" w:type="dxa"/>
            <w:tcBorders>
              <w:bottom w:val="dotted" w:sz="4" w:space="0" w:color="auto"/>
            </w:tcBorders>
            <w:vAlign w:val="bottom"/>
          </w:tcPr>
          <w:p w14:paraId="4482428F" w14:textId="77777777" w:rsidR="003561D2" w:rsidRPr="002354AA" w:rsidRDefault="003561D2" w:rsidP="00F555E9">
            <w:pPr>
              <w:pStyle w:val="TableBody"/>
            </w:pPr>
            <w:r w:rsidRPr="002354AA">
              <w:t>Umatilla Russet</w:t>
            </w:r>
          </w:p>
        </w:tc>
        <w:tc>
          <w:tcPr>
            <w:tcW w:w="778" w:type="dxa"/>
            <w:tcBorders>
              <w:bottom w:val="dotted" w:sz="4" w:space="0" w:color="auto"/>
            </w:tcBorders>
            <w:vAlign w:val="bottom"/>
          </w:tcPr>
          <w:p w14:paraId="544045AF" w14:textId="77777777" w:rsidR="003561D2" w:rsidRPr="002354AA" w:rsidRDefault="003561D2" w:rsidP="00F555E9">
            <w:pPr>
              <w:pStyle w:val="TableBody"/>
            </w:pPr>
            <w:r w:rsidRPr="002354AA">
              <w:t>4.85</w:t>
            </w:r>
          </w:p>
        </w:tc>
        <w:tc>
          <w:tcPr>
            <w:tcW w:w="778" w:type="dxa"/>
            <w:tcBorders>
              <w:bottom w:val="dotted" w:sz="4" w:space="0" w:color="auto"/>
            </w:tcBorders>
            <w:vAlign w:val="bottom"/>
          </w:tcPr>
          <w:p w14:paraId="40BE2D54" w14:textId="77777777" w:rsidR="003561D2" w:rsidRPr="002354AA" w:rsidRDefault="003561D2" w:rsidP="00F555E9">
            <w:pPr>
              <w:pStyle w:val="TableBody"/>
            </w:pPr>
            <w:r w:rsidRPr="002354AA">
              <w:t>0.195</w:t>
            </w:r>
          </w:p>
        </w:tc>
        <w:tc>
          <w:tcPr>
            <w:tcW w:w="778" w:type="dxa"/>
            <w:tcBorders>
              <w:bottom w:val="dotted" w:sz="4" w:space="0" w:color="auto"/>
            </w:tcBorders>
            <w:vAlign w:val="bottom"/>
          </w:tcPr>
          <w:p w14:paraId="5ADDD8CA"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0BD29F18" w14:textId="77777777" w:rsidR="003561D2" w:rsidRPr="002354AA" w:rsidRDefault="003561D2" w:rsidP="00F555E9">
            <w:pPr>
              <w:pStyle w:val="TableBody"/>
            </w:pPr>
            <w:r w:rsidRPr="002354AA">
              <w:t>0.165</w:t>
            </w:r>
          </w:p>
        </w:tc>
        <w:tc>
          <w:tcPr>
            <w:tcW w:w="778" w:type="dxa"/>
            <w:tcBorders>
              <w:bottom w:val="dotted" w:sz="4" w:space="0" w:color="auto"/>
            </w:tcBorders>
            <w:vAlign w:val="bottom"/>
          </w:tcPr>
          <w:p w14:paraId="2A2E09CD" w14:textId="77777777" w:rsidR="003561D2" w:rsidRPr="002354AA" w:rsidRDefault="003561D2" w:rsidP="00F555E9">
            <w:pPr>
              <w:pStyle w:val="TableBody"/>
            </w:pPr>
            <w:r w:rsidRPr="002354AA">
              <w:t>5.06</w:t>
            </w:r>
          </w:p>
        </w:tc>
        <w:tc>
          <w:tcPr>
            <w:tcW w:w="778" w:type="dxa"/>
            <w:tcBorders>
              <w:bottom w:val="dotted" w:sz="4" w:space="0" w:color="auto"/>
            </w:tcBorders>
            <w:vAlign w:val="bottom"/>
          </w:tcPr>
          <w:p w14:paraId="433ACC26" w14:textId="77777777" w:rsidR="003561D2" w:rsidRPr="002354AA" w:rsidRDefault="003561D2" w:rsidP="00F555E9">
            <w:pPr>
              <w:pStyle w:val="TableBody"/>
            </w:pPr>
            <w:r w:rsidRPr="002354AA">
              <w:t>0.143</w:t>
            </w:r>
          </w:p>
        </w:tc>
      </w:tr>
      <w:tr w:rsidR="003561D2" w:rsidRPr="002354AA" w14:paraId="00C3BCBD" w14:textId="77777777" w:rsidTr="00F555E9">
        <w:tc>
          <w:tcPr>
            <w:tcW w:w="1440" w:type="dxa"/>
            <w:vMerge w:val="restart"/>
            <w:tcBorders>
              <w:top w:val="dotted" w:sz="4" w:space="0" w:color="auto"/>
            </w:tcBorders>
            <w:vAlign w:val="center"/>
          </w:tcPr>
          <w:p w14:paraId="15B208FB" w14:textId="77777777" w:rsidR="003561D2" w:rsidRPr="002354AA" w:rsidRDefault="003561D2" w:rsidP="00F555E9">
            <w:pPr>
              <w:pStyle w:val="TableBody"/>
            </w:pPr>
            <w:r w:rsidRPr="002354AA">
              <w:t>Belgium</w:t>
            </w:r>
          </w:p>
        </w:tc>
        <w:tc>
          <w:tcPr>
            <w:tcW w:w="1728" w:type="dxa"/>
            <w:tcBorders>
              <w:top w:val="dotted" w:sz="4" w:space="0" w:color="auto"/>
            </w:tcBorders>
            <w:vAlign w:val="bottom"/>
          </w:tcPr>
          <w:p w14:paraId="6A0F41F3" w14:textId="77777777" w:rsidR="003561D2" w:rsidRPr="002354AA" w:rsidRDefault="003561D2" w:rsidP="00F555E9">
            <w:pPr>
              <w:pStyle w:val="TableBody"/>
            </w:pPr>
            <w:proofErr w:type="spellStart"/>
            <w:r w:rsidRPr="002354AA">
              <w:t>Bintje</w:t>
            </w:r>
            <w:proofErr w:type="spellEnd"/>
          </w:p>
        </w:tc>
        <w:tc>
          <w:tcPr>
            <w:tcW w:w="778" w:type="dxa"/>
            <w:tcBorders>
              <w:top w:val="dotted" w:sz="4" w:space="0" w:color="auto"/>
            </w:tcBorders>
            <w:vAlign w:val="bottom"/>
          </w:tcPr>
          <w:p w14:paraId="6661ED07" w14:textId="77777777" w:rsidR="003561D2" w:rsidRPr="002354AA" w:rsidRDefault="003561D2" w:rsidP="00F555E9">
            <w:pPr>
              <w:pStyle w:val="TableBody"/>
            </w:pPr>
            <w:r w:rsidRPr="002354AA">
              <w:t>4.52</w:t>
            </w:r>
          </w:p>
        </w:tc>
        <w:tc>
          <w:tcPr>
            <w:tcW w:w="778" w:type="dxa"/>
            <w:tcBorders>
              <w:top w:val="dotted" w:sz="4" w:space="0" w:color="auto"/>
            </w:tcBorders>
            <w:vAlign w:val="bottom"/>
          </w:tcPr>
          <w:p w14:paraId="55CF1902" w14:textId="77777777" w:rsidR="003561D2" w:rsidRPr="002354AA" w:rsidRDefault="003561D2" w:rsidP="00F555E9">
            <w:pPr>
              <w:pStyle w:val="TableBody"/>
            </w:pPr>
            <w:r w:rsidRPr="002354AA">
              <w:t>0.606</w:t>
            </w:r>
          </w:p>
        </w:tc>
        <w:tc>
          <w:tcPr>
            <w:tcW w:w="778" w:type="dxa"/>
            <w:tcBorders>
              <w:top w:val="dotted" w:sz="4" w:space="0" w:color="auto"/>
            </w:tcBorders>
            <w:vAlign w:val="bottom"/>
          </w:tcPr>
          <w:p w14:paraId="04FF380C" w14:textId="77777777" w:rsidR="003561D2" w:rsidRPr="002354AA" w:rsidRDefault="003561D2" w:rsidP="00F555E9">
            <w:pPr>
              <w:pStyle w:val="TableBody"/>
            </w:pPr>
            <w:r w:rsidRPr="002354AA">
              <w:t>4.72</w:t>
            </w:r>
          </w:p>
        </w:tc>
        <w:tc>
          <w:tcPr>
            <w:tcW w:w="778" w:type="dxa"/>
            <w:tcBorders>
              <w:top w:val="dotted" w:sz="4" w:space="0" w:color="auto"/>
            </w:tcBorders>
            <w:vAlign w:val="bottom"/>
          </w:tcPr>
          <w:p w14:paraId="4E15E16D" w14:textId="77777777" w:rsidR="003561D2" w:rsidRPr="002354AA" w:rsidRDefault="003561D2" w:rsidP="00F555E9">
            <w:pPr>
              <w:pStyle w:val="TableBody"/>
            </w:pPr>
            <w:r w:rsidRPr="002354AA">
              <w:t>0.579</w:t>
            </w:r>
          </w:p>
        </w:tc>
        <w:tc>
          <w:tcPr>
            <w:tcW w:w="778" w:type="dxa"/>
            <w:tcBorders>
              <w:top w:val="dotted" w:sz="4" w:space="0" w:color="auto"/>
            </w:tcBorders>
            <w:vAlign w:val="bottom"/>
          </w:tcPr>
          <w:p w14:paraId="3875EDDC" w14:textId="77777777" w:rsidR="003561D2" w:rsidRPr="002354AA" w:rsidRDefault="003561D2" w:rsidP="00F555E9">
            <w:pPr>
              <w:pStyle w:val="TableBody"/>
            </w:pPr>
            <w:r w:rsidRPr="002354AA">
              <w:t>4.90</w:t>
            </w:r>
          </w:p>
        </w:tc>
        <w:tc>
          <w:tcPr>
            <w:tcW w:w="778" w:type="dxa"/>
            <w:tcBorders>
              <w:top w:val="dotted" w:sz="4" w:space="0" w:color="auto"/>
            </w:tcBorders>
            <w:vAlign w:val="bottom"/>
          </w:tcPr>
          <w:p w14:paraId="1F32F3E8" w14:textId="77777777" w:rsidR="003561D2" w:rsidRPr="002354AA" w:rsidRDefault="003561D2" w:rsidP="00F555E9">
            <w:pPr>
              <w:pStyle w:val="TableBody"/>
            </w:pPr>
            <w:r w:rsidRPr="002354AA">
              <w:t>0.567</w:t>
            </w:r>
          </w:p>
        </w:tc>
      </w:tr>
      <w:tr w:rsidR="003561D2" w:rsidRPr="002354AA" w14:paraId="35C83D05" w14:textId="77777777" w:rsidTr="00F555E9">
        <w:tc>
          <w:tcPr>
            <w:tcW w:w="1440" w:type="dxa"/>
            <w:vMerge/>
            <w:tcBorders>
              <w:bottom w:val="dotted" w:sz="4" w:space="0" w:color="auto"/>
            </w:tcBorders>
            <w:vAlign w:val="bottom"/>
          </w:tcPr>
          <w:p w14:paraId="702C4DA3" w14:textId="77777777" w:rsidR="003561D2" w:rsidRPr="002354AA" w:rsidRDefault="003561D2" w:rsidP="00F555E9">
            <w:pPr>
              <w:pStyle w:val="TableBody"/>
            </w:pPr>
          </w:p>
        </w:tc>
        <w:tc>
          <w:tcPr>
            <w:tcW w:w="1728" w:type="dxa"/>
            <w:tcBorders>
              <w:bottom w:val="dotted" w:sz="4" w:space="0" w:color="auto"/>
            </w:tcBorders>
            <w:vAlign w:val="bottom"/>
          </w:tcPr>
          <w:p w14:paraId="6EAB6225" w14:textId="77777777" w:rsidR="003561D2" w:rsidRPr="002354AA" w:rsidRDefault="003561D2" w:rsidP="00F555E9">
            <w:pPr>
              <w:pStyle w:val="TableBody"/>
            </w:pPr>
            <w:r w:rsidRPr="002354AA">
              <w:t>Charlotte</w:t>
            </w:r>
          </w:p>
        </w:tc>
        <w:tc>
          <w:tcPr>
            <w:tcW w:w="778" w:type="dxa"/>
            <w:tcBorders>
              <w:bottom w:val="dotted" w:sz="4" w:space="0" w:color="auto"/>
            </w:tcBorders>
            <w:vAlign w:val="bottom"/>
          </w:tcPr>
          <w:p w14:paraId="3FE11B74" w14:textId="77777777" w:rsidR="003561D2" w:rsidRPr="002354AA" w:rsidRDefault="003561D2" w:rsidP="00F555E9">
            <w:pPr>
              <w:pStyle w:val="TableBody"/>
            </w:pPr>
            <w:r w:rsidRPr="002354AA">
              <w:t>4.56</w:t>
            </w:r>
          </w:p>
        </w:tc>
        <w:tc>
          <w:tcPr>
            <w:tcW w:w="778" w:type="dxa"/>
            <w:tcBorders>
              <w:bottom w:val="dotted" w:sz="4" w:space="0" w:color="auto"/>
            </w:tcBorders>
            <w:vAlign w:val="bottom"/>
          </w:tcPr>
          <w:p w14:paraId="39E70E47" w14:textId="77777777" w:rsidR="003561D2" w:rsidRPr="002354AA" w:rsidRDefault="003561D2" w:rsidP="00F555E9">
            <w:pPr>
              <w:pStyle w:val="TableBody"/>
            </w:pPr>
            <w:r w:rsidRPr="002354AA">
              <w:t>0.607</w:t>
            </w:r>
          </w:p>
        </w:tc>
        <w:tc>
          <w:tcPr>
            <w:tcW w:w="778" w:type="dxa"/>
            <w:tcBorders>
              <w:bottom w:val="dotted" w:sz="4" w:space="0" w:color="auto"/>
            </w:tcBorders>
            <w:vAlign w:val="bottom"/>
          </w:tcPr>
          <w:p w14:paraId="701B8B2A" w14:textId="77777777" w:rsidR="003561D2" w:rsidRPr="002354AA" w:rsidRDefault="003561D2" w:rsidP="00F555E9">
            <w:pPr>
              <w:pStyle w:val="TableBody"/>
            </w:pPr>
            <w:r w:rsidRPr="002354AA">
              <w:t>4.74</w:t>
            </w:r>
          </w:p>
        </w:tc>
        <w:tc>
          <w:tcPr>
            <w:tcW w:w="778" w:type="dxa"/>
            <w:tcBorders>
              <w:bottom w:val="dotted" w:sz="4" w:space="0" w:color="auto"/>
            </w:tcBorders>
            <w:vAlign w:val="bottom"/>
          </w:tcPr>
          <w:p w14:paraId="6BB6AE23" w14:textId="77777777" w:rsidR="003561D2" w:rsidRPr="002354AA" w:rsidRDefault="003561D2" w:rsidP="00F555E9">
            <w:pPr>
              <w:pStyle w:val="TableBody"/>
            </w:pPr>
            <w:r w:rsidRPr="002354AA">
              <w:t>0.559</w:t>
            </w:r>
          </w:p>
        </w:tc>
        <w:tc>
          <w:tcPr>
            <w:tcW w:w="778" w:type="dxa"/>
            <w:tcBorders>
              <w:bottom w:val="dotted" w:sz="4" w:space="0" w:color="auto"/>
            </w:tcBorders>
            <w:vAlign w:val="bottom"/>
          </w:tcPr>
          <w:p w14:paraId="5A43537F" w14:textId="77777777" w:rsidR="003561D2" w:rsidRPr="002354AA" w:rsidRDefault="003561D2" w:rsidP="00F555E9">
            <w:pPr>
              <w:pStyle w:val="TableBody"/>
            </w:pPr>
            <w:r w:rsidRPr="002354AA">
              <w:t>4.89</w:t>
            </w:r>
          </w:p>
        </w:tc>
        <w:tc>
          <w:tcPr>
            <w:tcW w:w="778" w:type="dxa"/>
            <w:tcBorders>
              <w:bottom w:val="dotted" w:sz="4" w:space="0" w:color="auto"/>
            </w:tcBorders>
            <w:vAlign w:val="bottom"/>
          </w:tcPr>
          <w:p w14:paraId="63E726CC" w14:textId="77777777" w:rsidR="003561D2" w:rsidRPr="002354AA" w:rsidRDefault="003561D2" w:rsidP="00F555E9">
            <w:pPr>
              <w:pStyle w:val="TableBody"/>
            </w:pPr>
            <w:r w:rsidRPr="002354AA">
              <w:t>0.531</w:t>
            </w:r>
          </w:p>
        </w:tc>
      </w:tr>
      <w:tr w:rsidR="003561D2" w:rsidRPr="002354AA" w14:paraId="202FA7D2" w14:textId="77777777" w:rsidTr="00F555E9">
        <w:tc>
          <w:tcPr>
            <w:tcW w:w="1440" w:type="dxa"/>
            <w:vMerge w:val="restart"/>
            <w:tcBorders>
              <w:top w:val="dotted" w:sz="4" w:space="0" w:color="auto"/>
            </w:tcBorders>
            <w:vAlign w:val="center"/>
          </w:tcPr>
          <w:p w14:paraId="5DD9CBA5" w14:textId="77777777" w:rsidR="003561D2" w:rsidRPr="002354AA" w:rsidRDefault="003561D2" w:rsidP="00F555E9">
            <w:pPr>
              <w:pStyle w:val="TableBody"/>
            </w:pPr>
            <w:r w:rsidRPr="002354AA">
              <w:t>Canada</w:t>
            </w:r>
          </w:p>
        </w:tc>
        <w:tc>
          <w:tcPr>
            <w:tcW w:w="1728" w:type="dxa"/>
            <w:tcBorders>
              <w:top w:val="dotted" w:sz="4" w:space="0" w:color="auto"/>
            </w:tcBorders>
            <w:vAlign w:val="bottom"/>
          </w:tcPr>
          <w:p w14:paraId="07666930" w14:textId="77777777" w:rsidR="003561D2" w:rsidRPr="002354AA" w:rsidRDefault="003561D2" w:rsidP="00F555E9">
            <w:pPr>
              <w:pStyle w:val="TableBody"/>
            </w:pPr>
            <w:r w:rsidRPr="002354AA">
              <w:t>Russet Burbank</w:t>
            </w:r>
          </w:p>
        </w:tc>
        <w:tc>
          <w:tcPr>
            <w:tcW w:w="778" w:type="dxa"/>
            <w:tcBorders>
              <w:top w:val="dotted" w:sz="4" w:space="0" w:color="auto"/>
            </w:tcBorders>
            <w:vAlign w:val="bottom"/>
          </w:tcPr>
          <w:p w14:paraId="7EDE0DA8" w14:textId="77777777" w:rsidR="003561D2" w:rsidRPr="002354AA" w:rsidRDefault="003561D2" w:rsidP="00F555E9">
            <w:pPr>
              <w:pStyle w:val="TableBody"/>
            </w:pPr>
            <w:r w:rsidRPr="002354AA">
              <w:t>4.53</w:t>
            </w:r>
          </w:p>
        </w:tc>
        <w:tc>
          <w:tcPr>
            <w:tcW w:w="778" w:type="dxa"/>
            <w:tcBorders>
              <w:top w:val="dotted" w:sz="4" w:space="0" w:color="auto"/>
            </w:tcBorders>
            <w:vAlign w:val="bottom"/>
          </w:tcPr>
          <w:p w14:paraId="27BEE137" w14:textId="77777777" w:rsidR="003561D2" w:rsidRPr="002354AA" w:rsidRDefault="003561D2" w:rsidP="00F555E9">
            <w:pPr>
              <w:pStyle w:val="TableBody"/>
            </w:pPr>
            <w:r w:rsidRPr="002354AA">
              <w:t>0.498</w:t>
            </w:r>
          </w:p>
        </w:tc>
        <w:tc>
          <w:tcPr>
            <w:tcW w:w="778" w:type="dxa"/>
            <w:tcBorders>
              <w:top w:val="dotted" w:sz="4" w:space="0" w:color="auto"/>
            </w:tcBorders>
            <w:vAlign w:val="bottom"/>
          </w:tcPr>
          <w:p w14:paraId="60D2C622" w14:textId="77777777" w:rsidR="003561D2" w:rsidRPr="002354AA" w:rsidRDefault="003561D2" w:rsidP="00F555E9">
            <w:pPr>
              <w:pStyle w:val="TableBody"/>
            </w:pPr>
            <w:r w:rsidRPr="002354AA">
              <w:t>4.74</w:t>
            </w:r>
          </w:p>
        </w:tc>
        <w:tc>
          <w:tcPr>
            <w:tcW w:w="778" w:type="dxa"/>
            <w:tcBorders>
              <w:top w:val="dotted" w:sz="4" w:space="0" w:color="auto"/>
            </w:tcBorders>
            <w:vAlign w:val="bottom"/>
          </w:tcPr>
          <w:p w14:paraId="1107E750" w14:textId="77777777" w:rsidR="003561D2" w:rsidRPr="002354AA" w:rsidRDefault="003561D2" w:rsidP="00F555E9">
            <w:pPr>
              <w:pStyle w:val="TableBody"/>
            </w:pPr>
            <w:r w:rsidRPr="002354AA">
              <w:t>0.489</w:t>
            </w:r>
          </w:p>
        </w:tc>
        <w:tc>
          <w:tcPr>
            <w:tcW w:w="778" w:type="dxa"/>
            <w:tcBorders>
              <w:top w:val="dotted" w:sz="4" w:space="0" w:color="auto"/>
            </w:tcBorders>
            <w:vAlign w:val="bottom"/>
          </w:tcPr>
          <w:p w14:paraId="77419D2F"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2B380BF6" w14:textId="77777777" w:rsidR="003561D2" w:rsidRPr="002354AA" w:rsidRDefault="003561D2" w:rsidP="00F555E9">
            <w:pPr>
              <w:pStyle w:val="TableBody"/>
            </w:pPr>
            <w:r w:rsidRPr="002354AA">
              <w:t>0.480</w:t>
            </w:r>
          </w:p>
        </w:tc>
      </w:tr>
      <w:tr w:rsidR="003561D2" w:rsidRPr="002354AA" w14:paraId="27B490ED" w14:textId="77777777" w:rsidTr="00F555E9">
        <w:tc>
          <w:tcPr>
            <w:tcW w:w="1440" w:type="dxa"/>
            <w:vMerge/>
            <w:tcBorders>
              <w:bottom w:val="dotted" w:sz="4" w:space="0" w:color="auto"/>
            </w:tcBorders>
            <w:vAlign w:val="bottom"/>
          </w:tcPr>
          <w:p w14:paraId="5F45F9C1" w14:textId="77777777" w:rsidR="003561D2" w:rsidRPr="002354AA" w:rsidRDefault="003561D2" w:rsidP="00F555E9">
            <w:pPr>
              <w:pStyle w:val="TableBody"/>
            </w:pPr>
          </w:p>
        </w:tc>
        <w:tc>
          <w:tcPr>
            <w:tcW w:w="1728" w:type="dxa"/>
            <w:tcBorders>
              <w:bottom w:val="dotted" w:sz="4" w:space="0" w:color="auto"/>
            </w:tcBorders>
            <w:vAlign w:val="bottom"/>
          </w:tcPr>
          <w:p w14:paraId="1A8B527B" w14:textId="77777777" w:rsidR="003561D2" w:rsidRPr="002354AA" w:rsidRDefault="003561D2" w:rsidP="00F555E9">
            <w:pPr>
              <w:pStyle w:val="TableBody"/>
            </w:pPr>
            <w:proofErr w:type="spellStart"/>
            <w:r w:rsidRPr="002354AA">
              <w:t>Shepody</w:t>
            </w:r>
            <w:proofErr w:type="spellEnd"/>
          </w:p>
        </w:tc>
        <w:tc>
          <w:tcPr>
            <w:tcW w:w="778" w:type="dxa"/>
            <w:tcBorders>
              <w:bottom w:val="dotted" w:sz="4" w:space="0" w:color="auto"/>
            </w:tcBorders>
            <w:vAlign w:val="bottom"/>
          </w:tcPr>
          <w:p w14:paraId="6DE80BB4" w14:textId="77777777" w:rsidR="003561D2" w:rsidRPr="002354AA" w:rsidRDefault="003561D2" w:rsidP="00F555E9">
            <w:pPr>
              <w:pStyle w:val="TableBody"/>
            </w:pPr>
            <w:r w:rsidRPr="002354AA">
              <w:t>4.55</w:t>
            </w:r>
          </w:p>
        </w:tc>
        <w:tc>
          <w:tcPr>
            <w:tcW w:w="778" w:type="dxa"/>
            <w:tcBorders>
              <w:bottom w:val="dotted" w:sz="4" w:space="0" w:color="auto"/>
            </w:tcBorders>
            <w:vAlign w:val="bottom"/>
          </w:tcPr>
          <w:p w14:paraId="7A15DC1E" w14:textId="77777777" w:rsidR="003561D2" w:rsidRPr="002354AA" w:rsidRDefault="003561D2" w:rsidP="00F555E9">
            <w:pPr>
              <w:pStyle w:val="TableBody"/>
            </w:pPr>
            <w:r w:rsidRPr="002354AA">
              <w:t>0.416</w:t>
            </w:r>
          </w:p>
        </w:tc>
        <w:tc>
          <w:tcPr>
            <w:tcW w:w="778" w:type="dxa"/>
            <w:tcBorders>
              <w:bottom w:val="dotted" w:sz="4" w:space="0" w:color="auto"/>
            </w:tcBorders>
            <w:vAlign w:val="bottom"/>
          </w:tcPr>
          <w:p w14:paraId="33AA621C" w14:textId="77777777" w:rsidR="003561D2" w:rsidRPr="002354AA" w:rsidRDefault="003561D2" w:rsidP="00F555E9">
            <w:pPr>
              <w:pStyle w:val="TableBody"/>
            </w:pPr>
            <w:r w:rsidRPr="002354AA">
              <w:t>4.77</w:t>
            </w:r>
          </w:p>
        </w:tc>
        <w:tc>
          <w:tcPr>
            <w:tcW w:w="778" w:type="dxa"/>
            <w:tcBorders>
              <w:bottom w:val="dotted" w:sz="4" w:space="0" w:color="auto"/>
            </w:tcBorders>
            <w:vAlign w:val="bottom"/>
          </w:tcPr>
          <w:p w14:paraId="2A82A5B6" w14:textId="77777777" w:rsidR="003561D2" w:rsidRPr="002354AA" w:rsidRDefault="003561D2" w:rsidP="00F555E9">
            <w:pPr>
              <w:pStyle w:val="TableBody"/>
            </w:pPr>
            <w:r w:rsidRPr="002354AA">
              <w:t>0.412</w:t>
            </w:r>
          </w:p>
        </w:tc>
        <w:tc>
          <w:tcPr>
            <w:tcW w:w="778" w:type="dxa"/>
            <w:tcBorders>
              <w:bottom w:val="dotted" w:sz="4" w:space="0" w:color="auto"/>
            </w:tcBorders>
            <w:vAlign w:val="bottom"/>
          </w:tcPr>
          <w:p w14:paraId="711C1347"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5D1C74AA" w14:textId="77777777" w:rsidR="003561D2" w:rsidRPr="002354AA" w:rsidRDefault="003561D2" w:rsidP="00F555E9">
            <w:pPr>
              <w:pStyle w:val="TableBody"/>
            </w:pPr>
            <w:r w:rsidRPr="002354AA">
              <w:t>0.406</w:t>
            </w:r>
          </w:p>
        </w:tc>
      </w:tr>
      <w:tr w:rsidR="003561D2" w:rsidRPr="002354AA" w14:paraId="77C68B12" w14:textId="77777777" w:rsidTr="00F555E9">
        <w:tc>
          <w:tcPr>
            <w:tcW w:w="1440" w:type="dxa"/>
            <w:vMerge w:val="restart"/>
            <w:tcBorders>
              <w:top w:val="dotted" w:sz="4" w:space="0" w:color="auto"/>
            </w:tcBorders>
            <w:vAlign w:val="center"/>
          </w:tcPr>
          <w:p w14:paraId="55288E8A" w14:textId="77777777" w:rsidR="003561D2" w:rsidRPr="002354AA" w:rsidRDefault="003561D2" w:rsidP="00F555E9">
            <w:pPr>
              <w:pStyle w:val="TableBody"/>
            </w:pPr>
            <w:r w:rsidRPr="002354AA">
              <w:t>Minnesota</w:t>
            </w:r>
          </w:p>
        </w:tc>
        <w:tc>
          <w:tcPr>
            <w:tcW w:w="1728" w:type="dxa"/>
            <w:tcBorders>
              <w:top w:val="dotted" w:sz="4" w:space="0" w:color="auto"/>
            </w:tcBorders>
            <w:vAlign w:val="bottom"/>
          </w:tcPr>
          <w:p w14:paraId="0FF1380D" w14:textId="77777777" w:rsidR="003561D2" w:rsidRPr="002354AA" w:rsidRDefault="003561D2" w:rsidP="00F555E9">
            <w:pPr>
              <w:pStyle w:val="TableBody"/>
            </w:pPr>
            <w:r w:rsidRPr="002354AA">
              <w:t>Clearwater</w:t>
            </w:r>
          </w:p>
        </w:tc>
        <w:tc>
          <w:tcPr>
            <w:tcW w:w="778" w:type="dxa"/>
            <w:tcBorders>
              <w:top w:val="dotted" w:sz="4" w:space="0" w:color="auto"/>
            </w:tcBorders>
            <w:vAlign w:val="bottom"/>
          </w:tcPr>
          <w:p w14:paraId="33FFFE20" w14:textId="77777777" w:rsidR="003561D2" w:rsidRPr="002354AA" w:rsidRDefault="003561D2" w:rsidP="00F555E9">
            <w:pPr>
              <w:pStyle w:val="TableBody"/>
            </w:pPr>
            <w:r w:rsidRPr="002354AA">
              <w:t>4.56</w:t>
            </w:r>
          </w:p>
        </w:tc>
        <w:tc>
          <w:tcPr>
            <w:tcW w:w="778" w:type="dxa"/>
            <w:tcBorders>
              <w:top w:val="dotted" w:sz="4" w:space="0" w:color="auto"/>
            </w:tcBorders>
            <w:vAlign w:val="bottom"/>
          </w:tcPr>
          <w:p w14:paraId="7EC4DC53" w14:textId="77777777" w:rsidR="003561D2" w:rsidRPr="002354AA" w:rsidRDefault="003561D2" w:rsidP="00F555E9">
            <w:pPr>
              <w:pStyle w:val="TableBody"/>
            </w:pPr>
            <w:r w:rsidRPr="002354AA">
              <w:t>0.622</w:t>
            </w:r>
          </w:p>
        </w:tc>
        <w:tc>
          <w:tcPr>
            <w:tcW w:w="778" w:type="dxa"/>
            <w:tcBorders>
              <w:top w:val="dotted" w:sz="4" w:space="0" w:color="auto"/>
            </w:tcBorders>
            <w:vAlign w:val="bottom"/>
          </w:tcPr>
          <w:p w14:paraId="61456006" w14:textId="77777777" w:rsidR="003561D2" w:rsidRPr="002354AA" w:rsidRDefault="003561D2" w:rsidP="00F555E9">
            <w:pPr>
              <w:pStyle w:val="TableBody"/>
            </w:pPr>
            <w:r w:rsidRPr="002354AA">
              <w:t>4.75</w:t>
            </w:r>
          </w:p>
        </w:tc>
        <w:tc>
          <w:tcPr>
            <w:tcW w:w="778" w:type="dxa"/>
            <w:tcBorders>
              <w:top w:val="dotted" w:sz="4" w:space="0" w:color="auto"/>
            </w:tcBorders>
            <w:vAlign w:val="bottom"/>
          </w:tcPr>
          <w:p w14:paraId="3D81BA65" w14:textId="77777777" w:rsidR="003561D2" w:rsidRPr="002354AA" w:rsidRDefault="003561D2" w:rsidP="00F555E9">
            <w:pPr>
              <w:pStyle w:val="TableBody"/>
            </w:pPr>
            <w:r w:rsidRPr="002354AA">
              <w:t>0.585</w:t>
            </w:r>
          </w:p>
        </w:tc>
        <w:tc>
          <w:tcPr>
            <w:tcW w:w="778" w:type="dxa"/>
            <w:tcBorders>
              <w:top w:val="dotted" w:sz="4" w:space="0" w:color="auto"/>
            </w:tcBorders>
            <w:vAlign w:val="bottom"/>
          </w:tcPr>
          <w:p w14:paraId="34D883F7"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714B7B4F" w14:textId="77777777" w:rsidR="003561D2" w:rsidRPr="002354AA" w:rsidRDefault="003561D2" w:rsidP="00F555E9">
            <w:pPr>
              <w:pStyle w:val="TableBody"/>
            </w:pPr>
            <w:r w:rsidRPr="002354AA">
              <w:t>0.558</w:t>
            </w:r>
          </w:p>
        </w:tc>
      </w:tr>
      <w:tr w:rsidR="003561D2" w:rsidRPr="002354AA" w14:paraId="1C09BF33" w14:textId="77777777" w:rsidTr="00F555E9">
        <w:tc>
          <w:tcPr>
            <w:tcW w:w="1440" w:type="dxa"/>
            <w:vMerge/>
            <w:vAlign w:val="bottom"/>
          </w:tcPr>
          <w:p w14:paraId="16D217AB" w14:textId="77777777" w:rsidR="003561D2" w:rsidRPr="002354AA" w:rsidRDefault="003561D2" w:rsidP="00F555E9">
            <w:pPr>
              <w:pStyle w:val="TableBody"/>
            </w:pPr>
          </w:p>
        </w:tc>
        <w:tc>
          <w:tcPr>
            <w:tcW w:w="1728" w:type="dxa"/>
            <w:vAlign w:val="bottom"/>
          </w:tcPr>
          <w:p w14:paraId="14E2C4C7" w14:textId="77777777" w:rsidR="003561D2" w:rsidRPr="002354AA" w:rsidRDefault="003561D2" w:rsidP="00F555E9">
            <w:pPr>
              <w:pStyle w:val="TableBody"/>
            </w:pPr>
            <w:r w:rsidRPr="002354AA">
              <w:t>Dakota Russet</w:t>
            </w:r>
          </w:p>
        </w:tc>
        <w:tc>
          <w:tcPr>
            <w:tcW w:w="778" w:type="dxa"/>
            <w:vAlign w:val="bottom"/>
          </w:tcPr>
          <w:p w14:paraId="5AA3CEF9" w14:textId="77777777" w:rsidR="003561D2" w:rsidRPr="002354AA" w:rsidRDefault="003561D2" w:rsidP="00F555E9">
            <w:pPr>
              <w:pStyle w:val="TableBody"/>
            </w:pPr>
            <w:r w:rsidRPr="002354AA">
              <w:t>4.54</w:t>
            </w:r>
          </w:p>
        </w:tc>
        <w:tc>
          <w:tcPr>
            <w:tcW w:w="778" w:type="dxa"/>
            <w:vAlign w:val="bottom"/>
          </w:tcPr>
          <w:p w14:paraId="594807A3" w14:textId="77777777" w:rsidR="003561D2" w:rsidRPr="002354AA" w:rsidRDefault="003561D2" w:rsidP="00F555E9">
            <w:pPr>
              <w:pStyle w:val="TableBody"/>
            </w:pPr>
            <w:r w:rsidRPr="002354AA">
              <w:t>0.619</w:t>
            </w:r>
          </w:p>
        </w:tc>
        <w:tc>
          <w:tcPr>
            <w:tcW w:w="778" w:type="dxa"/>
            <w:vAlign w:val="bottom"/>
          </w:tcPr>
          <w:p w14:paraId="3B59E89C" w14:textId="77777777" w:rsidR="003561D2" w:rsidRPr="002354AA" w:rsidRDefault="003561D2" w:rsidP="00F555E9">
            <w:pPr>
              <w:pStyle w:val="TableBody"/>
            </w:pPr>
            <w:r w:rsidRPr="002354AA">
              <w:t>4.75</w:t>
            </w:r>
          </w:p>
        </w:tc>
        <w:tc>
          <w:tcPr>
            <w:tcW w:w="778" w:type="dxa"/>
            <w:vAlign w:val="bottom"/>
          </w:tcPr>
          <w:p w14:paraId="033D6DD6" w14:textId="77777777" w:rsidR="003561D2" w:rsidRPr="002354AA" w:rsidRDefault="003561D2" w:rsidP="00F555E9">
            <w:pPr>
              <w:pStyle w:val="TableBody"/>
            </w:pPr>
            <w:r w:rsidRPr="002354AA">
              <w:t>0.599</w:t>
            </w:r>
          </w:p>
        </w:tc>
        <w:tc>
          <w:tcPr>
            <w:tcW w:w="778" w:type="dxa"/>
            <w:vAlign w:val="bottom"/>
          </w:tcPr>
          <w:p w14:paraId="66AB50F4" w14:textId="77777777" w:rsidR="003561D2" w:rsidRPr="002354AA" w:rsidRDefault="003561D2" w:rsidP="00F555E9">
            <w:pPr>
              <w:pStyle w:val="TableBody"/>
            </w:pPr>
            <w:r w:rsidRPr="002354AA">
              <w:t>4.94</w:t>
            </w:r>
          </w:p>
        </w:tc>
        <w:tc>
          <w:tcPr>
            <w:tcW w:w="778" w:type="dxa"/>
            <w:vAlign w:val="bottom"/>
          </w:tcPr>
          <w:p w14:paraId="554D92E8" w14:textId="77777777" w:rsidR="003561D2" w:rsidRPr="002354AA" w:rsidRDefault="003561D2" w:rsidP="00F555E9">
            <w:pPr>
              <w:pStyle w:val="TableBody"/>
            </w:pPr>
            <w:r w:rsidRPr="002354AA">
              <w:t>0.588</w:t>
            </w:r>
          </w:p>
        </w:tc>
      </w:tr>
      <w:tr w:rsidR="003561D2" w:rsidRPr="002354AA" w14:paraId="7D4FAD9B" w14:textId="77777777" w:rsidTr="00F555E9">
        <w:tc>
          <w:tcPr>
            <w:tcW w:w="1440" w:type="dxa"/>
            <w:vMerge/>
            <w:vAlign w:val="bottom"/>
          </w:tcPr>
          <w:p w14:paraId="3CF8D71A" w14:textId="77777777" w:rsidR="003561D2" w:rsidRPr="002354AA" w:rsidRDefault="003561D2" w:rsidP="00F555E9">
            <w:pPr>
              <w:pStyle w:val="TableBody"/>
            </w:pPr>
          </w:p>
        </w:tc>
        <w:tc>
          <w:tcPr>
            <w:tcW w:w="1728" w:type="dxa"/>
            <w:vAlign w:val="bottom"/>
          </w:tcPr>
          <w:p w14:paraId="3160D68A" w14:textId="77777777" w:rsidR="003561D2" w:rsidRPr="002354AA" w:rsidRDefault="003561D2" w:rsidP="00F555E9">
            <w:pPr>
              <w:pStyle w:val="TableBody"/>
            </w:pPr>
            <w:r w:rsidRPr="002354AA">
              <w:t>Easton</w:t>
            </w:r>
          </w:p>
        </w:tc>
        <w:tc>
          <w:tcPr>
            <w:tcW w:w="778" w:type="dxa"/>
            <w:vAlign w:val="bottom"/>
          </w:tcPr>
          <w:p w14:paraId="6B133AA8" w14:textId="77777777" w:rsidR="003561D2" w:rsidRPr="002354AA" w:rsidRDefault="003561D2" w:rsidP="00F555E9">
            <w:pPr>
              <w:pStyle w:val="TableBody"/>
            </w:pPr>
            <w:r w:rsidRPr="002354AA">
              <w:t>4.54</w:t>
            </w:r>
          </w:p>
        </w:tc>
        <w:tc>
          <w:tcPr>
            <w:tcW w:w="778" w:type="dxa"/>
            <w:vAlign w:val="bottom"/>
          </w:tcPr>
          <w:p w14:paraId="5BBE26A8" w14:textId="77777777" w:rsidR="003561D2" w:rsidRPr="002354AA" w:rsidRDefault="003561D2" w:rsidP="00F555E9">
            <w:pPr>
              <w:pStyle w:val="TableBody"/>
            </w:pPr>
            <w:r w:rsidRPr="002354AA">
              <w:t>0.608</w:t>
            </w:r>
          </w:p>
        </w:tc>
        <w:tc>
          <w:tcPr>
            <w:tcW w:w="778" w:type="dxa"/>
            <w:vAlign w:val="bottom"/>
          </w:tcPr>
          <w:p w14:paraId="28DDDCF7" w14:textId="77777777" w:rsidR="003561D2" w:rsidRPr="002354AA" w:rsidRDefault="003561D2" w:rsidP="00F555E9">
            <w:pPr>
              <w:pStyle w:val="TableBody"/>
            </w:pPr>
            <w:r w:rsidRPr="002354AA">
              <w:t>4.75</w:t>
            </w:r>
          </w:p>
        </w:tc>
        <w:tc>
          <w:tcPr>
            <w:tcW w:w="778" w:type="dxa"/>
            <w:vAlign w:val="bottom"/>
          </w:tcPr>
          <w:p w14:paraId="6272B2B7" w14:textId="77777777" w:rsidR="003561D2" w:rsidRPr="002354AA" w:rsidRDefault="003561D2" w:rsidP="00F555E9">
            <w:pPr>
              <w:pStyle w:val="TableBody"/>
            </w:pPr>
            <w:r w:rsidRPr="002354AA">
              <w:t>0.592</w:t>
            </w:r>
          </w:p>
        </w:tc>
        <w:tc>
          <w:tcPr>
            <w:tcW w:w="778" w:type="dxa"/>
            <w:vAlign w:val="bottom"/>
          </w:tcPr>
          <w:p w14:paraId="653EFF27" w14:textId="77777777" w:rsidR="003561D2" w:rsidRPr="002354AA" w:rsidRDefault="003561D2" w:rsidP="00F555E9">
            <w:pPr>
              <w:pStyle w:val="TableBody"/>
            </w:pPr>
            <w:r w:rsidRPr="002354AA">
              <w:t>4.91</w:t>
            </w:r>
          </w:p>
        </w:tc>
        <w:tc>
          <w:tcPr>
            <w:tcW w:w="778" w:type="dxa"/>
            <w:vAlign w:val="bottom"/>
          </w:tcPr>
          <w:p w14:paraId="3CCF71DB" w14:textId="77777777" w:rsidR="003561D2" w:rsidRPr="002354AA" w:rsidRDefault="003561D2" w:rsidP="00F555E9">
            <w:pPr>
              <w:pStyle w:val="TableBody"/>
            </w:pPr>
            <w:r w:rsidRPr="002354AA">
              <w:t>0.567</w:t>
            </w:r>
          </w:p>
        </w:tc>
      </w:tr>
      <w:tr w:rsidR="003561D2" w:rsidRPr="002354AA" w14:paraId="1889030A" w14:textId="77777777" w:rsidTr="00F555E9">
        <w:tc>
          <w:tcPr>
            <w:tcW w:w="1440" w:type="dxa"/>
            <w:vMerge/>
            <w:vAlign w:val="bottom"/>
          </w:tcPr>
          <w:p w14:paraId="74C40559" w14:textId="77777777" w:rsidR="003561D2" w:rsidRPr="002354AA" w:rsidRDefault="003561D2" w:rsidP="00F555E9">
            <w:pPr>
              <w:pStyle w:val="TableBody"/>
            </w:pPr>
          </w:p>
        </w:tc>
        <w:tc>
          <w:tcPr>
            <w:tcW w:w="1728" w:type="dxa"/>
            <w:vAlign w:val="bottom"/>
          </w:tcPr>
          <w:p w14:paraId="1F0E12DB" w14:textId="77777777" w:rsidR="003561D2" w:rsidRPr="002354AA" w:rsidRDefault="003561D2" w:rsidP="00F555E9">
            <w:pPr>
              <w:pStyle w:val="TableBody"/>
            </w:pPr>
            <w:r w:rsidRPr="002354AA">
              <w:t>Russet Burbank</w:t>
            </w:r>
          </w:p>
        </w:tc>
        <w:tc>
          <w:tcPr>
            <w:tcW w:w="778" w:type="dxa"/>
            <w:vAlign w:val="bottom"/>
          </w:tcPr>
          <w:p w14:paraId="79F62835" w14:textId="77777777" w:rsidR="003561D2" w:rsidRPr="002354AA" w:rsidRDefault="003561D2" w:rsidP="00F555E9">
            <w:pPr>
              <w:pStyle w:val="TableBody"/>
            </w:pPr>
            <w:r w:rsidRPr="002354AA">
              <w:t>4.51</w:t>
            </w:r>
          </w:p>
        </w:tc>
        <w:tc>
          <w:tcPr>
            <w:tcW w:w="778" w:type="dxa"/>
            <w:vAlign w:val="bottom"/>
          </w:tcPr>
          <w:p w14:paraId="7371727C" w14:textId="77777777" w:rsidR="003561D2" w:rsidRPr="002354AA" w:rsidRDefault="003561D2" w:rsidP="00F555E9">
            <w:pPr>
              <w:pStyle w:val="TableBody"/>
            </w:pPr>
            <w:r w:rsidRPr="002354AA">
              <w:t>0.562</w:t>
            </w:r>
          </w:p>
        </w:tc>
        <w:tc>
          <w:tcPr>
            <w:tcW w:w="778" w:type="dxa"/>
            <w:vAlign w:val="bottom"/>
          </w:tcPr>
          <w:p w14:paraId="6241FB5A" w14:textId="77777777" w:rsidR="003561D2" w:rsidRPr="002354AA" w:rsidRDefault="003561D2" w:rsidP="00F555E9">
            <w:pPr>
              <w:pStyle w:val="TableBody"/>
            </w:pPr>
            <w:r w:rsidRPr="002354AA">
              <w:t>4.74</w:t>
            </w:r>
          </w:p>
        </w:tc>
        <w:tc>
          <w:tcPr>
            <w:tcW w:w="778" w:type="dxa"/>
            <w:vAlign w:val="bottom"/>
          </w:tcPr>
          <w:p w14:paraId="185492B9" w14:textId="77777777" w:rsidR="003561D2" w:rsidRPr="002354AA" w:rsidRDefault="003561D2" w:rsidP="00F555E9">
            <w:pPr>
              <w:pStyle w:val="TableBody"/>
            </w:pPr>
            <w:r w:rsidRPr="002354AA">
              <w:t>0.566</w:t>
            </w:r>
          </w:p>
        </w:tc>
        <w:tc>
          <w:tcPr>
            <w:tcW w:w="778" w:type="dxa"/>
            <w:vAlign w:val="bottom"/>
          </w:tcPr>
          <w:p w14:paraId="7F8D93AD" w14:textId="77777777" w:rsidR="003561D2" w:rsidRPr="002354AA" w:rsidRDefault="003561D2" w:rsidP="00F555E9">
            <w:pPr>
              <w:pStyle w:val="TableBody"/>
            </w:pPr>
            <w:r w:rsidRPr="002354AA">
              <w:t>4.95</w:t>
            </w:r>
          </w:p>
        </w:tc>
        <w:tc>
          <w:tcPr>
            <w:tcW w:w="778" w:type="dxa"/>
            <w:vAlign w:val="bottom"/>
          </w:tcPr>
          <w:p w14:paraId="75675732" w14:textId="77777777" w:rsidR="003561D2" w:rsidRPr="002354AA" w:rsidRDefault="003561D2" w:rsidP="00F555E9">
            <w:pPr>
              <w:pStyle w:val="TableBody"/>
            </w:pPr>
            <w:r w:rsidRPr="002354AA">
              <w:t>0.567</w:t>
            </w:r>
          </w:p>
        </w:tc>
      </w:tr>
      <w:tr w:rsidR="003561D2" w:rsidRPr="002354AA" w14:paraId="762A67B2" w14:textId="77777777" w:rsidTr="00F555E9">
        <w:tc>
          <w:tcPr>
            <w:tcW w:w="1440" w:type="dxa"/>
            <w:vMerge/>
            <w:tcBorders>
              <w:bottom w:val="single" w:sz="4" w:space="0" w:color="auto"/>
            </w:tcBorders>
            <w:vAlign w:val="bottom"/>
          </w:tcPr>
          <w:p w14:paraId="5B46636F" w14:textId="77777777" w:rsidR="003561D2" w:rsidRPr="002354AA" w:rsidRDefault="003561D2" w:rsidP="00F555E9">
            <w:pPr>
              <w:pStyle w:val="TableBody"/>
            </w:pPr>
          </w:p>
        </w:tc>
        <w:tc>
          <w:tcPr>
            <w:tcW w:w="1728" w:type="dxa"/>
            <w:tcBorders>
              <w:bottom w:val="single" w:sz="4" w:space="0" w:color="auto"/>
            </w:tcBorders>
            <w:vAlign w:val="bottom"/>
          </w:tcPr>
          <w:p w14:paraId="36617A22" w14:textId="77777777" w:rsidR="003561D2" w:rsidRPr="002354AA" w:rsidRDefault="003561D2" w:rsidP="00F555E9">
            <w:pPr>
              <w:pStyle w:val="TableBody"/>
            </w:pPr>
            <w:r w:rsidRPr="002354AA">
              <w:t>Umatilla Russet</w:t>
            </w:r>
          </w:p>
        </w:tc>
        <w:tc>
          <w:tcPr>
            <w:tcW w:w="778" w:type="dxa"/>
            <w:tcBorders>
              <w:bottom w:val="single" w:sz="4" w:space="0" w:color="auto"/>
            </w:tcBorders>
            <w:vAlign w:val="bottom"/>
          </w:tcPr>
          <w:p w14:paraId="549737E7" w14:textId="77777777" w:rsidR="003561D2" w:rsidRPr="002354AA" w:rsidRDefault="003561D2" w:rsidP="00F555E9">
            <w:pPr>
              <w:pStyle w:val="TableBody"/>
            </w:pPr>
            <w:r w:rsidRPr="002354AA">
              <w:t>4.56</w:t>
            </w:r>
          </w:p>
        </w:tc>
        <w:tc>
          <w:tcPr>
            <w:tcW w:w="778" w:type="dxa"/>
            <w:tcBorders>
              <w:bottom w:val="single" w:sz="4" w:space="0" w:color="auto"/>
            </w:tcBorders>
            <w:vAlign w:val="bottom"/>
          </w:tcPr>
          <w:p w14:paraId="484872AF" w14:textId="77777777" w:rsidR="003561D2" w:rsidRPr="002354AA" w:rsidRDefault="003561D2" w:rsidP="00F555E9">
            <w:pPr>
              <w:pStyle w:val="TableBody"/>
            </w:pPr>
            <w:r w:rsidRPr="002354AA">
              <w:t>0.631</w:t>
            </w:r>
          </w:p>
        </w:tc>
        <w:tc>
          <w:tcPr>
            <w:tcW w:w="778" w:type="dxa"/>
            <w:tcBorders>
              <w:bottom w:val="single" w:sz="4" w:space="0" w:color="auto"/>
            </w:tcBorders>
            <w:vAlign w:val="bottom"/>
          </w:tcPr>
          <w:p w14:paraId="1E646E48" w14:textId="77777777" w:rsidR="003561D2" w:rsidRPr="002354AA" w:rsidRDefault="003561D2" w:rsidP="00F555E9">
            <w:pPr>
              <w:pStyle w:val="TableBody"/>
            </w:pPr>
            <w:r w:rsidRPr="002354AA">
              <w:t>4.75</w:t>
            </w:r>
          </w:p>
        </w:tc>
        <w:tc>
          <w:tcPr>
            <w:tcW w:w="778" w:type="dxa"/>
            <w:tcBorders>
              <w:bottom w:val="single" w:sz="4" w:space="0" w:color="auto"/>
            </w:tcBorders>
            <w:vAlign w:val="bottom"/>
          </w:tcPr>
          <w:p w14:paraId="0DE7774F" w14:textId="77777777" w:rsidR="003561D2" w:rsidRPr="002354AA" w:rsidRDefault="003561D2" w:rsidP="00F555E9">
            <w:pPr>
              <w:pStyle w:val="TableBody"/>
            </w:pPr>
            <w:r w:rsidRPr="002354AA">
              <w:t>0.588</w:t>
            </w:r>
          </w:p>
        </w:tc>
        <w:tc>
          <w:tcPr>
            <w:tcW w:w="778" w:type="dxa"/>
            <w:tcBorders>
              <w:bottom w:val="single" w:sz="4" w:space="0" w:color="auto"/>
            </w:tcBorders>
            <w:vAlign w:val="bottom"/>
          </w:tcPr>
          <w:p w14:paraId="03D8B931" w14:textId="77777777" w:rsidR="003561D2" w:rsidRPr="002354AA" w:rsidRDefault="003561D2" w:rsidP="00F555E9">
            <w:pPr>
              <w:pStyle w:val="TableBody"/>
            </w:pPr>
            <w:r w:rsidRPr="002354AA">
              <w:t>4.92</w:t>
            </w:r>
          </w:p>
        </w:tc>
        <w:tc>
          <w:tcPr>
            <w:tcW w:w="778" w:type="dxa"/>
            <w:tcBorders>
              <w:bottom w:val="single" w:sz="4" w:space="0" w:color="auto"/>
            </w:tcBorders>
            <w:vAlign w:val="bottom"/>
          </w:tcPr>
          <w:p w14:paraId="2C4535B7" w14:textId="77777777" w:rsidR="003561D2" w:rsidRPr="002354AA" w:rsidRDefault="003561D2" w:rsidP="00F555E9">
            <w:pPr>
              <w:pStyle w:val="TableBody"/>
            </w:pPr>
            <w:r w:rsidRPr="002354AA">
              <w:t>0.546</w:t>
            </w:r>
          </w:p>
        </w:tc>
      </w:tr>
    </w:tbl>
    <w:p w14:paraId="53D91D09" w14:textId="77777777" w:rsidR="003561D2" w:rsidRDefault="003561D2" w:rsidP="003561D2"/>
    <w:p w14:paraId="4B3BC865" w14:textId="77777777" w:rsidR="003561D2" w:rsidRDefault="003561D2" w:rsidP="003561D2">
      <w:r>
        <w:br w:type="page"/>
      </w:r>
    </w:p>
    <w:p w14:paraId="698E426F" w14:textId="2E9E797A" w:rsidR="000B1511" w:rsidRDefault="000B1511" w:rsidP="000B1511">
      <w:pPr>
        <w:pStyle w:val="Heading1"/>
      </w:pPr>
      <w:r>
        <w:lastRenderedPageBreak/>
        <w:t>Supplemental Materials</w:t>
      </w:r>
    </w:p>
    <w:p w14:paraId="171CE4CC" w14:textId="5D0E82FC" w:rsidR="00E42721" w:rsidRDefault="00E42721" w:rsidP="00E42721">
      <w:pPr>
        <w:pStyle w:val="TableCaption"/>
        <w:rPr>
          <w:b w:val="0"/>
          <w:bCs/>
        </w:rPr>
      </w:pPr>
      <w:bookmarkStart w:id="43" w:name="_Ref78302990"/>
      <w:bookmarkStart w:id="44" w:name="_Toc78910453"/>
      <w:bookmarkStart w:id="45" w:name="_Toc80706224"/>
      <w:r>
        <w:t>Figure S</w:t>
      </w:r>
      <w:fldSimple w:instr=" SEQ Figure_S \* ARABIC \s 1 ">
        <w:r>
          <w:rPr>
            <w:noProof/>
          </w:rPr>
          <w:t>1</w:t>
        </w:r>
      </w:fldSimple>
      <w:bookmarkEnd w:id="43"/>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x Bannock Russet, </w:t>
      </w:r>
      <w:r w:rsidRPr="00103E71">
        <w:t>(b)</w:t>
      </w:r>
      <w:r w:rsidRPr="00422C27">
        <w:rPr>
          <w:b w:val="0"/>
          <w:bCs/>
        </w:rPr>
        <w:t xml:space="preserve"> Argentina x Gem Russet, </w:t>
      </w:r>
      <w:r w:rsidRPr="00103E71">
        <w:t>(c)</w:t>
      </w:r>
      <w:r w:rsidRPr="00422C27">
        <w:rPr>
          <w:b w:val="0"/>
          <w:bCs/>
        </w:rPr>
        <w:t xml:space="preserve"> Argentina x Innovator, </w:t>
      </w:r>
      <w:r w:rsidRPr="00103E71">
        <w:t>(d)</w:t>
      </w:r>
      <w:r w:rsidRPr="00422C27">
        <w:rPr>
          <w:b w:val="0"/>
          <w:bCs/>
        </w:rPr>
        <w:t xml:space="preserve"> Argentina x </w:t>
      </w:r>
      <w:proofErr w:type="spellStart"/>
      <w:r w:rsidRPr="00422C27">
        <w:rPr>
          <w:b w:val="0"/>
          <w:bCs/>
        </w:rPr>
        <w:t>Markies</w:t>
      </w:r>
      <w:proofErr w:type="spellEnd"/>
      <w:r w:rsidRPr="00422C27">
        <w:rPr>
          <w:b w:val="0"/>
          <w:bCs/>
        </w:rPr>
        <w:t xml:space="preserve"> Russet, </w:t>
      </w:r>
      <w:r w:rsidRPr="00103E71">
        <w:t xml:space="preserve">(e) </w:t>
      </w:r>
      <w:r w:rsidRPr="00422C27">
        <w:rPr>
          <w:b w:val="0"/>
          <w:bCs/>
        </w:rPr>
        <w:t xml:space="preserve">Argentina x Umatilla Russet, </w:t>
      </w:r>
      <w:r w:rsidRPr="00103E71">
        <w:t>(f)</w:t>
      </w:r>
      <w:r w:rsidRPr="00422C27">
        <w:rPr>
          <w:b w:val="0"/>
          <w:bCs/>
        </w:rPr>
        <w:t xml:space="preserve"> Belgium x </w:t>
      </w:r>
      <w:proofErr w:type="spellStart"/>
      <w:r w:rsidRPr="00422C27">
        <w:rPr>
          <w:b w:val="0"/>
          <w:bCs/>
        </w:rPr>
        <w:t>Bintje</w:t>
      </w:r>
      <w:proofErr w:type="spellEnd"/>
      <w:r w:rsidRPr="00422C27">
        <w:rPr>
          <w:b w:val="0"/>
          <w:bCs/>
        </w:rPr>
        <w:t xml:space="preserve">, </w:t>
      </w:r>
      <w:r w:rsidRPr="00103E71">
        <w:t>(g)</w:t>
      </w:r>
      <w:r w:rsidRPr="00422C27">
        <w:rPr>
          <w:b w:val="0"/>
          <w:bCs/>
        </w:rPr>
        <w:t xml:space="preserve"> Belgium x Charlotte, </w:t>
      </w:r>
      <w:r w:rsidRPr="00103E71">
        <w:t>(h)</w:t>
      </w:r>
      <w:r w:rsidRPr="00422C27">
        <w:rPr>
          <w:b w:val="0"/>
          <w:bCs/>
        </w:rPr>
        <w:t xml:space="preserve"> Canada x Russet Burbank, </w:t>
      </w:r>
      <w:r w:rsidRPr="00103E71">
        <w:t>(</w:t>
      </w:r>
      <w:proofErr w:type="spellStart"/>
      <w:r w:rsidRPr="00103E71">
        <w:t>i</w:t>
      </w:r>
      <w:proofErr w:type="spellEnd"/>
      <w:r w:rsidRPr="00103E71">
        <w:t>)</w:t>
      </w:r>
      <w:r w:rsidRPr="00422C27">
        <w:rPr>
          <w:b w:val="0"/>
          <w:bCs/>
        </w:rPr>
        <w:t xml:space="preserve"> Canada x </w:t>
      </w:r>
      <w:proofErr w:type="spellStart"/>
      <w:r w:rsidRPr="00422C27">
        <w:rPr>
          <w:b w:val="0"/>
          <w:bCs/>
        </w:rPr>
        <w:t>Shepody</w:t>
      </w:r>
      <w:proofErr w:type="spellEnd"/>
      <w:r w:rsidRPr="00422C27">
        <w:rPr>
          <w:b w:val="0"/>
          <w:bCs/>
        </w:rPr>
        <w:t xml:space="preserve">, </w:t>
      </w:r>
      <w:r w:rsidRPr="00103E71">
        <w:t xml:space="preserve">(j) </w:t>
      </w:r>
      <w:r w:rsidRPr="00422C27">
        <w:rPr>
          <w:b w:val="0"/>
          <w:bCs/>
        </w:rPr>
        <w:t xml:space="preserve">Minnesota x Clearwater, </w:t>
      </w:r>
      <w:r w:rsidRPr="00103E71">
        <w:t>(k)</w:t>
      </w:r>
      <w:r w:rsidRPr="00422C27">
        <w:rPr>
          <w:b w:val="0"/>
          <w:bCs/>
        </w:rPr>
        <w:t xml:space="preserve"> Minnesota x Dakota Russet, </w:t>
      </w:r>
      <w:r w:rsidRPr="00103E71">
        <w:t>(l)</w:t>
      </w:r>
      <w:r w:rsidRPr="00422C27">
        <w:rPr>
          <w:b w:val="0"/>
          <w:bCs/>
        </w:rPr>
        <w:t xml:space="preserve"> Minnesota x Easton, </w:t>
      </w:r>
      <w:r w:rsidRPr="00103E71">
        <w:t>(m)</w:t>
      </w:r>
      <w:r w:rsidRPr="00422C27">
        <w:rPr>
          <w:b w:val="0"/>
          <w:bCs/>
        </w:rPr>
        <w:t xml:space="preserve"> Minnesota x Russet Burbank, and </w:t>
      </w:r>
      <w:r w:rsidRPr="00103E71">
        <w:t>(n)</w:t>
      </w:r>
      <w:r w:rsidRPr="00422C27">
        <w:rPr>
          <w:b w:val="0"/>
          <w:bCs/>
        </w:rPr>
        <w:t xml:space="preserve"> Minnesota x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44"/>
      <w:bookmarkEnd w:id="45"/>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77777777" w:rsidR="00E42721" w:rsidRDefault="00E42721" w:rsidP="00F555E9">
            <w:pPr>
              <w:pStyle w:val="TableBody"/>
            </w:pPr>
            <w:r>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t>(b)</w:t>
            </w:r>
          </w:p>
        </w:tc>
        <w:tc>
          <w:tcPr>
            <w:tcW w:w="8905" w:type="dxa"/>
          </w:tcPr>
          <w:p w14:paraId="15C9AD14" w14:textId="77777777" w:rsidR="00E42721" w:rsidRDefault="00E42721" w:rsidP="00F555E9">
            <w:pPr>
              <w:pStyle w:val="TableBody"/>
            </w:pPr>
            <w:r>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7777777" w:rsidR="00E42721" w:rsidRDefault="00E42721" w:rsidP="00F555E9">
            <w:pPr>
              <w:pStyle w:val="TableBody"/>
              <w:rPr>
                <w:noProof/>
              </w:rPr>
            </w:pPr>
            <w:r>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77777777" w:rsidR="00E42721" w:rsidRDefault="00E42721" w:rsidP="00F555E9">
            <w:pPr>
              <w:pStyle w:val="TableBody"/>
              <w:rPr>
                <w:noProof/>
              </w:rPr>
            </w:pPr>
            <w:r>
              <w:rPr>
                <w:noProof/>
              </w:rPr>
              <w:drawing>
                <wp:inline distT="0" distB="0" distL="0" distR="0" wp14:anchorId="50796DB6" wp14:editId="5D72C5EB">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t>(e)</w:t>
            </w:r>
          </w:p>
        </w:tc>
        <w:tc>
          <w:tcPr>
            <w:tcW w:w="8905" w:type="dxa"/>
          </w:tcPr>
          <w:p w14:paraId="0AD06113" w14:textId="77777777" w:rsidR="00E42721" w:rsidRDefault="00E42721" w:rsidP="00F555E9">
            <w:pPr>
              <w:pStyle w:val="TableBody"/>
              <w:rPr>
                <w:noProof/>
              </w:rPr>
            </w:pPr>
            <w:r>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77777777" w:rsidR="00E42721" w:rsidRDefault="00E42721" w:rsidP="00F555E9">
            <w:pPr>
              <w:pStyle w:val="TableBody"/>
              <w:rPr>
                <w:noProof/>
              </w:rPr>
            </w:pPr>
            <w:r>
              <w:rPr>
                <w:noProof/>
              </w:rPr>
              <w:drawing>
                <wp:inline distT="0" distB="0" distL="0" distR="0" wp14:anchorId="726B7376" wp14:editId="1F396C8E">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t>(g)</w:t>
            </w:r>
          </w:p>
        </w:tc>
        <w:tc>
          <w:tcPr>
            <w:tcW w:w="8905" w:type="dxa"/>
          </w:tcPr>
          <w:p w14:paraId="06CDB264" w14:textId="77777777" w:rsidR="00E42721" w:rsidRDefault="00E42721" w:rsidP="00F555E9">
            <w:pPr>
              <w:pStyle w:val="TableBody"/>
              <w:rPr>
                <w:noProof/>
              </w:rPr>
            </w:pPr>
            <w:r>
              <w:rPr>
                <w:noProof/>
              </w:rPr>
              <w:drawing>
                <wp:inline distT="0" distB="0" distL="0" distR="0" wp14:anchorId="790652A2" wp14:editId="029D02E6">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77777777" w:rsidR="00E42721" w:rsidRDefault="00E42721" w:rsidP="00F555E9">
            <w:pPr>
              <w:pStyle w:val="TableBody"/>
              <w:rPr>
                <w:noProof/>
              </w:rPr>
            </w:pPr>
            <w:r>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0AA8E99D" w14:textId="77777777" w:rsidR="00E42721" w:rsidRDefault="00E42721" w:rsidP="00F555E9">
            <w:pPr>
              <w:pStyle w:val="TableBody"/>
              <w:rPr>
                <w:noProof/>
              </w:rPr>
            </w:pPr>
            <w:r>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t>(j)</w:t>
            </w:r>
          </w:p>
        </w:tc>
        <w:tc>
          <w:tcPr>
            <w:tcW w:w="8905" w:type="dxa"/>
          </w:tcPr>
          <w:p w14:paraId="02AB81B8" w14:textId="77777777" w:rsidR="00E42721" w:rsidRDefault="00E42721" w:rsidP="00F555E9">
            <w:pPr>
              <w:pStyle w:val="TableBody"/>
              <w:rPr>
                <w:noProof/>
              </w:rPr>
            </w:pPr>
            <w:r>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lastRenderedPageBreak/>
              <w:t>(k)</w:t>
            </w:r>
          </w:p>
        </w:tc>
        <w:tc>
          <w:tcPr>
            <w:tcW w:w="8905" w:type="dxa"/>
          </w:tcPr>
          <w:p w14:paraId="03AF8C22" w14:textId="77777777" w:rsidR="00E42721" w:rsidRDefault="00E42721" w:rsidP="00F555E9">
            <w:pPr>
              <w:pStyle w:val="TableBody"/>
              <w:rPr>
                <w:noProof/>
              </w:rPr>
            </w:pPr>
            <w:r>
              <w:rPr>
                <w:noProof/>
              </w:rPr>
              <w:drawing>
                <wp:inline distT="0" distB="0" distL="0" distR="0" wp14:anchorId="4C8F01AE" wp14:editId="25403C91">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t>(l)</w:t>
            </w:r>
          </w:p>
        </w:tc>
        <w:tc>
          <w:tcPr>
            <w:tcW w:w="8905" w:type="dxa"/>
          </w:tcPr>
          <w:p w14:paraId="3E447935" w14:textId="77777777" w:rsidR="00E42721" w:rsidRDefault="00E42721" w:rsidP="00F555E9">
            <w:pPr>
              <w:pStyle w:val="TableBody"/>
              <w:rPr>
                <w:noProof/>
              </w:rPr>
            </w:pPr>
            <w:r>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t>(m)</w:t>
            </w:r>
          </w:p>
        </w:tc>
        <w:tc>
          <w:tcPr>
            <w:tcW w:w="8905" w:type="dxa"/>
          </w:tcPr>
          <w:p w14:paraId="25A86F54" w14:textId="77777777" w:rsidR="00E42721" w:rsidRDefault="00E42721" w:rsidP="00F555E9">
            <w:pPr>
              <w:pStyle w:val="TableBody"/>
              <w:rPr>
                <w:noProof/>
              </w:rPr>
            </w:pPr>
            <w:r>
              <w:rPr>
                <w:noProof/>
              </w:rPr>
              <w:drawing>
                <wp:inline distT="0" distB="0" distL="0" distR="0" wp14:anchorId="1D57715C" wp14:editId="3EA48FE5">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77777777" w:rsidR="00E42721" w:rsidRDefault="00E42721" w:rsidP="00F555E9">
            <w:pPr>
              <w:pStyle w:val="TableBody"/>
              <w:rPr>
                <w:noProof/>
              </w:rPr>
            </w:pPr>
            <w:r>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40C0A4E3" w14:textId="77777777" w:rsidR="00E42721" w:rsidRDefault="00E42721" w:rsidP="00E42721"/>
    <w:p w14:paraId="3982765A" w14:textId="77777777" w:rsidR="00E42721" w:rsidRDefault="00E42721" w:rsidP="00E42721">
      <w:r>
        <w:br w:type="page"/>
      </w:r>
    </w:p>
    <w:p w14:paraId="5D032506" w14:textId="15A9F89F" w:rsidR="00E42721" w:rsidRDefault="00E42721" w:rsidP="00E42721">
      <w:pPr>
        <w:pStyle w:val="TableCaption"/>
        <w:rPr>
          <w:b w:val="0"/>
          <w:bCs/>
        </w:rPr>
      </w:pPr>
      <w:bookmarkStart w:id="46" w:name="_Ref78303665"/>
      <w:bookmarkStart w:id="47" w:name="_Toc78910454"/>
      <w:bookmarkStart w:id="48" w:name="_Toc80706225"/>
      <w:r>
        <w:lastRenderedPageBreak/>
        <w:t>Figure S</w:t>
      </w:r>
      <w:fldSimple w:instr=" SEQ Figure_S \* ARABIC \s 1 ">
        <w:r>
          <w:rPr>
            <w:noProof/>
          </w:rPr>
          <w:t>2</w:t>
        </w:r>
      </w:fldSimple>
      <w:bookmarkEnd w:id="46"/>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x Bannock Russet, </w:t>
      </w:r>
      <w:r w:rsidRPr="0048274C">
        <w:t>(b)</w:t>
      </w:r>
      <w:r w:rsidRPr="00E577B7">
        <w:rPr>
          <w:b w:val="0"/>
          <w:bCs/>
        </w:rPr>
        <w:t xml:space="preserve"> Argentina x Gem Russet, </w:t>
      </w:r>
      <w:r w:rsidRPr="0048274C">
        <w:t>(c)</w:t>
      </w:r>
      <w:r w:rsidRPr="00E577B7">
        <w:rPr>
          <w:b w:val="0"/>
          <w:bCs/>
        </w:rPr>
        <w:t xml:space="preserve"> Argentina x Innovator, </w:t>
      </w:r>
      <w:r w:rsidRPr="0048274C">
        <w:t xml:space="preserve">(d) </w:t>
      </w:r>
      <w:r w:rsidRPr="00E577B7">
        <w:rPr>
          <w:b w:val="0"/>
          <w:bCs/>
        </w:rPr>
        <w:t xml:space="preserve">Argentina x </w:t>
      </w:r>
      <w:proofErr w:type="spellStart"/>
      <w:r w:rsidRPr="00E577B7">
        <w:rPr>
          <w:b w:val="0"/>
          <w:bCs/>
        </w:rPr>
        <w:t>Markies</w:t>
      </w:r>
      <w:proofErr w:type="spellEnd"/>
      <w:r w:rsidRPr="00E577B7">
        <w:rPr>
          <w:b w:val="0"/>
          <w:bCs/>
        </w:rPr>
        <w:t xml:space="preserve"> Russet, </w:t>
      </w:r>
      <w:r w:rsidRPr="0048274C">
        <w:t>(e)</w:t>
      </w:r>
      <w:r w:rsidRPr="00E577B7">
        <w:rPr>
          <w:b w:val="0"/>
          <w:bCs/>
        </w:rPr>
        <w:t xml:space="preserve"> Argentina x Umatilla Russet, </w:t>
      </w:r>
      <w:r w:rsidRPr="0048274C">
        <w:t xml:space="preserve">(f) </w:t>
      </w:r>
      <w:r w:rsidRPr="00E577B7">
        <w:rPr>
          <w:b w:val="0"/>
          <w:bCs/>
        </w:rPr>
        <w:t xml:space="preserve">Belgium x </w:t>
      </w:r>
      <w:proofErr w:type="spellStart"/>
      <w:r w:rsidRPr="00E577B7">
        <w:rPr>
          <w:b w:val="0"/>
          <w:bCs/>
        </w:rPr>
        <w:t>Bintje</w:t>
      </w:r>
      <w:proofErr w:type="spellEnd"/>
      <w:r w:rsidRPr="00E577B7">
        <w:rPr>
          <w:b w:val="0"/>
          <w:bCs/>
        </w:rPr>
        <w:t xml:space="preserve">, </w:t>
      </w:r>
      <w:r w:rsidRPr="0048274C">
        <w:t>(g)</w:t>
      </w:r>
      <w:r w:rsidRPr="00E577B7">
        <w:rPr>
          <w:b w:val="0"/>
          <w:bCs/>
        </w:rPr>
        <w:t xml:space="preserve"> Belgium x Charlotte, </w:t>
      </w:r>
      <w:r w:rsidRPr="0048274C">
        <w:t>(h)</w:t>
      </w:r>
      <w:r w:rsidRPr="00E577B7">
        <w:rPr>
          <w:b w:val="0"/>
          <w:bCs/>
        </w:rPr>
        <w:t xml:space="preserve"> Canada x Russet Burbank, </w:t>
      </w:r>
      <w:r w:rsidRPr="0048274C">
        <w:t>(</w:t>
      </w:r>
      <w:proofErr w:type="spellStart"/>
      <w:r w:rsidRPr="0048274C">
        <w:t>i</w:t>
      </w:r>
      <w:proofErr w:type="spellEnd"/>
      <w:r w:rsidRPr="0048274C">
        <w:t>)</w:t>
      </w:r>
      <w:r w:rsidRPr="00E577B7">
        <w:rPr>
          <w:b w:val="0"/>
          <w:bCs/>
        </w:rPr>
        <w:t xml:space="preserve"> Canada x </w:t>
      </w:r>
      <w:proofErr w:type="spellStart"/>
      <w:r w:rsidRPr="00E577B7">
        <w:rPr>
          <w:b w:val="0"/>
          <w:bCs/>
        </w:rPr>
        <w:t>Shepody</w:t>
      </w:r>
      <w:proofErr w:type="spellEnd"/>
      <w:r w:rsidRPr="00E577B7">
        <w:rPr>
          <w:b w:val="0"/>
          <w:bCs/>
        </w:rPr>
        <w:t xml:space="preserve">, </w:t>
      </w:r>
      <w:r w:rsidRPr="0048274C">
        <w:t>(j)</w:t>
      </w:r>
      <w:r w:rsidRPr="00E577B7">
        <w:rPr>
          <w:b w:val="0"/>
          <w:bCs/>
        </w:rPr>
        <w:t xml:space="preserve"> Minnesota x Clearwater, </w:t>
      </w:r>
      <w:r w:rsidRPr="0048274C">
        <w:t>(k)</w:t>
      </w:r>
      <w:r w:rsidRPr="00E577B7">
        <w:rPr>
          <w:b w:val="0"/>
          <w:bCs/>
        </w:rPr>
        <w:t xml:space="preserve"> Minnesota x Dakota Russet, </w:t>
      </w:r>
      <w:r w:rsidRPr="0048274C">
        <w:t>(l)</w:t>
      </w:r>
      <w:r w:rsidRPr="00E577B7">
        <w:rPr>
          <w:b w:val="0"/>
          <w:bCs/>
        </w:rPr>
        <w:t xml:space="preserve"> Minnesota x Easton, </w:t>
      </w:r>
      <w:r w:rsidRPr="0048274C">
        <w:t>(m)</w:t>
      </w:r>
      <w:r w:rsidRPr="00E577B7">
        <w:rPr>
          <w:b w:val="0"/>
          <w:bCs/>
        </w:rPr>
        <w:t xml:space="preserve"> Minnesota x Russet Burbank, and </w:t>
      </w:r>
      <w:r w:rsidRPr="0048274C">
        <w:t>(n)</w:t>
      </w:r>
      <w:r w:rsidRPr="00E577B7">
        <w:rPr>
          <w:b w:val="0"/>
          <w:bCs/>
        </w:rPr>
        <w:t xml:space="preserve"> Minnesota x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47"/>
      <w:bookmarkEnd w:id="48"/>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77777777" w:rsidR="00E42721" w:rsidRDefault="00E42721" w:rsidP="00F555E9">
            <w:pPr>
              <w:pStyle w:val="TableBody"/>
            </w:pPr>
            <w:r>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t>(b)</w:t>
            </w:r>
          </w:p>
        </w:tc>
        <w:tc>
          <w:tcPr>
            <w:tcW w:w="8905" w:type="dxa"/>
          </w:tcPr>
          <w:p w14:paraId="3B7E838B" w14:textId="77777777" w:rsidR="00E42721" w:rsidRDefault="00E42721" w:rsidP="00F555E9">
            <w:pPr>
              <w:pStyle w:val="TableBody"/>
            </w:pPr>
            <w:r>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t>(</w:t>
            </w:r>
            <w:r>
              <w:rPr>
                <w:b/>
                <w:bCs/>
              </w:rPr>
              <w:t>c</w:t>
            </w:r>
            <w:r w:rsidRPr="0089448D">
              <w:rPr>
                <w:b/>
                <w:bCs/>
              </w:rPr>
              <w:t>)</w:t>
            </w:r>
          </w:p>
        </w:tc>
        <w:tc>
          <w:tcPr>
            <w:tcW w:w="8905" w:type="dxa"/>
          </w:tcPr>
          <w:p w14:paraId="732F4024" w14:textId="77777777" w:rsidR="00E42721" w:rsidRDefault="00E42721" w:rsidP="00F555E9">
            <w:pPr>
              <w:pStyle w:val="TableBody"/>
              <w:rPr>
                <w:noProof/>
              </w:rPr>
            </w:pPr>
            <w:r>
              <w:rPr>
                <w:noProof/>
              </w:rPr>
              <w:drawing>
                <wp:inline distT="0" distB="0" distL="0" distR="0" wp14:anchorId="1BC5F08B" wp14:editId="13A9BD4B">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77777777" w:rsidR="00E42721" w:rsidRDefault="00E42721" w:rsidP="00F555E9">
            <w:pPr>
              <w:pStyle w:val="TableBody"/>
              <w:rPr>
                <w:noProof/>
              </w:rPr>
            </w:pPr>
            <w:r>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t>(e)</w:t>
            </w:r>
          </w:p>
        </w:tc>
        <w:tc>
          <w:tcPr>
            <w:tcW w:w="8905" w:type="dxa"/>
          </w:tcPr>
          <w:p w14:paraId="2B09FDF1" w14:textId="77777777" w:rsidR="00E42721" w:rsidRDefault="00E42721" w:rsidP="00F555E9">
            <w:pPr>
              <w:pStyle w:val="TableBody"/>
              <w:rPr>
                <w:noProof/>
              </w:rPr>
            </w:pPr>
            <w:r>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t>(f)</w:t>
            </w:r>
          </w:p>
        </w:tc>
        <w:tc>
          <w:tcPr>
            <w:tcW w:w="8905" w:type="dxa"/>
          </w:tcPr>
          <w:p w14:paraId="6BE14993" w14:textId="77777777" w:rsidR="00E42721" w:rsidRDefault="00E42721" w:rsidP="00F555E9">
            <w:pPr>
              <w:pStyle w:val="TableBody"/>
              <w:rPr>
                <w:noProof/>
              </w:rPr>
            </w:pPr>
            <w:r>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77777777" w:rsidR="00E42721" w:rsidRDefault="00E42721" w:rsidP="00F555E9">
            <w:pPr>
              <w:pStyle w:val="TableBody"/>
              <w:rPr>
                <w:noProof/>
              </w:rPr>
            </w:pPr>
            <w:r>
              <w:rPr>
                <w:noProof/>
              </w:rPr>
              <w:drawing>
                <wp:inline distT="0" distB="0" distL="0" distR="0" wp14:anchorId="057B1160" wp14:editId="5D564BAB">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t>(h)</w:t>
            </w:r>
          </w:p>
        </w:tc>
        <w:tc>
          <w:tcPr>
            <w:tcW w:w="8905" w:type="dxa"/>
          </w:tcPr>
          <w:p w14:paraId="202D4F5C" w14:textId="77777777" w:rsidR="00E42721" w:rsidRDefault="00E42721" w:rsidP="00F555E9">
            <w:pPr>
              <w:pStyle w:val="TableBody"/>
              <w:rPr>
                <w:noProof/>
              </w:rPr>
            </w:pPr>
            <w:r>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74767D59" w14:textId="77777777" w:rsidR="00E42721" w:rsidRDefault="00E42721" w:rsidP="00F555E9">
            <w:pPr>
              <w:pStyle w:val="TableBody"/>
              <w:rPr>
                <w:noProof/>
              </w:rPr>
            </w:pPr>
            <w:r>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77777777" w:rsidR="00E42721" w:rsidRDefault="00E42721" w:rsidP="00F555E9">
            <w:pPr>
              <w:pStyle w:val="TableBody"/>
              <w:rPr>
                <w:noProof/>
              </w:rPr>
            </w:pPr>
            <w:r>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t>(k)</w:t>
            </w:r>
          </w:p>
        </w:tc>
        <w:tc>
          <w:tcPr>
            <w:tcW w:w="8905" w:type="dxa"/>
          </w:tcPr>
          <w:p w14:paraId="42BCF63C" w14:textId="77777777" w:rsidR="00E42721" w:rsidRDefault="00E42721" w:rsidP="00F555E9">
            <w:pPr>
              <w:pStyle w:val="TableBody"/>
              <w:rPr>
                <w:noProof/>
              </w:rPr>
            </w:pPr>
            <w:r>
              <w:rPr>
                <w:noProof/>
              </w:rPr>
              <w:drawing>
                <wp:inline distT="0" distB="0" distL="0" distR="0" wp14:anchorId="439B5420" wp14:editId="38F71D7A">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t>(l)</w:t>
            </w:r>
          </w:p>
        </w:tc>
        <w:tc>
          <w:tcPr>
            <w:tcW w:w="8905" w:type="dxa"/>
          </w:tcPr>
          <w:p w14:paraId="20C7D6ED" w14:textId="77777777" w:rsidR="00E42721" w:rsidRDefault="00E42721" w:rsidP="00F555E9">
            <w:pPr>
              <w:pStyle w:val="TableBody"/>
              <w:rPr>
                <w:noProof/>
              </w:rPr>
            </w:pPr>
            <w:r>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77777777" w:rsidR="00E42721" w:rsidRDefault="00E42721" w:rsidP="00F555E9">
            <w:pPr>
              <w:pStyle w:val="TableBody"/>
              <w:rPr>
                <w:noProof/>
              </w:rPr>
            </w:pPr>
            <w:r>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t>(n)</w:t>
            </w:r>
          </w:p>
        </w:tc>
        <w:tc>
          <w:tcPr>
            <w:tcW w:w="8905" w:type="dxa"/>
          </w:tcPr>
          <w:p w14:paraId="0F3B3EC9" w14:textId="77777777" w:rsidR="00E42721" w:rsidRDefault="00E42721" w:rsidP="00F555E9">
            <w:pPr>
              <w:pStyle w:val="TableBody"/>
              <w:rPr>
                <w:noProof/>
              </w:rPr>
            </w:pPr>
            <w:r>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472708B3" w14:textId="77777777" w:rsidR="00E42721" w:rsidRDefault="00E42721" w:rsidP="00E42721"/>
    <w:p w14:paraId="3F859504" w14:textId="77777777" w:rsidR="00E42721" w:rsidRDefault="00E42721" w:rsidP="00E42721">
      <w:r>
        <w:br w:type="page"/>
      </w:r>
    </w:p>
    <w:p w14:paraId="6F9BFFEF" w14:textId="4A4A384E" w:rsidR="00E42721" w:rsidRPr="004E1A78" w:rsidRDefault="00E42721" w:rsidP="00E42721">
      <w:pPr>
        <w:pStyle w:val="TableCaption"/>
        <w:rPr>
          <w:b w:val="0"/>
          <w:bCs/>
        </w:rPr>
      </w:pPr>
      <w:bookmarkStart w:id="49" w:name="_Ref78302265"/>
      <w:bookmarkStart w:id="50" w:name="_Toc78910141"/>
      <w:bookmarkStart w:id="51" w:name="_Toc80706208"/>
      <w:r>
        <w:lastRenderedPageBreak/>
        <w:t>Table S</w:t>
      </w:r>
      <w:fldSimple w:instr=" SEQ Table_S \* ARABIC ">
        <w:r>
          <w:rPr>
            <w:noProof/>
          </w:rPr>
          <w:t>1</w:t>
        </w:r>
      </w:fldSimple>
      <w:bookmarkEnd w:id="49"/>
      <w:r>
        <w:t>.</w:t>
      </w:r>
      <w:r w:rsidRPr="00D304D2">
        <w:rPr>
          <w:b w:val="0"/>
          <w:bCs/>
        </w:rPr>
        <w:t xml:space="preserve"> Experimental data used to fit hierarchical Bayesian model.</w:t>
      </w:r>
      <w:bookmarkEnd w:id="50"/>
      <w:bookmarkEnd w:id="51"/>
    </w:p>
    <w:tbl>
      <w:tblPr>
        <w:tblW w:w="8640" w:type="dxa"/>
        <w:tblLayout w:type="fixed"/>
        <w:tblCellMar>
          <w:left w:w="0" w:type="dxa"/>
          <w:right w:w="0" w:type="dxa"/>
        </w:tblCellMar>
        <w:tblLook w:val="04A0" w:firstRow="1" w:lastRow="0" w:firstColumn="1" w:lastColumn="0" w:noHBand="0" w:noVBand="1"/>
      </w:tblPr>
      <w:tblGrid>
        <w:gridCol w:w="360"/>
        <w:gridCol w:w="864"/>
        <w:gridCol w:w="1152"/>
        <w:gridCol w:w="504"/>
        <w:gridCol w:w="1008"/>
        <w:gridCol w:w="1008"/>
        <w:gridCol w:w="720"/>
        <w:gridCol w:w="1008"/>
        <w:gridCol w:w="1008"/>
        <w:gridCol w:w="1008"/>
      </w:tblGrid>
      <w:tr w:rsidR="00E42721" w:rsidRPr="009B3DCC" w14:paraId="6171EC25" w14:textId="77777777" w:rsidTr="00F555E9">
        <w:trPr>
          <w:trHeight w:val="165"/>
          <w:tblHeader/>
        </w:trPr>
        <w:tc>
          <w:tcPr>
            <w:tcW w:w="360" w:type="dxa"/>
            <w:tcBorders>
              <w:top w:val="single" w:sz="4" w:space="0" w:color="auto"/>
            </w:tcBorders>
            <w:hideMark/>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008" w:type="dxa"/>
            <w:tcBorders>
              <w:top w:val="single" w:sz="4" w:space="0" w:color="auto"/>
            </w:tcBorders>
            <w:vAlign w:val="center"/>
            <w:hideMark/>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008" w:type="dxa"/>
            <w:tcBorders>
              <w:top w:val="single" w:sz="4" w:space="0" w:color="auto"/>
            </w:tcBorders>
            <w:vAlign w:val="center"/>
            <w:hideMark/>
          </w:tcPr>
          <w:p w14:paraId="6936413F" w14:textId="77777777" w:rsidR="00E42721" w:rsidRPr="009B3DCC" w:rsidRDefault="00E42721" w:rsidP="00F555E9">
            <w:pPr>
              <w:snapToGrid w:val="0"/>
              <w:jc w:val="center"/>
              <w:rPr>
                <w:sz w:val="20"/>
                <w:szCs w:val="20"/>
              </w:rPr>
            </w:pPr>
            <w:r w:rsidRPr="009B3DCC">
              <w:rPr>
                <w:b/>
                <w:bCs/>
                <w:sz w:val="20"/>
                <w:szCs w:val="20"/>
              </w:rPr>
              <w:t>%</w:t>
            </w:r>
            <w:proofErr w:type="spellStart"/>
            <w:r w:rsidRPr="009B3DCC">
              <w:rPr>
                <w:b/>
                <w:bCs/>
                <w:sz w:val="20"/>
                <w:szCs w:val="20"/>
              </w:rPr>
              <w:t>N</w:t>
            </w:r>
            <w:r w:rsidRPr="009B3DCC">
              <w:rPr>
                <w:b/>
                <w:bCs/>
                <w:sz w:val="20"/>
                <w:szCs w:val="20"/>
                <w:vertAlign w:val="subscript"/>
              </w:rPr>
              <w:t>Plant</w:t>
            </w:r>
            <w:proofErr w:type="spellEnd"/>
          </w:p>
        </w:tc>
      </w:tr>
      <w:tr w:rsidR="00E42721" w:rsidRPr="009B3DCC" w14:paraId="6999D0BB" w14:textId="77777777" w:rsidTr="00F555E9">
        <w:trPr>
          <w:trHeight w:val="165"/>
          <w:tblHeader/>
        </w:trPr>
        <w:tc>
          <w:tcPr>
            <w:tcW w:w="360" w:type="dxa"/>
            <w:tcBorders>
              <w:bottom w:val="single" w:sz="4" w:space="0" w:color="auto"/>
            </w:tcBorders>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
          <w:p w14:paraId="0545667A" w14:textId="77777777" w:rsidR="00E42721" w:rsidRPr="009B3DCC" w:rsidRDefault="00E42721" w:rsidP="00F555E9">
            <w:pPr>
              <w:snapToGrid w:val="0"/>
              <w:jc w:val="center"/>
              <w:rPr>
                <w:color w:val="000000"/>
                <w:sz w:val="20"/>
                <w:szCs w:val="20"/>
              </w:rPr>
            </w:pPr>
            <w:r w:rsidRPr="009B3DCC">
              <w:rPr>
                <w:sz w:val="20"/>
                <w:szCs w:val="20"/>
              </w:rPr>
              <w:t xml:space="preserve">kg N </w:t>
            </w:r>
            <w:proofErr w:type="gramStart"/>
            <w:r w:rsidRPr="009B3DCC">
              <w:rPr>
                <w:sz w:val="20"/>
                <w:szCs w:val="20"/>
              </w:rPr>
              <w:t>ha</w:t>
            </w:r>
            <w:r w:rsidRPr="009B3DCC">
              <w:rPr>
                <w:sz w:val="20"/>
                <w:szCs w:val="20"/>
                <w:vertAlign w:val="superscript"/>
              </w:rPr>
              <w:t>-1</w:t>
            </w:r>
            <w:proofErr w:type="gramEnd"/>
          </w:p>
        </w:tc>
        <w:tc>
          <w:tcPr>
            <w:tcW w:w="1008" w:type="dxa"/>
            <w:tcBorders>
              <w:bottom w:val="single" w:sz="4" w:space="0" w:color="auto"/>
            </w:tcBorders>
            <w:vAlign w:val="center"/>
          </w:tcPr>
          <w:p w14:paraId="52790AB2" w14:textId="77777777" w:rsidR="00E42721" w:rsidRPr="009B3DCC" w:rsidRDefault="00E42721" w:rsidP="00F555E9">
            <w:pPr>
              <w:snapToGrid w:val="0"/>
              <w:jc w:val="center"/>
              <w:rPr>
                <w:color w:val="000000"/>
                <w:sz w:val="20"/>
                <w:szCs w:val="20"/>
              </w:rPr>
            </w:pPr>
            <w:r w:rsidRPr="009B3DCC">
              <w:rPr>
                <w:sz w:val="20"/>
                <w:szCs w:val="20"/>
              </w:rPr>
              <w:t xml:space="preserve">Mg </w:t>
            </w:r>
            <w:proofErr w:type="gramStart"/>
            <w:r w:rsidRPr="009B3DCC">
              <w:rPr>
                <w:sz w:val="20"/>
                <w:szCs w:val="20"/>
              </w:rPr>
              <w:t>ha</w:t>
            </w:r>
            <w:r w:rsidRPr="009B3DCC">
              <w:rPr>
                <w:sz w:val="20"/>
                <w:szCs w:val="20"/>
                <w:vertAlign w:val="superscript"/>
              </w:rPr>
              <w:t>-1</w:t>
            </w:r>
            <w:proofErr w:type="gramEnd"/>
          </w:p>
        </w:tc>
        <w:tc>
          <w:tcPr>
            <w:tcW w:w="1008" w:type="dxa"/>
            <w:tcBorders>
              <w:bottom w:val="single" w:sz="4" w:space="0" w:color="auto"/>
            </w:tcBorders>
            <w:vAlign w:val="center"/>
          </w:tcPr>
          <w:p w14:paraId="089C273C" w14:textId="77777777" w:rsidR="00E42721" w:rsidRPr="009B3DCC"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p>
        </w:tc>
      </w:tr>
      <w:tr w:rsidR="00E42721" w:rsidRPr="009B3DCC" w14:paraId="032A2AAD" w14:textId="77777777" w:rsidTr="00F555E9">
        <w:trPr>
          <w:trHeight w:val="165"/>
        </w:trPr>
        <w:tc>
          <w:tcPr>
            <w:tcW w:w="360" w:type="dxa"/>
            <w:vAlign w:val="center"/>
            <w:hideMark/>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0EF9B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2CB7B33E"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2721" w:rsidRPr="009B3DCC" w14:paraId="7CDD3677" w14:textId="77777777" w:rsidTr="00F555E9">
        <w:trPr>
          <w:trHeight w:val="165"/>
        </w:trPr>
        <w:tc>
          <w:tcPr>
            <w:tcW w:w="360" w:type="dxa"/>
            <w:vAlign w:val="center"/>
            <w:hideMark/>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9CFC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12C36FA1"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5267B0A2" w14:textId="77777777" w:rsidTr="00F555E9">
        <w:trPr>
          <w:trHeight w:val="165"/>
        </w:trPr>
        <w:tc>
          <w:tcPr>
            <w:tcW w:w="360" w:type="dxa"/>
            <w:vAlign w:val="center"/>
            <w:hideMark/>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CE4AC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2BA6EE45"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2721" w:rsidRPr="009B3DCC" w14:paraId="0F143551" w14:textId="77777777" w:rsidTr="00F555E9">
        <w:trPr>
          <w:trHeight w:val="165"/>
        </w:trPr>
        <w:tc>
          <w:tcPr>
            <w:tcW w:w="360" w:type="dxa"/>
            <w:vAlign w:val="center"/>
            <w:hideMark/>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7D4A6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7AB9EBB9"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2721" w:rsidRPr="009B3DCC" w14:paraId="1EB624A3" w14:textId="77777777" w:rsidTr="00F555E9">
        <w:trPr>
          <w:trHeight w:val="165"/>
        </w:trPr>
        <w:tc>
          <w:tcPr>
            <w:tcW w:w="360" w:type="dxa"/>
            <w:vAlign w:val="center"/>
            <w:hideMark/>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4E5166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008" w:type="dxa"/>
            <w:vAlign w:val="center"/>
            <w:hideMark/>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2721" w:rsidRPr="009B3DCC" w14:paraId="2637DEA2" w14:textId="77777777" w:rsidTr="00F555E9">
        <w:trPr>
          <w:trHeight w:val="165"/>
        </w:trPr>
        <w:tc>
          <w:tcPr>
            <w:tcW w:w="360" w:type="dxa"/>
            <w:vAlign w:val="center"/>
            <w:hideMark/>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74FA9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2721" w:rsidRPr="009B3DCC" w14:paraId="6814D874" w14:textId="77777777" w:rsidTr="00F555E9">
        <w:trPr>
          <w:trHeight w:val="165"/>
        </w:trPr>
        <w:tc>
          <w:tcPr>
            <w:tcW w:w="360" w:type="dxa"/>
            <w:vAlign w:val="center"/>
            <w:hideMark/>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230A0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5D16AE5" w14:textId="77777777" w:rsidTr="00F555E9">
        <w:trPr>
          <w:trHeight w:val="165"/>
        </w:trPr>
        <w:tc>
          <w:tcPr>
            <w:tcW w:w="360" w:type="dxa"/>
            <w:vAlign w:val="center"/>
            <w:hideMark/>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953B8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2721" w:rsidRPr="009B3DCC" w14:paraId="6DCED8BE" w14:textId="77777777" w:rsidTr="00F555E9">
        <w:trPr>
          <w:trHeight w:val="165"/>
        </w:trPr>
        <w:tc>
          <w:tcPr>
            <w:tcW w:w="360" w:type="dxa"/>
            <w:vAlign w:val="center"/>
            <w:hideMark/>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E04A5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2721" w:rsidRPr="009B3DCC" w14:paraId="4C76CBE1" w14:textId="77777777" w:rsidTr="00F555E9">
        <w:trPr>
          <w:trHeight w:val="165"/>
        </w:trPr>
        <w:tc>
          <w:tcPr>
            <w:tcW w:w="360" w:type="dxa"/>
            <w:vAlign w:val="center"/>
            <w:hideMark/>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655D3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008" w:type="dxa"/>
            <w:vAlign w:val="center"/>
            <w:hideMark/>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2951E986" w14:textId="77777777" w:rsidTr="00F555E9">
        <w:trPr>
          <w:trHeight w:val="165"/>
        </w:trPr>
        <w:tc>
          <w:tcPr>
            <w:tcW w:w="360" w:type="dxa"/>
            <w:vAlign w:val="center"/>
            <w:hideMark/>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56EC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3EEBDC0A" w14:textId="77777777" w:rsidTr="00F555E9">
        <w:trPr>
          <w:trHeight w:val="165"/>
        </w:trPr>
        <w:tc>
          <w:tcPr>
            <w:tcW w:w="360" w:type="dxa"/>
            <w:vAlign w:val="center"/>
            <w:hideMark/>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506D28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008" w:type="dxa"/>
            <w:vAlign w:val="center"/>
            <w:hideMark/>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16A973DE" w14:textId="77777777" w:rsidTr="00F555E9">
        <w:trPr>
          <w:trHeight w:val="165"/>
        </w:trPr>
        <w:tc>
          <w:tcPr>
            <w:tcW w:w="360" w:type="dxa"/>
            <w:vAlign w:val="center"/>
            <w:hideMark/>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CA50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2721" w:rsidRPr="009B3DCC" w14:paraId="157122EB" w14:textId="77777777" w:rsidTr="00F555E9">
        <w:trPr>
          <w:trHeight w:val="180"/>
        </w:trPr>
        <w:tc>
          <w:tcPr>
            <w:tcW w:w="360" w:type="dxa"/>
            <w:vAlign w:val="center"/>
            <w:hideMark/>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8D212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2721" w:rsidRPr="009B3DCC" w14:paraId="02A3C765" w14:textId="77777777" w:rsidTr="00F555E9">
        <w:trPr>
          <w:trHeight w:val="165"/>
        </w:trPr>
        <w:tc>
          <w:tcPr>
            <w:tcW w:w="360" w:type="dxa"/>
            <w:vAlign w:val="center"/>
            <w:hideMark/>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327A7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61396D32" w14:textId="77777777" w:rsidTr="00F555E9">
        <w:trPr>
          <w:trHeight w:val="165"/>
        </w:trPr>
        <w:tc>
          <w:tcPr>
            <w:tcW w:w="360" w:type="dxa"/>
            <w:vAlign w:val="center"/>
            <w:hideMark/>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234A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47790D16" w14:textId="77777777" w:rsidTr="00F555E9">
        <w:trPr>
          <w:trHeight w:val="165"/>
        </w:trPr>
        <w:tc>
          <w:tcPr>
            <w:tcW w:w="360" w:type="dxa"/>
            <w:vAlign w:val="center"/>
            <w:hideMark/>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A5C28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008" w:type="dxa"/>
            <w:vAlign w:val="center"/>
            <w:hideMark/>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3D5E8C36" w14:textId="77777777" w:rsidTr="00F555E9">
        <w:trPr>
          <w:trHeight w:val="165"/>
        </w:trPr>
        <w:tc>
          <w:tcPr>
            <w:tcW w:w="360" w:type="dxa"/>
            <w:vAlign w:val="center"/>
            <w:hideMark/>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62AB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2721" w:rsidRPr="009B3DCC" w14:paraId="2BB4A491" w14:textId="77777777" w:rsidTr="00F555E9">
        <w:trPr>
          <w:trHeight w:val="165"/>
        </w:trPr>
        <w:tc>
          <w:tcPr>
            <w:tcW w:w="360" w:type="dxa"/>
            <w:vAlign w:val="center"/>
            <w:hideMark/>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577B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008" w:type="dxa"/>
            <w:vAlign w:val="center"/>
            <w:hideMark/>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15899F19" w14:textId="77777777" w:rsidTr="00F555E9">
        <w:trPr>
          <w:trHeight w:val="165"/>
        </w:trPr>
        <w:tc>
          <w:tcPr>
            <w:tcW w:w="360" w:type="dxa"/>
            <w:vAlign w:val="center"/>
            <w:hideMark/>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E4062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008" w:type="dxa"/>
            <w:vAlign w:val="center"/>
            <w:hideMark/>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38E688B8" w14:textId="77777777" w:rsidTr="00F555E9">
        <w:trPr>
          <w:trHeight w:val="165"/>
        </w:trPr>
        <w:tc>
          <w:tcPr>
            <w:tcW w:w="360" w:type="dxa"/>
            <w:vAlign w:val="center"/>
            <w:hideMark/>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EDE74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008" w:type="dxa"/>
            <w:vAlign w:val="center"/>
            <w:hideMark/>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7FD8F529" w14:textId="77777777" w:rsidTr="00F555E9">
        <w:trPr>
          <w:trHeight w:val="165"/>
        </w:trPr>
        <w:tc>
          <w:tcPr>
            <w:tcW w:w="360" w:type="dxa"/>
            <w:vAlign w:val="center"/>
            <w:hideMark/>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4AC58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008" w:type="dxa"/>
            <w:vAlign w:val="center"/>
            <w:hideMark/>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4C8F3ABF" w14:textId="77777777" w:rsidTr="00F555E9">
        <w:trPr>
          <w:trHeight w:val="165"/>
        </w:trPr>
        <w:tc>
          <w:tcPr>
            <w:tcW w:w="360" w:type="dxa"/>
            <w:vAlign w:val="center"/>
            <w:hideMark/>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333CA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008" w:type="dxa"/>
            <w:vAlign w:val="center"/>
            <w:hideMark/>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9A582CA" w14:textId="77777777" w:rsidTr="00F555E9">
        <w:trPr>
          <w:trHeight w:val="165"/>
        </w:trPr>
        <w:tc>
          <w:tcPr>
            <w:tcW w:w="360" w:type="dxa"/>
            <w:vAlign w:val="center"/>
            <w:hideMark/>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8946A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008" w:type="dxa"/>
            <w:vAlign w:val="center"/>
            <w:hideMark/>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4C0FA137" w14:textId="77777777" w:rsidTr="00F555E9">
        <w:trPr>
          <w:trHeight w:val="165"/>
        </w:trPr>
        <w:tc>
          <w:tcPr>
            <w:tcW w:w="360" w:type="dxa"/>
            <w:vAlign w:val="center"/>
            <w:hideMark/>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21FC1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008" w:type="dxa"/>
            <w:vAlign w:val="center"/>
            <w:hideMark/>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5D169696" w14:textId="77777777" w:rsidTr="00F555E9">
        <w:trPr>
          <w:trHeight w:val="165"/>
        </w:trPr>
        <w:tc>
          <w:tcPr>
            <w:tcW w:w="360" w:type="dxa"/>
            <w:vAlign w:val="center"/>
            <w:hideMark/>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AAF27A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008" w:type="dxa"/>
            <w:vAlign w:val="center"/>
            <w:hideMark/>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016BC8D7" w14:textId="77777777" w:rsidTr="00F555E9">
        <w:trPr>
          <w:trHeight w:val="165"/>
        </w:trPr>
        <w:tc>
          <w:tcPr>
            <w:tcW w:w="360" w:type="dxa"/>
            <w:vAlign w:val="center"/>
            <w:hideMark/>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A34FA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008" w:type="dxa"/>
            <w:vAlign w:val="center"/>
            <w:hideMark/>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61BAA893" w14:textId="77777777" w:rsidTr="00F555E9">
        <w:trPr>
          <w:trHeight w:val="165"/>
        </w:trPr>
        <w:tc>
          <w:tcPr>
            <w:tcW w:w="360" w:type="dxa"/>
            <w:vAlign w:val="center"/>
            <w:hideMark/>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E1141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008" w:type="dxa"/>
            <w:vAlign w:val="center"/>
            <w:hideMark/>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64DB1584" w14:textId="77777777" w:rsidTr="00F555E9">
        <w:trPr>
          <w:trHeight w:val="180"/>
        </w:trPr>
        <w:tc>
          <w:tcPr>
            <w:tcW w:w="360" w:type="dxa"/>
            <w:vAlign w:val="center"/>
            <w:hideMark/>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F669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008" w:type="dxa"/>
            <w:vAlign w:val="center"/>
            <w:hideMark/>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68B08332" w14:textId="77777777" w:rsidTr="00F555E9">
        <w:trPr>
          <w:trHeight w:val="165"/>
        </w:trPr>
        <w:tc>
          <w:tcPr>
            <w:tcW w:w="360" w:type="dxa"/>
            <w:vAlign w:val="center"/>
            <w:hideMark/>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52EA0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008" w:type="dxa"/>
            <w:vAlign w:val="center"/>
            <w:hideMark/>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ED157C6" w14:textId="77777777" w:rsidTr="00F555E9">
        <w:trPr>
          <w:trHeight w:val="165"/>
        </w:trPr>
        <w:tc>
          <w:tcPr>
            <w:tcW w:w="360" w:type="dxa"/>
            <w:vAlign w:val="center"/>
            <w:hideMark/>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22A26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2721" w:rsidRPr="009B3DCC" w14:paraId="3D8AFB3D" w14:textId="77777777" w:rsidTr="00F555E9">
        <w:trPr>
          <w:trHeight w:val="165"/>
        </w:trPr>
        <w:tc>
          <w:tcPr>
            <w:tcW w:w="360" w:type="dxa"/>
            <w:vAlign w:val="center"/>
            <w:hideMark/>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0B5DE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6549DB0A" w14:textId="77777777" w:rsidTr="00F555E9">
        <w:trPr>
          <w:trHeight w:val="165"/>
        </w:trPr>
        <w:tc>
          <w:tcPr>
            <w:tcW w:w="360" w:type="dxa"/>
            <w:vAlign w:val="center"/>
            <w:hideMark/>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5551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2721" w:rsidRPr="009B3DCC" w14:paraId="09E7AC55" w14:textId="77777777" w:rsidTr="00F555E9">
        <w:trPr>
          <w:trHeight w:val="165"/>
        </w:trPr>
        <w:tc>
          <w:tcPr>
            <w:tcW w:w="360" w:type="dxa"/>
            <w:vAlign w:val="center"/>
            <w:hideMark/>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301C7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2721" w:rsidRPr="009B3DCC" w14:paraId="4102EDBA" w14:textId="77777777" w:rsidTr="00F555E9">
        <w:trPr>
          <w:trHeight w:val="165"/>
        </w:trPr>
        <w:tc>
          <w:tcPr>
            <w:tcW w:w="360" w:type="dxa"/>
            <w:vAlign w:val="center"/>
            <w:hideMark/>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E04F1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5A89BB64" w14:textId="77777777" w:rsidTr="00F555E9">
        <w:trPr>
          <w:trHeight w:val="165"/>
        </w:trPr>
        <w:tc>
          <w:tcPr>
            <w:tcW w:w="360" w:type="dxa"/>
            <w:vAlign w:val="center"/>
            <w:hideMark/>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94853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008" w:type="dxa"/>
            <w:vAlign w:val="center"/>
            <w:hideMark/>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5EA64871" w14:textId="77777777" w:rsidTr="00F555E9">
        <w:trPr>
          <w:trHeight w:val="165"/>
        </w:trPr>
        <w:tc>
          <w:tcPr>
            <w:tcW w:w="360" w:type="dxa"/>
            <w:vAlign w:val="center"/>
            <w:hideMark/>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341BD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008" w:type="dxa"/>
            <w:vAlign w:val="center"/>
            <w:hideMark/>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2721" w:rsidRPr="009B3DCC" w14:paraId="66FF43F3" w14:textId="77777777" w:rsidTr="00F555E9">
        <w:trPr>
          <w:trHeight w:val="165"/>
        </w:trPr>
        <w:tc>
          <w:tcPr>
            <w:tcW w:w="360" w:type="dxa"/>
            <w:vAlign w:val="center"/>
            <w:hideMark/>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54AED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008" w:type="dxa"/>
            <w:vAlign w:val="center"/>
            <w:hideMark/>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2721" w:rsidRPr="009B3DCC" w14:paraId="75488CD8" w14:textId="77777777" w:rsidTr="00F555E9">
        <w:trPr>
          <w:trHeight w:val="165"/>
        </w:trPr>
        <w:tc>
          <w:tcPr>
            <w:tcW w:w="360" w:type="dxa"/>
            <w:vAlign w:val="center"/>
            <w:hideMark/>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EBBE8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008" w:type="dxa"/>
            <w:vAlign w:val="center"/>
            <w:hideMark/>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2721" w:rsidRPr="009B3DCC" w14:paraId="4BBEA228" w14:textId="77777777" w:rsidTr="00F555E9">
        <w:trPr>
          <w:trHeight w:val="165"/>
        </w:trPr>
        <w:tc>
          <w:tcPr>
            <w:tcW w:w="360" w:type="dxa"/>
            <w:vAlign w:val="center"/>
            <w:hideMark/>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532D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008" w:type="dxa"/>
            <w:vAlign w:val="center"/>
            <w:hideMark/>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4387F3DD" w14:textId="77777777" w:rsidTr="00F555E9">
        <w:trPr>
          <w:trHeight w:val="165"/>
        </w:trPr>
        <w:tc>
          <w:tcPr>
            <w:tcW w:w="360" w:type="dxa"/>
            <w:vAlign w:val="center"/>
            <w:hideMark/>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BE4FB4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008" w:type="dxa"/>
            <w:vAlign w:val="center"/>
            <w:hideMark/>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55131C3C" w14:textId="77777777" w:rsidTr="00F555E9">
        <w:trPr>
          <w:trHeight w:val="165"/>
        </w:trPr>
        <w:tc>
          <w:tcPr>
            <w:tcW w:w="360" w:type="dxa"/>
            <w:vAlign w:val="center"/>
            <w:hideMark/>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48F97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008" w:type="dxa"/>
            <w:vAlign w:val="center"/>
            <w:hideMark/>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34D92DB2" w14:textId="77777777" w:rsidTr="00F555E9">
        <w:trPr>
          <w:trHeight w:val="180"/>
        </w:trPr>
        <w:tc>
          <w:tcPr>
            <w:tcW w:w="360" w:type="dxa"/>
            <w:vAlign w:val="center"/>
            <w:hideMark/>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DE02B0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008" w:type="dxa"/>
            <w:vAlign w:val="center"/>
            <w:hideMark/>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5A76E3F4" w14:textId="77777777" w:rsidTr="00F555E9">
        <w:trPr>
          <w:trHeight w:val="165"/>
        </w:trPr>
        <w:tc>
          <w:tcPr>
            <w:tcW w:w="360" w:type="dxa"/>
            <w:vAlign w:val="center"/>
            <w:hideMark/>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7E7E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008" w:type="dxa"/>
            <w:vAlign w:val="center"/>
            <w:hideMark/>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2721" w:rsidRPr="009B3DCC" w14:paraId="2135FE86" w14:textId="77777777" w:rsidTr="00F555E9">
        <w:trPr>
          <w:trHeight w:val="165"/>
        </w:trPr>
        <w:tc>
          <w:tcPr>
            <w:tcW w:w="360" w:type="dxa"/>
            <w:vAlign w:val="center"/>
            <w:hideMark/>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5D4269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2721" w:rsidRPr="009B3DCC" w14:paraId="68569B52" w14:textId="77777777" w:rsidTr="00F555E9">
        <w:trPr>
          <w:trHeight w:val="165"/>
        </w:trPr>
        <w:tc>
          <w:tcPr>
            <w:tcW w:w="360" w:type="dxa"/>
            <w:vAlign w:val="center"/>
            <w:hideMark/>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4692C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2B2D67B1" w14:textId="77777777" w:rsidTr="00F555E9">
        <w:trPr>
          <w:trHeight w:val="165"/>
        </w:trPr>
        <w:tc>
          <w:tcPr>
            <w:tcW w:w="360" w:type="dxa"/>
            <w:vAlign w:val="center"/>
            <w:hideMark/>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C2805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49BBB7DD" w14:textId="77777777" w:rsidTr="00F555E9">
        <w:trPr>
          <w:trHeight w:val="165"/>
        </w:trPr>
        <w:tc>
          <w:tcPr>
            <w:tcW w:w="360" w:type="dxa"/>
            <w:vAlign w:val="center"/>
            <w:hideMark/>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4424E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A11A1B6" w14:textId="77777777" w:rsidTr="00F555E9">
        <w:trPr>
          <w:trHeight w:val="165"/>
        </w:trPr>
        <w:tc>
          <w:tcPr>
            <w:tcW w:w="360" w:type="dxa"/>
            <w:vAlign w:val="center"/>
            <w:hideMark/>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0579B7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008" w:type="dxa"/>
            <w:vAlign w:val="center"/>
            <w:hideMark/>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72996909" w14:textId="77777777" w:rsidTr="00F555E9">
        <w:trPr>
          <w:trHeight w:val="165"/>
        </w:trPr>
        <w:tc>
          <w:tcPr>
            <w:tcW w:w="360" w:type="dxa"/>
            <w:vAlign w:val="center"/>
            <w:hideMark/>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67BB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008" w:type="dxa"/>
            <w:vAlign w:val="center"/>
            <w:hideMark/>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74572909" w14:textId="77777777" w:rsidTr="00F555E9">
        <w:trPr>
          <w:trHeight w:val="165"/>
        </w:trPr>
        <w:tc>
          <w:tcPr>
            <w:tcW w:w="360" w:type="dxa"/>
            <w:vAlign w:val="center"/>
            <w:hideMark/>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995B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2721" w:rsidRPr="009B3DCC" w14:paraId="09FC1F94" w14:textId="77777777" w:rsidTr="00F555E9">
        <w:trPr>
          <w:trHeight w:val="165"/>
        </w:trPr>
        <w:tc>
          <w:tcPr>
            <w:tcW w:w="360" w:type="dxa"/>
            <w:vAlign w:val="center"/>
            <w:hideMark/>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CB402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008" w:type="dxa"/>
            <w:vAlign w:val="center"/>
            <w:hideMark/>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25384560" w14:textId="77777777" w:rsidTr="00F555E9">
        <w:trPr>
          <w:trHeight w:val="165"/>
        </w:trPr>
        <w:tc>
          <w:tcPr>
            <w:tcW w:w="360" w:type="dxa"/>
            <w:vAlign w:val="center"/>
            <w:hideMark/>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232F1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008" w:type="dxa"/>
            <w:vAlign w:val="center"/>
            <w:hideMark/>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2721" w:rsidRPr="009B3DCC" w14:paraId="5664F47D" w14:textId="77777777" w:rsidTr="00F555E9">
        <w:trPr>
          <w:trHeight w:val="165"/>
        </w:trPr>
        <w:tc>
          <w:tcPr>
            <w:tcW w:w="360" w:type="dxa"/>
            <w:vAlign w:val="center"/>
            <w:hideMark/>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D62DE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008" w:type="dxa"/>
            <w:vAlign w:val="center"/>
            <w:hideMark/>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70345CB9" w14:textId="77777777" w:rsidTr="00F555E9">
        <w:trPr>
          <w:trHeight w:val="165"/>
        </w:trPr>
        <w:tc>
          <w:tcPr>
            <w:tcW w:w="360" w:type="dxa"/>
            <w:vAlign w:val="center"/>
            <w:hideMark/>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4968E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008" w:type="dxa"/>
            <w:vAlign w:val="center"/>
            <w:hideMark/>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45234808" w14:textId="77777777" w:rsidTr="00F555E9">
        <w:trPr>
          <w:trHeight w:val="165"/>
        </w:trPr>
        <w:tc>
          <w:tcPr>
            <w:tcW w:w="360" w:type="dxa"/>
            <w:vAlign w:val="center"/>
            <w:hideMark/>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2C815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008" w:type="dxa"/>
            <w:vAlign w:val="center"/>
            <w:hideMark/>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4584A745" w14:textId="77777777" w:rsidTr="00F555E9">
        <w:trPr>
          <w:trHeight w:val="180"/>
        </w:trPr>
        <w:tc>
          <w:tcPr>
            <w:tcW w:w="360" w:type="dxa"/>
            <w:vAlign w:val="center"/>
            <w:hideMark/>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D72E4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5504E815" w14:textId="77777777" w:rsidTr="00F555E9">
        <w:trPr>
          <w:trHeight w:val="165"/>
        </w:trPr>
        <w:tc>
          <w:tcPr>
            <w:tcW w:w="360" w:type="dxa"/>
            <w:vAlign w:val="center"/>
            <w:hideMark/>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58805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2721" w:rsidRPr="009B3DCC" w14:paraId="6CC1D8E0" w14:textId="77777777" w:rsidTr="00F555E9">
        <w:trPr>
          <w:trHeight w:val="165"/>
        </w:trPr>
        <w:tc>
          <w:tcPr>
            <w:tcW w:w="360" w:type="dxa"/>
            <w:vAlign w:val="center"/>
            <w:hideMark/>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38AF8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2721" w:rsidRPr="009B3DCC" w14:paraId="425ED6B8" w14:textId="77777777" w:rsidTr="00F555E9">
        <w:trPr>
          <w:trHeight w:val="165"/>
        </w:trPr>
        <w:tc>
          <w:tcPr>
            <w:tcW w:w="360" w:type="dxa"/>
            <w:vAlign w:val="center"/>
            <w:hideMark/>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FAD5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2721" w:rsidRPr="009B3DCC" w14:paraId="061DE8C2" w14:textId="77777777" w:rsidTr="00F555E9">
        <w:trPr>
          <w:trHeight w:val="165"/>
        </w:trPr>
        <w:tc>
          <w:tcPr>
            <w:tcW w:w="360" w:type="dxa"/>
            <w:vAlign w:val="center"/>
            <w:hideMark/>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FBDC6C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008" w:type="dxa"/>
            <w:vAlign w:val="center"/>
            <w:hideMark/>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28AE40E6" w14:textId="77777777" w:rsidTr="00F555E9">
        <w:trPr>
          <w:trHeight w:val="165"/>
        </w:trPr>
        <w:tc>
          <w:tcPr>
            <w:tcW w:w="360" w:type="dxa"/>
            <w:vAlign w:val="center"/>
            <w:hideMark/>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A9D3F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008" w:type="dxa"/>
            <w:vAlign w:val="center"/>
            <w:hideMark/>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5298BAA8" w14:textId="77777777" w:rsidTr="00F555E9">
        <w:trPr>
          <w:trHeight w:val="165"/>
        </w:trPr>
        <w:tc>
          <w:tcPr>
            <w:tcW w:w="360" w:type="dxa"/>
            <w:vAlign w:val="center"/>
            <w:hideMark/>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66784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008" w:type="dxa"/>
            <w:vAlign w:val="center"/>
            <w:hideMark/>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5EB47192" w14:textId="77777777" w:rsidTr="00F555E9">
        <w:trPr>
          <w:trHeight w:val="165"/>
        </w:trPr>
        <w:tc>
          <w:tcPr>
            <w:tcW w:w="360" w:type="dxa"/>
            <w:vAlign w:val="center"/>
            <w:hideMark/>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149B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008" w:type="dxa"/>
            <w:vAlign w:val="center"/>
            <w:hideMark/>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2721" w:rsidRPr="009B3DCC" w14:paraId="3D0A05D9" w14:textId="77777777" w:rsidTr="00F555E9">
        <w:trPr>
          <w:trHeight w:val="165"/>
        </w:trPr>
        <w:tc>
          <w:tcPr>
            <w:tcW w:w="360" w:type="dxa"/>
            <w:vAlign w:val="center"/>
            <w:hideMark/>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29092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008" w:type="dxa"/>
            <w:vAlign w:val="center"/>
            <w:hideMark/>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7FA1F8F6" w14:textId="77777777" w:rsidTr="00F555E9">
        <w:trPr>
          <w:trHeight w:val="165"/>
        </w:trPr>
        <w:tc>
          <w:tcPr>
            <w:tcW w:w="360" w:type="dxa"/>
            <w:vAlign w:val="center"/>
            <w:hideMark/>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80419E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008" w:type="dxa"/>
            <w:vAlign w:val="center"/>
            <w:hideMark/>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4F429925" w14:textId="77777777" w:rsidTr="00F555E9">
        <w:trPr>
          <w:trHeight w:val="165"/>
        </w:trPr>
        <w:tc>
          <w:tcPr>
            <w:tcW w:w="360" w:type="dxa"/>
            <w:vAlign w:val="center"/>
            <w:hideMark/>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B6E5D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2721" w:rsidRPr="009B3DCC" w14:paraId="576352FF" w14:textId="77777777" w:rsidTr="00F555E9">
        <w:trPr>
          <w:trHeight w:val="165"/>
        </w:trPr>
        <w:tc>
          <w:tcPr>
            <w:tcW w:w="360" w:type="dxa"/>
            <w:vAlign w:val="center"/>
            <w:hideMark/>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E88D6C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008" w:type="dxa"/>
            <w:vAlign w:val="center"/>
            <w:hideMark/>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3164D513" w14:textId="77777777" w:rsidTr="00F555E9">
        <w:trPr>
          <w:trHeight w:val="165"/>
        </w:trPr>
        <w:tc>
          <w:tcPr>
            <w:tcW w:w="360" w:type="dxa"/>
            <w:vAlign w:val="center"/>
            <w:hideMark/>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EA652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2721" w:rsidRPr="009B3DCC" w14:paraId="2617F873" w14:textId="77777777" w:rsidTr="00F555E9">
        <w:trPr>
          <w:trHeight w:val="165"/>
        </w:trPr>
        <w:tc>
          <w:tcPr>
            <w:tcW w:w="360" w:type="dxa"/>
            <w:vAlign w:val="center"/>
            <w:hideMark/>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9C932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2721" w:rsidRPr="009B3DCC" w14:paraId="7A184B06" w14:textId="77777777" w:rsidTr="00F555E9">
        <w:trPr>
          <w:trHeight w:val="180"/>
        </w:trPr>
        <w:tc>
          <w:tcPr>
            <w:tcW w:w="360" w:type="dxa"/>
            <w:vAlign w:val="center"/>
            <w:hideMark/>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841C7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2422592F" w14:textId="77777777" w:rsidTr="00F555E9">
        <w:trPr>
          <w:trHeight w:val="165"/>
        </w:trPr>
        <w:tc>
          <w:tcPr>
            <w:tcW w:w="360" w:type="dxa"/>
            <w:vAlign w:val="center"/>
            <w:hideMark/>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69DC84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2721" w:rsidRPr="009B3DCC" w14:paraId="121F3C3C" w14:textId="77777777" w:rsidTr="00F555E9">
        <w:trPr>
          <w:trHeight w:val="165"/>
        </w:trPr>
        <w:tc>
          <w:tcPr>
            <w:tcW w:w="360" w:type="dxa"/>
            <w:vAlign w:val="center"/>
            <w:hideMark/>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121D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2721" w:rsidRPr="009B3DCC" w14:paraId="352164F4" w14:textId="77777777" w:rsidTr="00F555E9">
        <w:trPr>
          <w:trHeight w:val="165"/>
        </w:trPr>
        <w:tc>
          <w:tcPr>
            <w:tcW w:w="360" w:type="dxa"/>
            <w:vAlign w:val="center"/>
            <w:hideMark/>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C5777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4AF2EE5C" w14:textId="77777777" w:rsidTr="00F555E9">
        <w:trPr>
          <w:trHeight w:val="165"/>
        </w:trPr>
        <w:tc>
          <w:tcPr>
            <w:tcW w:w="360" w:type="dxa"/>
            <w:vAlign w:val="center"/>
            <w:hideMark/>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2DCE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4964B114" w14:textId="77777777" w:rsidTr="00F555E9">
        <w:trPr>
          <w:trHeight w:val="165"/>
        </w:trPr>
        <w:tc>
          <w:tcPr>
            <w:tcW w:w="360" w:type="dxa"/>
            <w:vAlign w:val="center"/>
            <w:hideMark/>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38B7B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008" w:type="dxa"/>
            <w:vAlign w:val="center"/>
            <w:hideMark/>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66A0A661" w14:textId="77777777" w:rsidTr="00F555E9">
        <w:trPr>
          <w:trHeight w:val="165"/>
        </w:trPr>
        <w:tc>
          <w:tcPr>
            <w:tcW w:w="360" w:type="dxa"/>
            <w:vAlign w:val="center"/>
            <w:hideMark/>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B4BD4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2721" w:rsidRPr="009B3DCC" w14:paraId="160871FC" w14:textId="77777777" w:rsidTr="00F555E9">
        <w:trPr>
          <w:trHeight w:val="165"/>
        </w:trPr>
        <w:tc>
          <w:tcPr>
            <w:tcW w:w="360" w:type="dxa"/>
            <w:vAlign w:val="center"/>
            <w:hideMark/>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0FA7B3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008" w:type="dxa"/>
            <w:vAlign w:val="center"/>
            <w:hideMark/>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2721" w:rsidRPr="009B3DCC" w14:paraId="4B9DDD4A" w14:textId="77777777" w:rsidTr="00F555E9">
        <w:trPr>
          <w:trHeight w:val="165"/>
        </w:trPr>
        <w:tc>
          <w:tcPr>
            <w:tcW w:w="360" w:type="dxa"/>
            <w:vAlign w:val="center"/>
            <w:hideMark/>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A7E4B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008" w:type="dxa"/>
            <w:vAlign w:val="center"/>
            <w:hideMark/>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38E1D27C" w14:textId="77777777" w:rsidTr="00F555E9">
        <w:trPr>
          <w:trHeight w:val="165"/>
        </w:trPr>
        <w:tc>
          <w:tcPr>
            <w:tcW w:w="360" w:type="dxa"/>
            <w:vAlign w:val="center"/>
            <w:hideMark/>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62C6C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00B6552F" w14:textId="77777777" w:rsidTr="00F555E9">
        <w:trPr>
          <w:trHeight w:val="165"/>
        </w:trPr>
        <w:tc>
          <w:tcPr>
            <w:tcW w:w="360" w:type="dxa"/>
            <w:vAlign w:val="center"/>
            <w:hideMark/>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B71F8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008" w:type="dxa"/>
            <w:vAlign w:val="center"/>
            <w:hideMark/>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2388EFA7" w14:textId="77777777" w:rsidTr="00F555E9">
        <w:trPr>
          <w:trHeight w:val="165"/>
        </w:trPr>
        <w:tc>
          <w:tcPr>
            <w:tcW w:w="360" w:type="dxa"/>
            <w:vAlign w:val="center"/>
            <w:hideMark/>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8A35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008" w:type="dxa"/>
            <w:vAlign w:val="center"/>
            <w:hideMark/>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2721" w:rsidRPr="009B3DCC" w14:paraId="21C9FF47" w14:textId="77777777" w:rsidTr="00F555E9">
        <w:trPr>
          <w:trHeight w:val="165"/>
        </w:trPr>
        <w:tc>
          <w:tcPr>
            <w:tcW w:w="360" w:type="dxa"/>
            <w:vAlign w:val="center"/>
            <w:hideMark/>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6E0F5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008" w:type="dxa"/>
            <w:vAlign w:val="center"/>
            <w:hideMark/>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5B48B62E" w14:textId="77777777" w:rsidTr="00F555E9">
        <w:trPr>
          <w:trHeight w:val="165"/>
        </w:trPr>
        <w:tc>
          <w:tcPr>
            <w:tcW w:w="360" w:type="dxa"/>
            <w:vAlign w:val="center"/>
            <w:hideMark/>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143CE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008" w:type="dxa"/>
            <w:vAlign w:val="center"/>
            <w:hideMark/>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5FAE42F8" w14:textId="77777777" w:rsidTr="00F555E9">
        <w:trPr>
          <w:trHeight w:val="165"/>
        </w:trPr>
        <w:tc>
          <w:tcPr>
            <w:tcW w:w="360" w:type="dxa"/>
            <w:vAlign w:val="center"/>
            <w:hideMark/>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1FDE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008" w:type="dxa"/>
            <w:vAlign w:val="center"/>
            <w:hideMark/>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3A3F0C4C" w14:textId="77777777" w:rsidTr="00F555E9">
        <w:trPr>
          <w:trHeight w:val="180"/>
        </w:trPr>
        <w:tc>
          <w:tcPr>
            <w:tcW w:w="360" w:type="dxa"/>
            <w:vAlign w:val="center"/>
            <w:hideMark/>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54D5F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008" w:type="dxa"/>
            <w:vAlign w:val="center"/>
            <w:hideMark/>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2721" w:rsidRPr="009B3DCC" w14:paraId="54A4BD02" w14:textId="77777777" w:rsidTr="00F555E9">
        <w:trPr>
          <w:trHeight w:val="165"/>
        </w:trPr>
        <w:tc>
          <w:tcPr>
            <w:tcW w:w="360" w:type="dxa"/>
            <w:vAlign w:val="center"/>
            <w:hideMark/>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E959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008" w:type="dxa"/>
            <w:vAlign w:val="center"/>
            <w:hideMark/>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1C734778" w14:textId="77777777" w:rsidTr="00F555E9">
        <w:trPr>
          <w:trHeight w:val="165"/>
        </w:trPr>
        <w:tc>
          <w:tcPr>
            <w:tcW w:w="360" w:type="dxa"/>
            <w:vAlign w:val="center"/>
            <w:hideMark/>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749E4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008" w:type="dxa"/>
            <w:vAlign w:val="center"/>
            <w:hideMark/>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2721" w:rsidRPr="009B3DCC" w14:paraId="52E426BA" w14:textId="77777777" w:rsidTr="00F555E9">
        <w:trPr>
          <w:trHeight w:val="165"/>
        </w:trPr>
        <w:tc>
          <w:tcPr>
            <w:tcW w:w="360" w:type="dxa"/>
            <w:vAlign w:val="center"/>
            <w:hideMark/>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92007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70223A5B" w14:textId="77777777" w:rsidTr="00F555E9">
        <w:trPr>
          <w:trHeight w:val="165"/>
        </w:trPr>
        <w:tc>
          <w:tcPr>
            <w:tcW w:w="360" w:type="dxa"/>
            <w:vAlign w:val="center"/>
            <w:hideMark/>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A5051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008" w:type="dxa"/>
            <w:vAlign w:val="center"/>
            <w:hideMark/>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2721" w:rsidRPr="009B3DCC" w14:paraId="4BBE9D82" w14:textId="77777777" w:rsidTr="00F555E9">
        <w:trPr>
          <w:trHeight w:val="165"/>
        </w:trPr>
        <w:tc>
          <w:tcPr>
            <w:tcW w:w="360" w:type="dxa"/>
            <w:vAlign w:val="center"/>
            <w:hideMark/>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FB65A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008" w:type="dxa"/>
            <w:vAlign w:val="center"/>
            <w:hideMark/>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2721" w:rsidRPr="009B3DCC" w14:paraId="1BFD2B9A" w14:textId="77777777" w:rsidTr="00F555E9">
        <w:trPr>
          <w:trHeight w:val="165"/>
        </w:trPr>
        <w:tc>
          <w:tcPr>
            <w:tcW w:w="360" w:type="dxa"/>
            <w:vAlign w:val="center"/>
            <w:hideMark/>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AFF9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008" w:type="dxa"/>
            <w:vAlign w:val="center"/>
            <w:hideMark/>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45D6083A" w14:textId="77777777" w:rsidTr="00F555E9">
        <w:trPr>
          <w:trHeight w:val="165"/>
        </w:trPr>
        <w:tc>
          <w:tcPr>
            <w:tcW w:w="360" w:type="dxa"/>
            <w:vAlign w:val="center"/>
            <w:hideMark/>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64E80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008" w:type="dxa"/>
            <w:vAlign w:val="center"/>
            <w:hideMark/>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167BFB7F" w14:textId="77777777" w:rsidTr="00F555E9">
        <w:trPr>
          <w:trHeight w:val="165"/>
        </w:trPr>
        <w:tc>
          <w:tcPr>
            <w:tcW w:w="360" w:type="dxa"/>
            <w:vAlign w:val="center"/>
            <w:hideMark/>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82989A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008" w:type="dxa"/>
            <w:vAlign w:val="center"/>
            <w:hideMark/>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6B5D07DD" w14:textId="77777777" w:rsidTr="00F555E9">
        <w:trPr>
          <w:trHeight w:val="165"/>
        </w:trPr>
        <w:tc>
          <w:tcPr>
            <w:tcW w:w="360" w:type="dxa"/>
            <w:vAlign w:val="center"/>
            <w:hideMark/>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30B7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008" w:type="dxa"/>
            <w:vAlign w:val="center"/>
            <w:hideMark/>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6C4DC34A" w14:textId="77777777" w:rsidTr="00F555E9">
        <w:trPr>
          <w:trHeight w:val="165"/>
        </w:trPr>
        <w:tc>
          <w:tcPr>
            <w:tcW w:w="360" w:type="dxa"/>
            <w:vAlign w:val="center"/>
            <w:hideMark/>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3A802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008" w:type="dxa"/>
            <w:vAlign w:val="center"/>
            <w:hideMark/>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57508D11" w14:textId="77777777" w:rsidTr="00F555E9">
        <w:trPr>
          <w:trHeight w:val="165"/>
        </w:trPr>
        <w:tc>
          <w:tcPr>
            <w:tcW w:w="360" w:type="dxa"/>
            <w:vAlign w:val="center"/>
            <w:hideMark/>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F595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008" w:type="dxa"/>
            <w:vAlign w:val="center"/>
            <w:hideMark/>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9466981" w14:textId="77777777" w:rsidTr="00F555E9">
        <w:trPr>
          <w:trHeight w:val="165"/>
        </w:trPr>
        <w:tc>
          <w:tcPr>
            <w:tcW w:w="360" w:type="dxa"/>
            <w:vAlign w:val="center"/>
            <w:hideMark/>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F35B0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008" w:type="dxa"/>
            <w:vAlign w:val="center"/>
            <w:hideMark/>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0EAE9CDE" w14:textId="77777777" w:rsidTr="00F555E9">
        <w:trPr>
          <w:trHeight w:val="165"/>
        </w:trPr>
        <w:tc>
          <w:tcPr>
            <w:tcW w:w="360" w:type="dxa"/>
            <w:vAlign w:val="center"/>
            <w:hideMark/>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B0F73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5805D175" w14:textId="77777777" w:rsidTr="00F555E9">
        <w:trPr>
          <w:trHeight w:val="180"/>
        </w:trPr>
        <w:tc>
          <w:tcPr>
            <w:tcW w:w="360" w:type="dxa"/>
            <w:vAlign w:val="center"/>
            <w:hideMark/>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61F75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3BC8BAA8" w14:textId="77777777" w:rsidTr="00F555E9">
        <w:trPr>
          <w:trHeight w:val="165"/>
        </w:trPr>
        <w:tc>
          <w:tcPr>
            <w:tcW w:w="360" w:type="dxa"/>
            <w:vAlign w:val="center"/>
            <w:hideMark/>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9A3AF3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2721" w:rsidRPr="009B3DCC" w14:paraId="2ABD4DBD" w14:textId="77777777" w:rsidTr="00F555E9">
        <w:trPr>
          <w:trHeight w:val="165"/>
        </w:trPr>
        <w:tc>
          <w:tcPr>
            <w:tcW w:w="360" w:type="dxa"/>
            <w:vAlign w:val="center"/>
            <w:hideMark/>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1011C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7B6D2151" w14:textId="77777777" w:rsidTr="00F555E9">
        <w:trPr>
          <w:trHeight w:val="165"/>
        </w:trPr>
        <w:tc>
          <w:tcPr>
            <w:tcW w:w="360" w:type="dxa"/>
            <w:vAlign w:val="center"/>
            <w:hideMark/>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8A40B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2721" w:rsidRPr="009B3DCC" w14:paraId="613678A4" w14:textId="77777777" w:rsidTr="00F555E9">
        <w:trPr>
          <w:trHeight w:val="165"/>
        </w:trPr>
        <w:tc>
          <w:tcPr>
            <w:tcW w:w="360" w:type="dxa"/>
            <w:vAlign w:val="center"/>
            <w:hideMark/>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826F3D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8FB0592" w14:textId="77777777" w:rsidTr="00F555E9">
        <w:trPr>
          <w:trHeight w:val="165"/>
        </w:trPr>
        <w:tc>
          <w:tcPr>
            <w:tcW w:w="360" w:type="dxa"/>
            <w:vAlign w:val="center"/>
            <w:hideMark/>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6EBC2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63DAE4D0" w14:textId="77777777" w:rsidTr="00F555E9">
        <w:trPr>
          <w:trHeight w:val="165"/>
        </w:trPr>
        <w:tc>
          <w:tcPr>
            <w:tcW w:w="360" w:type="dxa"/>
            <w:vAlign w:val="center"/>
            <w:hideMark/>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EFFE64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008" w:type="dxa"/>
            <w:vAlign w:val="center"/>
            <w:hideMark/>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2721" w:rsidRPr="009B3DCC" w14:paraId="1557858F" w14:textId="77777777" w:rsidTr="00F555E9">
        <w:trPr>
          <w:trHeight w:val="165"/>
        </w:trPr>
        <w:tc>
          <w:tcPr>
            <w:tcW w:w="360" w:type="dxa"/>
            <w:vAlign w:val="center"/>
            <w:hideMark/>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40AB6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008" w:type="dxa"/>
            <w:vAlign w:val="center"/>
            <w:hideMark/>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1DE4A39A" w14:textId="77777777" w:rsidTr="00F555E9">
        <w:trPr>
          <w:trHeight w:val="165"/>
        </w:trPr>
        <w:tc>
          <w:tcPr>
            <w:tcW w:w="360" w:type="dxa"/>
            <w:vAlign w:val="center"/>
            <w:hideMark/>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83A33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008" w:type="dxa"/>
            <w:vAlign w:val="center"/>
            <w:hideMark/>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7D3BC6AD" w14:textId="77777777" w:rsidTr="00F555E9">
        <w:trPr>
          <w:trHeight w:val="165"/>
        </w:trPr>
        <w:tc>
          <w:tcPr>
            <w:tcW w:w="360" w:type="dxa"/>
            <w:vAlign w:val="center"/>
            <w:hideMark/>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A481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37C08699" w14:textId="77777777" w:rsidTr="00F555E9">
        <w:trPr>
          <w:trHeight w:val="165"/>
        </w:trPr>
        <w:tc>
          <w:tcPr>
            <w:tcW w:w="360" w:type="dxa"/>
            <w:vAlign w:val="center"/>
            <w:hideMark/>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D7A8E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11E9EDFA" w14:textId="77777777" w:rsidTr="00F555E9">
        <w:trPr>
          <w:trHeight w:val="165"/>
        </w:trPr>
        <w:tc>
          <w:tcPr>
            <w:tcW w:w="360" w:type="dxa"/>
            <w:vAlign w:val="center"/>
            <w:hideMark/>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06B98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008" w:type="dxa"/>
            <w:vAlign w:val="center"/>
            <w:hideMark/>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7AF45CDC" w14:textId="77777777" w:rsidTr="00F555E9">
        <w:trPr>
          <w:trHeight w:val="165"/>
        </w:trPr>
        <w:tc>
          <w:tcPr>
            <w:tcW w:w="360" w:type="dxa"/>
            <w:vAlign w:val="center"/>
            <w:hideMark/>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1AFE5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008" w:type="dxa"/>
            <w:vAlign w:val="center"/>
            <w:hideMark/>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2721" w:rsidRPr="009B3DCC" w14:paraId="32FB4B8E" w14:textId="77777777" w:rsidTr="00F555E9">
        <w:trPr>
          <w:trHeight w:val="165"/>
        </w:trPr>
        <w:tc>
          <w:tcPr>
            <w:tcW w:w="360" w:type="dxa"/>
            <w:vAlign w:val="center"/>
            <w:hideMark/>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CBC22E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008" w:type="dxa"/>
            <w:vAlign w:val="center"/>
            <w:hideMark/>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2721" w:rsidRPr="009B3DCC" w14:paraId="2E60229A" w14:textId="77777777" w:rsidTr="00F555E9">
        <w:trPr>
          <w:trHeight w:val="180"/>
        </w:trPr>
        <w:tc>
          <w:tcPr>
            <w:tcW w:w="360" w:type="dxa"/>
            <w:vAlign w:val="center"/>
            <w:hideMark/>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D9AEC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378499B" w14:textId="77777777" w:rsidTr="00F555E9">
        <w:trPr>
          <w:trHeight w:val="165"/>
        </w:trPr>
        <w:tc>
          <w:tcPr>
            <w:tcW w:w="360" w:type="dxa"/>
            <w:vAlign w:val="center"/>
            <w:hideMark/>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59604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008" w:type="dxa"/>
            <w:vAlign w:val="center"/>
            <w:hideMark/>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71704BF7" w14:textId="77777777" w:rsidTr="00F555E9">
        <w:trPr>
          <w:trHeight w:val="165"/>
        </w:trPr>
        <w:tc>
          <w:tcPr>
            <w:tcW w:w="360" w:type="dxa"/>
            <w:vAlign w:val="center"/>
            <w:hideMark/>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0559A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008" w:type="dxa"/>
            <w:vAlign w:val="center"/>
            <w:hideMark/>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0BDECD5" w14:textId="77777777" w:rsidTr="00F555E9">
        <w:trPr>
          <w:trHeight w:val="165"/>
        </w:trPr>
        <w:tc>
          <w:tcPr>
            <w:tcW w:w="360" w:type="dxa"/>
            <w:vAlign w:val="center"/>
            <w:hideMark/>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04C5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008" w:type="dxa"/>
            <w:vAlign w:val="center"/>
            <w:hideMark/>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66B203BB" w14:textId="77777777" w:rsidTr="00F555E9">
        <w:trPr>
          <w:trHeight w:val="165"/>
        </w:trPr>
        <w:tc>
          <w:tcPr>
            <w:tcW w:w="360" w:type="dxa"/>
            <w:vAlign w:val="center"/>
            <w:hideMark/>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159B5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008" w:type="dxa"/>
            <w:vAlign w:val="center"/>
            <w:hideMark/>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04F9B472" w14:textId="77777777" w:rsidTr="00F555E9">
        <w:trPr>
          <w:trHeight w:val="165"/>
        </w:trPr>
        <w:tc>
          <w:tcPr>
            <w:tcW w:w="360" w:type="dxa"/>
            <w:vAlign w:val="center"/>
            <w:hideMark/>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47F55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2721" w:rsidRPr="009B3DCC" w14:paraId="639591CB" w14:textId="77777777" w:rsidTr="00F555E9">
        <w:trPr>
          <w:trHeight w:val="165"/>
        </w:trPr>
        <w:tc>
          <w:tcPr>
            <w:tcW w:w="360" w:type="dxa"/>
            <w:vAlign w:val="center"/>
            <w:hideMark/>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828E8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2721" w:rsidRPr="009B3DCC" w14:paraId="10E10735" w14:textId="77777777" w:rsidTr="00F555E9">
        <w:trPr>
          <w:trHeight w:val="165"/>
        </w:trPr>
        <w:tc>
          <w:tcPr>
            <w:tcW w:w="360" w:type="dxa"/>
            <w:vAlign w:val="center"/>
            <w:hideMark/>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C3F337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41A10BB2" w14:textId="77777777" w:rsidTr="00F555E9">
        <w:trPr>
          <w:trHeight w:val="165"/>
        </w:trPr>
        <w:tc>
          <w:tcPr>
            <w:tcW w:w="360" w:type="dxa"/>
            <w:vAlign w:val="center"/>
            <w:hideMark/>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2EA85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778DF5B6" w14:textId="77777777" w:rsidTr="00F555E9">
        <w:trPr>
          <w:trHeight w:val="165"/>
        </w:trPr>
        <w:tc>
          <w:tcPr>
            <w:tcW w:w="360" w:type="dxa"/>
            <w:vAlign w:val="center"/>
            <w:hideMark/>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847F1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2721" w:rsidRPr="009B3DCC" w14:paraId="456F7EE2" w14:textId="77777777" w:rsidTr="00F555E9">
        <w:trPr>
          <w:trHeight w:val="165"/>
        </w:trPr>
        <w:tc>
          <w:tcPr>
            <w:tcW w:w="360" w:type="dxa"/>
            <w:vAlign w:val="center"/>
            <w:hideMark/>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C4F19B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008" w:type="dxa"/>
            <w:vAlign w:val="center"/>
            <w:hideMark/>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2721" w:rsidRPr="009B3DCC" w14:paraId="0A5C6BCC" w14:textId="77777777" w:rsidTr="00F555E9">
        <w:trPr>
          <w:trHeight w:val="165"/>
        </w:trPr>
        <w:tc>
          <w:tcPr>
            <w:tcW w:w="360" w:type="dxa"/>
            <w:vAlign w:val="center"/>
            <w:hideMark/>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7541A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008" w:type="dxa"/>
            <w:vAlign w:val="center"/>
            <w:hideMark/>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51D284B" w14:textId="77777777" w:rsidTr="00F555E9">
        <w:trPr>
          <w:trHeight w:val="165"/>
        </w:trPr>
        <w:tc>
          <w:tcPr>
            <w:tcW w:w="360" w:type="dxa"/>
            <w:vAlign w:val="center"/>
            <w:hideMark/>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1C50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008" w:type="dxa"/>
            <w:vAlign w:val="center"/>
            <w:hideMark/>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6738BCAB" w14:textId="77777777" w:rsidTr="00F555E9">
        <w:trPr>
          <w:trHeight w:val="165"/>
        </w:trPr>
        <w:tc>
          <w:tcPr>
            <w:tcW w:w="360" w:type="dxa"/>
            <w:vAlign w:val="center"/>
            <w:hideMark/>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516E86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008" w:type="dxa"/>
            <w:vAlign w:val="center"/>
            <w:hideMark/>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2721" w:rsidRPr="009B3DCC" w14:paraId="2E169C91" w14:textId="77777777" w:rsidTr="00F555E9">
        <w:trPr>
          <w:trHeight w:val="165"/>
        </w:trPr>
        <w:tc>
          <w:tcPr>
            <w:tcW w:w="360" w:type="dxa"/>
            <w:vAlign w:val="center"/>
            <w:hideMark/>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9523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2721" w:rsidRPr="009B3DCC" w14:paraId="6D5C61FE" w14:textId="77777777" w:rsidTr="00F555E9">
        <w:trPr>
          <w:trHeight w:val="180"/>
        </w:trPr>
        <w:tc>
          <w:tcPr>
            <w:tcW w:w="360" w:type="dxa"/>
            <w:vAlign w:val="center"/>
            <w:hideMark/>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69D72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008" w:type="dxa"/>
            <w:vAlign w:val="center"/>
            <w:hideMark/>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2721" w:rsidRPr="009B3DCC" w14:paraId="2CBEB952" w14:textId="77777777" w:rsidTr="00F555E9">
        <w:trPr>
          <w:trHeight w:val="165"/>
        </w:trPr>
        <w:tc>
          <w:tcPr>
            <w:tcW w:w="360" w:type="dxa"/>
            <w:vAlign w:val="center"/>
            <w:hideMark/>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E70B24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008" w:type="dxa"/>
            <w:vAlign w:val="center"/>
            <w:hideMark/>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2721" w:rsidRPr="009B3DCC" w14:paraId="08730241" w14:textId="77777777" w:rsidTr="00F555E9">
        <w:trPr>
          <w:trHeight w:val="165"/>
        </w:trPr>
        <w:tc>
          <w:tcPr>
            <w:tcW w:w="360" w:type="dxa"/>
            <w:vAlign w:val="center"/>
            <w:hideMark/>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CD60F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008" w:type="dxa"/>
            <w:vAlign w:val="center"/>
            <w:hideMark/>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2721" w:rsidRPr="009B3DCC" w14:paraId="0C99016F" w14:textId="77777777" w:rsidTr="00F555E9">
        <w:trPr>
          <w:trHeight w:val="165"/>
        </w:trPr>
        <w:tc>
          <w:tcPr>
            <w:tcW w:w="360" w:type="dxa"/>
            <w:vAlign w:val="center"/>
            <w:hideMark/>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C184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008" w:type="dxa"/>
            <w:vAlign w:val="center"/>
            <w:hideMark/>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709186A" w14:textId="77777777" w:rsidTr="00F555E9">
        <w:trPr>
          <w:trHeight w:val="165"/>
        </w:trPr>
        <w:tc>
          <w:tcPr>
            <w:tcW w:w="360" w:type="dxa"/>
            <w:vAlign w:val="center"/>
            <w:hideMark/>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EA8D6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008" w:type="dxa"/>
            <w:vAlign w:val="center"/>
            <w:hideMark/>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2721" w:rsidRPr="009B3DCC" w14:paraId="3F75709A" w14:textId="77777777" w:rsidTr="00F555E9">
        <w:trPr>
          <w:trHeight w:val="165"/>
        </w:trPr>
        <w:tc>
          <w:tcPr>
            <w:tcW w:w="360" w:type="dxa"/>
            <w:vAlign w:val="center"/>
            <w:hideMark/>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FED3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008" w:type="dxa"/>
            <w:vAlign w:val="center"/>
            <w:hideMark/>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5B1118D7" w14:textId="77777777" w:rsidTr="00F555E9">
        <w:trPr>
          <w:trHeight w:val="165"/>
        </w:trPr>
        <w:tc>
          <w:tcPr>
            <w:tcW w:w="360" w:type="dxa"/>
            <w:vAlign w:val="center"/>
            <w:hideMark/>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051A50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008" w:type="dxa"/>
            <w:vAlign w:val="center"/>
            <w:hideMark/>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A435405" w14:textId="77777777" w:rsidTr="00F555E9">
        <w:trPr>
          <w:trHeight w:val="165"/>
        </w:trPr>
        <w:tc>
          <w:tcPr>
            <w:tcW w:w="360" w:type="dxa"/>
            <w:vAlign w:val="center"/>
            <w:hideMark/>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25AFB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008" w:type="dxa"/>
            <w:vAlign w:val="center"/>
            <w:hideMark/>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59888644" w14:textId="77777777" w:rsidTr="00F555E9">
        <w:trPr>
          <w:trHeight w:val="165"/>
        </w:trPr>
        <w:tc>
          <w:tcPr>
            <w:tcW w:w="360" w:type="dxa"/>
            <w:vAlign w:val="center"/>
            <w:hideMark/>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618EF4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008" w:type="dxa"/>
            <w:vAlign w:val="center"/>
            <w:hideMark/>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67A6B489" w14:textId="77777777" w:rsidTr="00F555E9">
        <w:trPr>
          <w:trHeight w:val="165"/>
        </w:trPr>
        <w:tc>
          <w:tcPr>
            <w:tcW w:w="360" w:type="dxa"/>
            <w:vAlign w:val="center"/>
            <w:hideMark/>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493F7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008" w:type="dxa"/>
            <w:vAlign w:val="center"/>
            <w:hideMark/>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2721" w:rsidRPr="009B3DCC" w14:paraId="44350ECA" w14:textId="77777777" w:rsidTr="00F555E9">
        <w:trPr>
          <w:trHeight w:val="165"/>
        </w:trPr>
        <w:tc>
          <w:tcPr>
            <w:tcW w:w="360" w:type="dxa"/>
            <w:vAlign w:val="center"/>
            <w:hideMark/>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BFF0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378142CE" w14:textId="77777777" w:rsidTr="00F555E9">
        <w:trPr>
          <w:trHeight w:val="165"/>
        </w:trPr>
        <w:tc>
          <w:tcPr>
            <w:tcW w:w="360" w:type="dxa"/>
            <w:vAlign w:val="center"/>
            <w:hideMark/>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FA48C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2721" w:rsidRPr="009B3DCC" w14:paraId="34ED751E" w14:textId="77777777" w:rsidTr="00F555E9">
        <w:trPr>
          <w:trHeight w:val="165"/>
        </w:trPr>
        <w:tc>
          <w:tcPr>
            <w:tcW w:w="360" w:type="dxa"/>
            <w:vAlign w:val="center"/>
            <w:hideMark/>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A64A1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C02D7BB" w14:textId="77777777" w:rsidTr="00F555E9">
        <w:trPr>
          <w:trHeight w:val="165"/>
        </w:trPr>
        <w:tc>
          <w:tcPr>
            <w:tcW w:w="360" w:type="dxa"/>
            <w:vAlign w:val="center"/>
            <w:hideMark/>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A00FE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2721" w:rsidRPr="009B3DCC" w14:paraId="6AEB63C7" w14:textId="77777777" w:rsidTr="00F555E9">
        <w:trPr>
          <w:trHeight w:val="180"/>
        </w:trPr>
        <w:tc>
          <w:tcPr>
            <w:tcW w:w="360" w:type="dxa"/>
            <w:vAlign w:val="center"/>
            <w:hideMark/>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73EB4F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2721" w:rsidRPr="009B3DCC" w14:paraId="54D9771E" w14:textId="77777777" w:rsidTr="00F555E9">
        <w:trPr>
          <w:trHeight w:val="165"/>
        </w:trPr>
        <w:tc>
          <w:tcPr>
            <w:tcW w:w="360" w:type="dxa"/>
            <w:vAlign w:val="center"/>
            <w:hideMark/>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D24B9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2721" w:rsidRPr="009B3DCC" w14:paraId="5A0CA0D9" w14:textId="77777777" w:rsidTr="00F555E9">
        <w:trPr>
          <w:trHeight w:val="165"/>
        </w:trPr>
        <w:tc>
          <w:tcPr>
            <w:tcW w:w="360" w:type="dxa"/>
            <w:vAlign w:val="center"/>
            <w:hideMark/>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F020E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00A7D4AA" w14:textId="77777777" w:rsidTr="00F555E9">
        <w:trPr>
          <w:trHeight w:val="165"/>
        </w:trPr>
        <w:tc>
          <w:tcPr>
            <w:tcW w:w="360" w:type="dxa"/>
            <w:vAlign w:val="center"/>
            <w:hideMark/>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22072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2721" w:rsidRPr="009B3DCC" w14:paraId="40C61D16" w14:textId="77777777" w:rsidTr="00F555E9">
        <w:trPr>
          <w:trHeight w:val="165"/>
        </w:trPr>
        <w:tc>
          <w:tcPr>
            <w:tcW w:w="360" w:type="dxa"/>
            <w:vAlign w:val="center"/>
            <w:hideMark/>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73044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2721" w:rsidRPr="009B3DCC" w14:paraId="339B933A" w14:textId="77777777" w:rsidTr="00F555E9">
        <w:trPr>
          <w:trHeight w:val="165"/>
        </w:trPr>
        <w:tc>
          <w:tcPr>
            <w:tcW w:w="360" w:type="dxa"/>
            <w:vAlign w:val="center"/>
            <w:hideMark/>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19C0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2721" w:rsidRPr="009B3DCC" w14:paraId="1AB9CEBF" w14:textId="77777777" w:rsidTr="00F555E9">
        <w:trPr>
          <w:trHeight w:val="165"/>
        </w:trPr>
        <w:tc>
          <w:tcPr>
            <w:tcW w:w="360" w:type="dxa"/>
            <w:vAlign w:val="center"/>
            <w:hideMark/>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C1D35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2721" w:rsidRPr="009B3DCC" w14:paraId="4151857D" w14:textId="77777777" w:rsidTr="00F555E9">
        <w:trPr>
          <w:trHeight w:val="165"/>
        </w:trPr>
        <w:tc>
          <w:tcPr>
            <w:tcW w:w="360" w:type="dxa"/>
            <w:vAlign w:val="center"/>
            <w:hideMark/>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D90D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008" w:type="dxa"/>
            <w:vAlign w:val="center"/>
            <w:hideMark/>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2721" w:rsidRPr="009B3DCC" w14:paraId="72365790" w14:textId="77777777" w:rsidTr="00F555E9">
        <w:trPr>
          <w:trHeight w:val="165"/>
        </w:trPr>
        <w:tc>
          <w:tcPr>
            <w:tcW w:w="360" w:type="dxa"/>
            <w:vAlign w:val="center"/>
            <w:hideMark/>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AAC25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4B5FAC12" w14:textId="77777777" w:rsidTr="00F555E9">
        <w:trPr>
          <w:trHeight w:val="165"/>
        </w:trPr>
        <w:tc>
          <w:tcPr>
            <w:tcW w:w="360" w:type="dxa"/>
            <w:vAlign w:val="center"/>
            <w:hideMark/>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7D92B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008" w:type="dxa"/>
            <w:vAlign w:val="center"/>
            <w:hideMark/>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1C22F140" w14:textId="77777777" w:rsidTr="00F555E9">
        <w:trPr>
          <w:trHeight w:val="165"/>
        </w:trPr>
        <w:tc>
          <w:tcPr>
            <w:tcW w:w="360" w:type="dxa"/>
            <w:vAlign w:val="center"/>
            <w:hideMark/>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13C019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008" w:type="dxa"/>
            <w:vAlign w:val="center"/>
            <w:hideMark/>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2721" w:rsidRPr="009B3DCC" w14:paraId="28A633DB" w14:textId="77777777" w:rsidTr="00F555E9">
        <w:trPr>
          <w:trHeight w:val="165"/>
        </w:trPr>
        <w:tc>
          <w:tcPr>
            <w:tcW w:w="360" w:type="dxa"/>
            <w:vAlign w:val="center"/>
            <w:hideMark/>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9A0A5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008" w:type="dxa"/>
            <w:vAlign w:val="center"/>
            <w:hideMark/>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463C9909" w14:textId="77777777" w:rsidTr="00F555E9">
        <w:trPr>
          <w:trHeight w:val="165"/>
        </w:trPr>
        <w:tc>
          <w:tcPr>
            <w:tcW w:w="360" w:type="dxa"/>
            <w:vAlign w:val="center"/>
            <w:hideMark/>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97180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008" w:type="dxa"/>
            <w:vAlign w:val="center"/>
            <w:hideMark/>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A5B9CF6" w14:textId="77777777" w:rsidTr="00F555E9">
        <w:trPr>
          <w:trHeight w:val="165"/>
        </w:trPr>
        <w:tc>
          <w:tcPr>
            <w:tcW w:w="360" w:type="dxa"/>
            <w:vAlign w:val="center"/>
            <w:hideMark/>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57580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008" w:type="dxa"/>
            <w:vAlign w:val="center"/>
            <w:hideMark/>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35541C12" w14:textId="77777777" w:rsidTr="00F555E9">
        <w:trPr>
          <w:trHeight w:val="180"/>
        </w:trPr>
        <w:tc>
          <w:tcPr>
            <w:tcW w:w="360" w:type="dxa"/>
            <w:vAlign w:val="center"/>
            <w:hideMark/>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F13B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008" w:type="dxa"/>
            <w:vAlign w:val="center"/>
            <w:hideMark/>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F9D8D5A" w14:textId="77777777" w:rsidTr="00F555E9">
        <w:trPr>
          <w:trHeight w:val="165"/>
        </w:trPr>
        <w:tc>
          <w:tcPr>
            <w:tcW w:w="360" w:type="dxa"/>
            <w:vAlign w:val="center"/>
            <w:hideMark/>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5DD593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008" w:type="dxa"/>
            <w:vAlign w:val="center"/>
            <w:hideMark/>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79F45438" w14:textId="77777777" w:rsidTr="00F555E9">
        <w:trPr>
          <w:trHeight w:val="165"/>
        </w:trPr>
        <w:tc>
          <w:tcPr>
            <w:tcW w:w="360" w:type="dxa"/>
            <w:vAlign w:val="center"/>
            <w:hideMark/>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0A0F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008" w:type="dxa"/>
            <w:vAlign w:val="center"/>
            <w:hideMark/>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6F33285E" w14:textId="77777777" w:rsidTr="00F555E9">
        <w:trPr>
          <w:trHeight w:val="165"/>
        </w:trPr>
        <w:tc>
          <w:tcPr>
            <w:tcW w:w="360" w:type="dxa"/>
            <w:vAlign w:val="center"/>
            <w:hideMark/>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27B98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008" w:type="dxa"/>
            <w:vAlign w:val="center"/>
            <w:hideMark/>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ABBE169" w14:textId="77777777" w:rsidTr="00F555E9">
        <w:trPr>
          <w:trHeight w:val="165"/>
        </w:trPr>
        <w:tc>
          <w:tcPr>
            <w:tcW w:w="360" w:type="dxa"/>
            <w:vAlign w:val="center"/>
            <w:hideMark/>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BC1CAB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2721" w:rsidRPr="009B3DCC" w14:paraId="74F43377" w14:textId="77777777" w:rsidTr="00F555E9">
        <w:trPr>
          <w:trHeight w:val="165"/>
        </w:trPr>
        <w:tc>
          <w:tcPr>
            <w:tcW w:w="360" w:type="dxa"/>
            <w:vAlign w:val="center"/>
            <w:hideMark/>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A69A6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008" w:type="dxa"/>
            <w:vAlign w:val="center"/>
            <w:hideMark/>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2721" w:rsidRPr="009B3DCC" w14:paraId="6AD5DB9C" w14:textId="77777777" w:rsidTr="00F555E9">
        <w:trPr>
          <w:trHeight w:val="165"/>
        </w:trPr>
        <w:tc>
          <w:tcPr>
            <w:tcW w:w="360" w:type="dxa"/>
            <w:vAlign w:val="center"/>
            <w:hideMark/>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E03F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2721" w:rsidRPr="009B3DCC" w14:paraId="770F4622" w14:textId="77777777" w:rsidTr="00F555E9">
        <w:trPr>
          <w:trHeight w:val="165"/>
        </w:trPr>
        <w:tc>
          <w:tcPr>
            <w:tcW w:w="360" w:type="dxa"/>
            <w:vAlign w:val="center"/>
            <w:hideMark/>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C5F3D3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2721" w:rsidRPr="009B3DCC" w14:paraId="18A1B61F" w14:textId="77777777" w:rsidTr="00F555E9">
        <w:trPr>
          <w:trHeight w:val="165"/>
        </w:trPr>
        <w:tc>
          <w:tcPr>
            <w:tcW w:w="360" w:type="dxa"/>
            <w:vAlign w:val="center"/>
            <w:hideMark/>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BF1DD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2721" w:rsidRPr="009B3DCC" w14:paraId="3F21A368" w14:textId="77777777" w:rsidTr="00F555E9">
        <w:trPr>
          <w:trHeight w:val="165"/>
        </w:trPr>
        <w:tc>
          <w:tcPr>
            <w:tcW w:w="360" w:type="dxa"/>
            <w:vAlign w:val="center"/>
            <w:hideMark/>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9EBB5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2721" w:rsidRPr="009B3DCC" w14:paraId="619B9CAA" w14:textId="77777777" w:rsidTr="00F555E9">
        <w:trPr>
          <w:trHeight w:val="165"/>
        </w:trPr>
        <w:tc>
          <w:tcPr>
            <w:tcW w:w="360" w:type="dxa"/>
            <w:vAlign w:val="center"/>
            <w:hideMark/>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095EA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2721" w:rsidRPr="009B3DCC" w14:paraId="7D9BDBE7" w14:textId="77777777" w:rsidTr="00F555E9">
        <w:trPr>
          <w:trHeight w:val="165"/>
        </w:trPr>
        <w:tc>
          <w:tcPr>
            <w:tcW w:w="360" w:type="dxa"/>
            <w:vAlign w:val="center"/>
            <w:hideMark/>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C61BF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2721" w:rsidRPr="009B3DCC" w14:paraId="4FE78FAD" w14:textId="77777777" w:rsidTr="00F555E9">
        <w:trPr>
          <w:trHeight w:val="165"/>
        </w:trPr>
        <w:tc>
          <w:tcPr>
            <w:tcW w:w="360" w:type="dxa"/>
            <w:vAlign w:val="center"/>
            <w:hideMark/>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8DC36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008" w:type="dxa"/>
            <w:vAlign w:val="center"/>
            <w:hideMark/>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942390E" w14:textId="77777777" w:rsidTr="00F555E9">
        <w:trPr>
          <w:trHeight w:val="165"/>
        </w:trPr>
        <w:tc>
          <w:tcPr>
            <w:tcW w:w="360" w:type="dxa"/>
            <w:vAlign w:val="center"/>
            <w:hideMark/>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EDA9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2721" w:rsidRPr="009B3DCC" w14:paraId="4AC935A6" w14:textId="77777777" w:rsidTr="00F555E9">
        <w:trPr>
          <w:trHeight w:val="180"/>
        </w:trPr>
        <w:tc>
          <w:tcPr>
            <w:tcW w:w="360" w:type="dxa"/>
            <w:vAlign w:val="center"/>
            <w:hideMark/>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B2079C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008" w:type="dxa"/>
            <w:vAlign w:val="center"/>
            <w:hideMark/>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744C0E91" w14:textId="77777777" w:rsidTr="00F555E9">
        <w:trPr>
          <w:trHeight w:val="165"/>
        </w:trPr>
        <w:tc>
          <w:tcPr>
            <w:tcW w:w="360" w:type="dxa"/>
            <w:vAlign w:val="center"/>
            <w:hideMark/>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7A2C2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008" w:type="dxa"/>
            <w:vAlign w:val="center"/>
            <w:hideMark/>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49D971F2" w14:textId="77777777" w:rsidTr="00F555E9">
        <w:trPr>
          <w:trHeight w:val="165"/>
        </w:trPr>
        <w:tc>
          <w:tcPr>
            <w:tcW w:w="360" w:type="dxa"/>
            <w:vAlign w:val="center"/>
            <w:hideMark/>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9A7ED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008" w:type="dxa"/>
            <w:vAlign w:val="center"/>
            <w:hideMark/>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76149029" w14:textId="77777777" w:rsidTr="00F555E9">
        <w:trPr>
          <w:trHeight w:val="165"/>
        </w:trPr>
        <w:tc>
          <w:tcPr>
            <w:tcW w:w="360" w:type="dxa"/>
            <w:vAlign w:val="center"/>
            <w:hideMark/>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636CD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1230A39D" w14:textId="77777777" w:rsidTr="00F555E9">
        <w:trPr>
          <w:trHeight w:val="165"/>
        </w:trPr>
        <w:tc>
          <w:tcPr>
            <w:tcW w:w="360" w:type="dxa"/>
            <w:vAlign w:val="center"/>
            <w:hideMark/>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BD51B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9229673" w14:textId="77777777" w:rsidTr="00F555E9">
        <w:trPr>
          <w:trHeight w:val="165"/>
        </w:trPr>
        <w:tc>
          <w:tcPr>
            <w:tcW w:w="360" w:type="dxa"/>
            <w:vAlign w:val="center"/>
            <w:hideMark/>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ABF6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008" w:type="dxa"/>
            <w:vAlign w:val="center"/>
            <w:hideMark/>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4E3F4323" w14:textId="77777777" w:rsidTr="00F555E9">
        <w:trPr>
          <w:trHeight w:val="165"/>
        </w:trPr>
        <w:tc>
          <w:tcPr>
            <w:tcW w:w="360" w:type="dxa"/>
            <w:vAlign w:val="center"/>
            <w:hideMark/>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76292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008" w:type="dxa"/>
            <w:vAlign w:val="center"/>
            <w:hideMark/>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27C1CCA5" w14:textId="77777777" w:rsidTr="00F555E9">
        <w:trPr>
          <w:trHeight w:val="165"/>
        </w:trPr>
        <w:tc>
          <w:tcPr>
            <w:tcW w:w="360" w:type="dxa"/>
            <w:vAlign w:val="center"/>
            <w:hideMark/>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A7B12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008" w:type="dxa"/>
            <w:vAlign w:val="center"/>
            <w:hideMark/>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2ECC07F3" w14:textId="77777777" w:rsidTr="00F555E9">
        <w:trPr>
          <w:trHeight w:val="165"/>
        </w:trPr>
        <w:tc>
          <w:tcPr>
            <w:tcW w:w="360" w:type="dxa"/>
            <w:vAlign w:val="center"/>
            <w:hideMark/>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A64997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008" w:type="dxa"/>
            <w:vAlign w:val="center"/>
            <w:hideMark/>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2721" w:rsidRPr="009B3DCC" w14:paraId="4DB01C2A" w14:textId="77777777" w:rsidTr="00F555E9">
        <w:trPr>
          <w:trHeight w:val="165"/>
        </w:trPr>
        <w:tc>
          <w:tcPr>
            <w:tcW w:w="360" w:type="dxa"/>
            <w:vAlign w:val="center"/>
            <w:hideMark/>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BCF8F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008" w:type="dxa"/>
            <w:vAlign w:val="center"/>
            <w:hideMark/>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5DD273CA" w14:textId="77777777" w:rsidTr="00F555E9">
        <w:trPr>
          <w:trHeight w:val="165"/>
        </w:trPr>
        <w:tc>
          <w:tcPr>
            <w:tcW w:w="360" w:type="dxa"/>
            <w:vAlign w:val="center"/>
            <w:hideMark/>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6129C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2721" w:rsidRPr="009B3DCC" w14:paraId="7C8AE71F" w14:textId="77777777" w:rsidTr="00F555E9">
        <w:trPr>
          <w:trHeight w:val="165"/>
        </w:trPr>
        <w:tc>
          <w:tcPr>
            <w:tcW w:w="360" w:type="dxa"/>
            <w:vAlign w:val="center"/>
            <w:hideMark/>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6DE2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9B8F5E6" w14:textId="77777777" w:rsidTr="00F555E9">
        <w:trPr>
          <w:trHeight w:val="165"/>
        </w:trPr>
        <w:tc>
          <w:tcPr>
            <w:tcW w:w="360" w:type="dxa"/>
            <w:vAlign w:val="center"/>
            <w:hideMark/>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42883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2721" w:rsidRPr="009B3DCC" w14:paraId="7683B424" w14:textId="77777777" w:rsidTr="00F555E9">
        <w:trPr>
          <w:trHeight w:val="165"/>
        </w:trPr>
        <w:tc>
          <w:tcPr>
            <w:tcW w:w="360" w:type="dxa"/>
            <w:vAlign w:val="center"/>
            <w:hideMark/>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C652A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1660CA0B" w14:textId="77777777" w:rsidTr="00F555E9">
        <w:trPr>
          <w:trHeight w:val="165"/>
        </w:trPr>
        <w:tc>
          <w:tcPr>
            <w:tcW w:w="360" w:type="dxa"/>
            <w:vAlign w:val="center"/>
            <w:hideMark/>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BA4CC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008" w:type="dxa"/>
            <w:vAlign w:val="center"/>
            <w:hideMark/>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2721" w:rsidRPr="009B3DCC" w14:paraId="09CB38F9" w14:textId="77777777" w:rsidTr="00F555E9">
        <w:trPr>
          <w:trHeight w:val="180"/>
        </w:trPr>
        <w:tc>
          <w:tcPr>
            <w:tcW w:w="360" w:type="dxa"/>
            <w:vAlign w:val="center"/>
            <w:hideMark/>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856B1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008" w:type="dxa"/>
            <w:vAlign w:val="center"/>
            <w:hideMark/>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2721" w:rsidRPr="009B3DCC" w14:paraId="1175C09D" w14:textId="77777777" w:rsidTr="00F555E9">
        <w:trPr>
          <w:trHeight w:val="165"/>
        </w:trPr>
        <w:tc>
          <w:tcPr>
            <w:tcW w:w="360" w:type="dxa"/>
            <w:vAlign w:val="center"/>
            <w:hideMark/>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1976A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2D2B4380" w14:textId="77777777" w:rsidTr="00F555E9">
        <w:trPr>
          <w:trHeight w:val="165"/>
        </w:trPr>
        <w:tc>
          <w:tcPr>
            <w:tcW w:w="360" w:type="dxa"/>
            <w:vAlign w:val="center"/>
            <w:hideMark/>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BAA23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008" w:type="dxa"/>
            <w:vAlign w:val="center"/>
            <w:hideMark/>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267653E9" w14:textId="77777777" w:rsidTr="00F555E9">
        <w:trPr>
          <w:trHeight w:val="165"/>
        </w:trPr>
        <w:tc>
          <w:tcPr>
            <w:tcW w:w="360" w:type="dxa"/>
            <w:vAlign w:val="center"/>
            <w:hideMark/>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FA979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008" w:type="dxa"/>
            <w:vAlign w:val="center"/>
            <w:hideMark/>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310E73C9" w14:textId="77777777" w:rsidTr="00F555E9">
        <w:trPr>
          <w:trHeight w:val="165"/>
        </w:trPr>
        <w:tc>
          <w:tcPr>
            <w:tcW w:w="360" w:type="dxa"/>
            <w:vAlign w:val="center"/>
            <w:hideMark/>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86593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529BFA7E" w14:textId="77777777" w:rsidTr="00F555E9">
        <w:trPr>
          <w:trHeight w:val="165"/>
        </w:trPr>
        <w:tc>
          <w:tcPr>
            <w:tcW w:w="360" w:type="dxa"/>
            <w:vAlign w:val="center"/>
            <w:hideMark/>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951D6C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4C931D1F" w14:textId="77777777" w:rsidTr="00F555E9">
        <w:trPr>
          <w:trHeight w:val="165"/>
        </w:trPr>
        <w:tc>
          <w:tcPr>
            <w:tcW w:w="360" w:type="dxa"/>
            <w:vAlign w:val="center"/>
            <w:hideMark/>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36EFD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008" w:type="dxa"/>
            <w:vAlign w:val="center"/>
            <w:hideMark/>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17A12EE4" w14:textId="77777777" w:rsidTr="00F555E9">
        <w:trPr>
          <w:trHeight w:val="165"/>
        </w:trPr>
        <w:tc>
          <w:tcPr>
            <w:tcW w:w="360" w:type="dxa"/>
            <w:vAlign w:val="center"/>
            <w:hideMark/>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008" w:type="dxa"/>
            <w:vAlign w:val="center"/>
            <w:hideMark/>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5FC98DA4" w14:textId="77777777" w:rsidTr="00F555E9">
        <w:trPr>
          <w:trHeight w:val="165"/>
        </w:trPr>
        <w:tc>
          <w:tcPr>
            <w:tcW w:w="360" w:type="dxa"/>
            <w:vAlign w:val="center"/>
            <w:hideMark/>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008" w:type="dxa"/>
            <w:vAlign w:val="center"/>
            <w:hideMark/>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2721" w:rsidRPr="009B3DCC" w14:paraId="6D3F879D" w14:textId="77777777" w:rsidTr="00F555E9">
        <w:trPr>
          <w:trHeight w:val="165"/>
        </w:trPr>
        <w:tc>
          <w:tcPr>
            <w:tcW w:w="360" w:type="dxa"/>
            <w:vAlign w:val="center"/>
            <w:hideMark/>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008" w:type="dxa"/>
            <w:vAlign w:val="center"/>
            <w:hideMark/>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2721" w:rsidRPr="009B3DCC" w14:paraId="515FE897" w14:textId="77777777" w:rsidTr="00F555E9">
        <w:trPr>
          <w:trHeight w:val="165"/>
        </w:trPr>
        <w:tc>
          <w:tcPr>
            <w:tcW w:w="360" w:type="dxa"/>
            <w:vAlign w:val="center"/>
            <w:hideMark/>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008" w:type="dxa"/>
            <w:vAlign w:val="center"/>
            <w:hideMark/>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2721" w:rsidRPr="009B3DCC" w14:paraId="761E3DAD" w14:textId="77777777" w:rsidTr="00F555E9">
        <w:trPr>
          <w:trHeight w:val="165"/>
        </w:trPr>
        <w:tc>
          <w:tcPr>
            <w:tcW w:w="360" w:type="dxa"/>
            <w:vAlign w:val="center"/>
            <w:hideMark/>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008" w:type="dxa"/>
            <w:vAlign w:val="center"/>
            <w:hideMark/>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7FE5B967" w14:textId="77777777" w:rsidTr="00F555E9">
        <w:trPr>
          <w:trHeight w:val="165"/>
        </w:trPr>
        <w:tc>
          <w:tcPr>
            <w:tcW w:w="360" w:type="dxa"/>
            <w:vAlign w:val="center"/>
            <w:hideMark/>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F1F4876" w14:textId="77777777" w:rsidTr="00F555E9">
        <w:trPr>
          <w:trHeight w:val="165"/>
        </w:trPr>
        <w:tc>
          <w:tcPr>
            <w:tcW w:w="360" w:type="dxa"/>
            <w:vAlign w:val="center"/>
            <w:hideMark/>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BC9F662" w14:textId="77777777" w:rsidTr="00F555E9">
        <w:trPr>
          <w:trHeight w:val="180"/>
        </w:trPr>
        <w:tc>
          <w:tcPr>
            <w:tcW w:w="360" w:type="dxa"/>
            <w:vAlign w:val="center"/>
            <w:hideMark/>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008" w:type="dxa"/>
            <w:vAlign w:val="center"/>
            <w:hideMark/>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07502930" w14:textId="77777777" w:rsidTr="00F555E9">
        <w:trPr>
          <w:trHeight w:val="165"/>
        </w:trPr>
        <w:tc>
          <w:tcPr>
            <w:tcW w:w="360" w:type="dxa"/>
            <w:vAlign w:val="center"/>
            <w:hideMark/>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2721" w:rsidRPr="009B3DCC" w14:paraId="18D74747" w14:textId="77777777" w:rsidTr="00F555E9">
        <w:trPr>
          <w:trHeight w:val="165"/>
        </w:trPr>
        <w:tc>
          <w:tcPr>
            <w:tcW w:w="360" w:type="dxa"/>
            <w:vAlign w:val="center"/>
            <w:hideMark/>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008" w:type="dxa"/>
            <w:vAlign w:val="center"/>
            <w:hideMark/>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084730A4" w14:textId="77777777" w:rsidTr="00F555E9">
        <w:trPr>
          <w:trHeight w:val="165"/>
        </w:trPr>
        <w:tc>
          <w:tcPr>
            <w:tcW w:w="360" w:type="dxa"/>
            <w:vAlign w:val="center"/>
            <w:hideMark/>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008" w:type="dxa"/>
            <w:vAlign w:val="center"/>
            <w:hideMark/>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2721" w:rsidRPr="009B3DCC" w14:paraId="385CF5DA" w14:textId="77777777" w:rsidTr="00F555E9">
        <w:trPr>
          <w:trHeight w:val="165"/>
        </w:trPr>
        <w:tc>
          <w:tcPr>
            <w:tcW w:w="360" w:type="dxa"/>
            <w:vAlign w:val="center"/>
            <w:hideMark/>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294F98B8" w14:textId="77777777" w:rsidTr="00F555E9">
        <w:trPr>
          <w:trHeight w:val="165"/>
        </w:trPr>
        <w:tc>
          <w:tcPr>
            <w:tcW w:w="360" w:type="dxa"/>
            <w:vAlign w:val="center"/>
            <w:hideMark/>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1F779429" w14:textId="77777777" w:rsidTr="00F555E9">
        <w:trPr>
          <w:trHeight w:val="165"/>
        </w:trPr>
        <w:tc>
          <w:tcPr>
            <w:tcW w:w="360" w:type="dxa"/>
            <w:vAlign w:val="center"/>
            <w:hideMark/>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008" w:type="dxa"/>
            <w:vAlign w:val="center"/>
            <w:hideMark/>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46C75E2F" w14:textId="77777777" w:rsidTr="00F555E9">
        <w:trPr>
          <w:trHeight w:val="165"/>
        </w:trPr>
        <w:tc>
          <w:tcPr>
            <w:tcW w:w="360" w:type="dxa"/>
            <w:vAlign w:val="center"/>
            <w:hideMark/>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008" w:type="dxa"/>
            <w:vAlign w:val="center"/>
            <w:hideMark/>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2721" w:rsidRPr="009B3DCC" w14:paraId="0313401E" w14:textId="77777777" w:rsidTr="00F555E9">
        <w:trPr>
          <w:trHeight w:val="165"/>
        </w:trPr>
        <w:tc>
          <w:tcPr>
            <w:tcW w:w="360" w:type="dxa"/>
            <w:vAlign w:val="center"/>
            <w:hideMark/>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008" w:type="dxa"/>
            <w:vAlign w:val="center"/>
            <w:hideMark/>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66E505C3" w14:textId="77777777" w:rsidTr="00F555E9">
        <w:trPr>
          <w:trHeight w:val="165"/>
        </w:trPr>
        <w:tc>
          <w:tcPr>
            <w:tcW w:w="360" w:type="dxa"/>
            <w:vAlign w:val="center"/>
            <w:hideMark/>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008" w:type="dxa"/>
            <w:vAlign w:val="center"/>
            <w:hideMark/>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86EE523" w14:textId="77777777" w:rsidTr="00F555E9">
        <w:trPr>
          <w:trHeight w:val="165"/>
        </w:trPr>
        <w:tc>
          <w:tcPr>
            <w:tcW w:w="360" w:type="dxa"/>
            <w:vAlign w:val="center"/>
            <w:hideMark/>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008" w:type="dxa"/>
            <w:vAlign w:val="center"/>
            <w:hideMark/>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0380B565" w14:textId="77777777" w:rsidTr="00F555E9">
        <w:trPr>
          <w:trHeight w:val="165"/>
        </w:trPr>
        <w:tc>
          <w:tcPr>
            <w:tcW w:w="360" w:type="dxa"/>
            <w:vAlign w:val="center"/>
            <w:hideMark/>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008" w:type="dxa"/>
            <w:vAlign w:val="center"/>
            <w:hideMark/>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5F74CB4E" w14:textId="77777777" w:rsidTr="00F555E9">
        <w:trPr>
          <w:trHeight w:val="165"/>
        </w:trPr>
        <w:tc>
          <w:tcPr>
            <w:tcW w:w="360" w:type="dxa"/>
            <w:vAlign w:val="center"/>
            <w:hideMark/>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008" w:type="dxa"/>
            <w:vAlign w:val="center"/>
            <w:hideMark/>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2721" w:rsidRPr="009B3DCC" w14:paraId="6D70AA6C" w14:textId="77777777" w:rsidTr="00F555E9">
        <w:trPr>
          <w:trHeight w:val="165"/>
        </w:trPr>
        <w:tc>
          <w:tcPr>
            <w:tcW w:w="360" w:type="dxa"/>
            <w:vAlign w:val="center"/>
            <w:hideMark/>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008" w:type="dxa"/>
            <w:vAlign w:val="center"/>
            <w:hideMark/>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530C163" w14:textId="77777777" w:rsidTr="00F555E9">
        <w:trPr>
          <w:trHeight w:val="180"/>
        </w:trPr>
        <w:tc>
          <w:tcPr>
            <w:tcW w:w="360" w:type="dxa"/>
            <w:vAlign w:val="center"/>
            <w:hideMark/>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2721" w:rsidRPr="009B3DCC" w14:paraId="0F717805" w14:textId="77777777" w:rsidTr="00F555E9">
        <w:trPr>
          <w:trHeight w:val="165"/>
        </w:trPr>
        <w:tc>
          <w:tcPr>
            <w:tcW w:w="360" w:type="dxa"/>
            <w:vAlign w:val="center"/>
            <w:hideMark/>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008" w:type="dxa"/>
            <w:vAlign w:val="center"/>
            <w:hideMark/>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0895732C" w14:textId="77777777" w:rsidTr="00F555E9">
        <w:trPr>
          <w:trHeight w:val="165"/>
        </w:trPr>
        <w:tc>
          <w:tcPr>
            <w:tcW w:w="360" w:type="dxa"/>
            <w:vAlign w:val="center"/>
            <w:hideMark/>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008" w:type="dxa"/>
            <w:vAlign w:val="center"/>
            <w:hideMark/>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2721" w:rsidRPr="009B3DCC" w14:paraId="66711C10" w14:textId="77777777" w:rsidTr="00F555E9">
        <w:trPr>
          <w:trHeight w:val="165"/>
        </w:trPr>
        <w:tc>
          <w:tcPr>
            <w:tcW w:w="360" w:type="dxa"/>
            <w:vAlign w:val="center"/>
            <w:hideMark/>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008" w:type="dxa"/>
            <w:vAlign w:val="center"/>
            <w:hideMark/>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30768259" w14:textId="77777777" w:rsidTr="00F555E9">
        <w:trPr>
          <w:trHeight w:val="165"/>
        </w:trPr>
        <w:tc>
          <w:tcPr>
            <w:tcW w:w="360" w:type="dxa"/>
            <w:vAlign w:val="center"/>
            <w:hideMark/>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008" w:type="dxa"/>
            <w:vAlign w:val="center"/>
            <w:hideMark/>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2721" w:rsidRPr="009B3DCC" w14:paraId="507BD047" w14:textId="77777777" w:rsidTr="00F555E9">
        <w:trPr>
          <w:trHeight w:val="165"/>
        </w:trPr>
        <w:tc>
          <w:tcPr>
            <w:tcW w:w="360" w:type="dxa"/>
            <w:vAlign w:val="center"/>
            <w:hideMark/>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008" w:type="dxa"/>
            <w:vAlign w:val="center"/>
            <w:hideMark/>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34ABE979" w14:textId="77777777" w:rsidTr="00F555E9">
        <w:trPr>
          <w:trHeight w:val="165"/>
        </w:trPr>
        <w:tc>
          <w:tcPr>
            <w:tcW w:w="360" w:type="dxa"/>
            <w:vAlign w:val="center"/>
            <w:hideMark/>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008" w:type="dxa"/>
            <w:vAlign w:val="center"/>
            <w:hideMark/>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001E0D04" w14:textId="77777777" w:rsidTr="00F555E9">
        <w:trPr>
          <w:trHeight w:val="165"/>
        </w:trPr>
        <w:tc>
          <w:tcPr>
            <w:tcW w:w="360" w:type="dxa"/>
            <w:vAlign w:val="center"/>
            <w:hideMark/>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008" w:type="dxa"/>
            <w:vAlign w:val="center"/>
            <w:hideMark/>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400E1C1F" w14:textId="77777777" w:rsidTr="00F555E9">
        <w:trPr>
          <w:trHeight w:val="165"/>
        </w:trPr>
        <w:tc>
          <w:tcPr>
            <w:tcW w:w="360" w:type="dxa"/>
            <w:vAlign w:val="center"/>
            <w:hideMark/>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8FB4F5B" w14:textId="77777777" w:rsidTr="00F555E9">
        <w:trPr>
          <w:trHeight w:val="165"/>
        </w:trPr>
        <w:tc>
          <w:tcPr>
            <w:tcW w:w="360" w:type="dxa"/>
            <w:vAlign w:val="center"/>
            <w:hideMark/>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2721" w:rsidRPr="009B3DCC" w14:paraId="6FC60FC4" w14:textId="77777777" w:rsidTr="00F555E9">
        <w:trPr>
          <w:trHeight w:val="165"/>
        </w:trPr>
        <w:tc>
          <w:tcPr>
            <w:tcW w:w="360" w:type="dxa"/>
            <w:vAlign w:val="center"/>
            <w:hideMark/>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0A358426" w14:textId="77777777" w:rsidTr="00F555E9">
        <w:trPr>
          <w:trHeight w:val="165"/>
        </w:trPr>
        <w:tc>
          <w:tcPr>
            <w:tcW w:w="360" w:type="dxa"/>
            <w:vAlign w:val="center"/>
            <w:hideMark/>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2721" w:rsidRPr="009B3DCC" w14:paraId="7A74D69F" w14:textId="77777777" w:rsidTr="00F555E9">
        <w:trPr>
          <w:trHeight w:val="165"/>
        </w:trPr>
        <w:tc>
          <w:tcPr>
            <w:tcW w:w="360" w:type="dxa"/>
            <w:vAlign w:val="center"/>
            <w:hideMark/>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008" w:type="dxa"/>
            <w:vAlign w:val="center"/>
            <w:hideMark/>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A9F72AE" w14:textId="77777777" w:rsidTr="00F555E9">
        <w:trPr>
          <w:trHeight w:val="165"/>
        </w:trPr>
        <w:tc>
          <w:tcPr>
            <w:tcW w:w="360" w:type="dxa"/>
            <w:vAlign w:val="center"/>
            <w:hideMark/>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008" w:type="dxa"/>
            <w:vAlign w:val="center"/>
            <w:hideMark/>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721C8E0" w14:textId="77777777" w:rsidTr="00F555E9">
        <w:trPr>
          <w:trHeight w:val="165"/>
        </w:trPr>
        <w:tc>
          <w:tcPr>
            <w:tcW w:w="360" w:type="dxa"/>
            <w:vAlign w:val="center"/>
            <w:hideMark/>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39051D8D" w14:textId="77777777" w:rsidTr="00F555E9">
        <w:trPr>
          <w:trHeight w:val="180"/>
        </w:trPr>
        <w:tc>
          <w:tcPr>
            <w:tcW w:w="360" w:type="dxa"/>
            <w:vAlign w:val="center"/>
            <w:hideMark/>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008" w:type="dxa"/>
            <w:vAlign w:val="center"/>
            <w:hideMark/>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3E05CE32" w14:textId="77777777" w:rsidTr="00F555E9">
        <w:trPr>
          <w:trHeight w:val="165"/>
        </w:trPr>
        <w:tc>
          <w:tcPr>
            <w:tcW w:w="360" w:type="dxa"/>
            <w:vAlign w:val="center"/>
            <w:hideMark/>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7D50A24B" w14:textId="77777777" w:rsidTr="00F555E9">
        <w:trPr>
          <w:trHeight w:val="165"/>
        </w:trPr>
        <w:tc>
          <w:tcPr>
            <w:tcW w:w="360" w:type="dxa"/>
            <w:vAlign w:val="center"/>
            <w:hideMark/>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008" w:type="dxa"/>
            <w:vAlign w:val="center"/>
            <w:hideMark/>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33C1C329" w14:textId="77777777" w:rsidTr="00F555E9">
        <w:trPr>
          <w:trHeight w:val="165"/>
        </w:trPr>
        <w:tc>
          <w:tcPr>
            <w:tcW w:w="360" w:type="dxa"/>
            <w:vAlign w:val="center"/>
            <w:hideMark/>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433DF3FA" w14:textId="77777777" w:rsidTr="00F555E9">
        <w:trPr>
          <w:trHeight w:val="165"/>
        </w:trPr>
        <w:tc>
          <w:tcPr>
            <w:tcW w:w="360" w:type="dxa"/>
            <w:vAlign w:val="center"/>
            <w:hideMark/>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008" w:type="dxa"/>
            <w:vAlign w:val="center"/>
            <w:hideMark/>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C7646C5" w14:textId="77777777" w:rsidTr="00F555E9">
        <w:trPr>
          <w:trHeight w:val="165"/>
        </w:trPr>
        <w:tc>
          <w:tcPr>
            <w:tcW w:w="360" w:type="dxa"/>
            <w:vAlign w:val="center"/>
            <w:hideMark/>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008" w:type="dxa"/>
            <w:vAlign w:val="center"/>
            <w:hideMark/>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4DB06935" w14:textId="77777777" w:rsidTr="00F555E9">
        <w:trPr>
          <w:trHeight w:val="165"/>
        </w:trPr>
        <w:tc>
          <w:tcPr>
            <w:tcW w:w="360" w:type="dxa"/>
            <w:vAlign w:val="center"/>
            <w:hideMark/>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008" w:type="dxa"/>
            <w:vAlign w:val="center"/>
            <w:hideMark/>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2721" w:rsidRPr="009B3DCC" w14:paraId="18F8F65C" w14:textId="77777777" w:rsidTr="00F555E9">
        <w:trPr>
          <w:trHeight w:val="165"/>
        </w:trPr>
        <w:tc>
          <w:tcPr>
            <w:tcW w:w="360" w:type="dxa"/>
            <w:vAlign w:val="center"/>
            <w:hideMark/>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008" w:type="dxa"/>
            <w:vAlign w:val="center"/>
            <w:hideMark/>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047094AF" w14:textId="77777777" w:rsidTr="00F555E9">
        <w:trPr>
          <w:trHeight w:val="165"/>
        </w:trPr>
        <w:tc>
          <w:tcPr>
            <w:tcW w:w="360" w:type="dxa"/>
            <w:vAlign w:val="center"/>
            <w:hideMark/>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008" w:type="dxa"/>
            <w:vAlign w:val="center"/>
            <w:hideMark/>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5AC65C6F" w14:textId="77777777" w:rsidTr="00F555E9">
        <w:trPr>
          <w:trHeight w:val="165"/>
        </w:trPr>
        <w:tc>
          <w:tcPr>
            <w:tcW w:w="360" w:type="dxa"/>
            <w:vAlign w:val="center"/>
            <w:hideMark/>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2721" w:rsidRPr="009B3DCC" w14:paraId="63D7716A" w14:textId="77777777" w:rsidTr="00F555E9">
        <w:trPr>
          <w:trHeight w:val="165"/>
        </w:trPr>
        <w:tc>
          <w:tcPr>
            <w:tcW w:w="360" w:type="dxa"/>
            <w:vAlign w:val="center"/>
            <w:hideMark/>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008" w:type="dxa"/>
            <w:vAlign w:val="center"/>
            <w:hideMark/>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2721" w:rsidRPr="009B3DCC" w14:paraId="7E57F682" w14:textId="77777777" w:rsidTr="00F555E9">
        <w:trPr>
          <w:trHeight w:val="165"/>
        </w:trPr>
        <w:tc>
          <w:tcPr>
            <w:tcW w:w="360" w:type="dxa"/>
            <w:vAlign w:val="center"/>
            <w:hideMark/>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008" w:type="dxa"/>
            <w:vAlign w:val="center"/>
            <w:hideMark/>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3E001527" w14:textId="77777777" w:rsidTr="00F555E9">
        <w:trPr>
          <w:trHeight w:val="165"/>
        </w:trPr>
        <w:tc>
          <w:tcPr>
            <w:tcW w:w="360" w:type="dxa"/>
            <w:vAlign w:val="center"/>
            <w:hideMark/>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2721" w:rsidRPr="009B3DCC" w14:paraId="02FCDF86" w14:textId="77777777" w:rsidTr="00F555E9">
        <w:trPr>
          <w:trHeight w:val="165"/>
        </w:trPr>
        <w:tc>
          <w:tcPr>
            <w:tcW w:w="360" w:type="dxa"/>
            <w:vAlign w:val="center"/>
            <w:hideMark/>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2721" w:rsidRPr="009B3DCC" w14:paraId="3142DB8B" w14:textId="77777777" w:rsidTr="00F555E9">
        <w:trPr>
          <w:trHeight w:val="180"/>
        </w:trPr>
        <w:tc>
          <w:tcPr>
            <w:tcW w:w="360" w:type="dxa"/>
            <w:vAlign w:val="center"/>
            <w:hideMark/>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2721" w:rsidRPr="009B3DCC" w14:paraId="2BC81D46" w14:textId="77777777" w:rsidTr="00F555E9">
        <w:trPr>
          <w:trHeight w:val="165"/>
        </w:trPr>
        <w:tc>
          <w:tcPr>
            <w:tcW w:w="360" w:type="dxa"/>
            <w:vAlign w:val="center"/>
            <w:hideMark/>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2721" w:rsidRPr="009B3DCC" w14:paraId="3308313F" w14:textId="77777777" w:rsidTr="00F555E9">
        <w:trPr>
          <w:trHeight w:val="165"/>
        </w:trPr>
        <w:tc>
          <w:tcPr>
            <w:tcW w:w="360" w:type="dxa"/>
            <w:vAlign w:val="center"/>
            <w:hideMark/>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2721" w:rsidRPr="009B3DCC" w14:paraId="6F076B9F" w14:textId="77777777" w:rsidTr="00F555E9">
        <w:trPr>
          <w:trHeight w:val="165"/>
        </w:trPr>
        <w:tc>
          <w:tcPr>
            <w:tcW w:w="360" w:type="dxa"/>
            <w:vAlign w:val="center"/>
            <w:hideMark/>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2721" w:rsidRPr="009B3DCC" w14:paraId="5340494A" w14:textId="77777777" w:rsidTr="00F555E9">
        <w:trPr>
          <w:trHeight w:val="165"/>
        </w:trPr>
        <w:tc>
          <w:tcPr>
            <w:tcW w:w="360" w:type="dxa"/>
            <w:vAlign w:val="center"/>
            <w:hideMark/>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3541AA2F" w14:textId="77777777" w:rsidTr="00F555E9">
        <w:trPr>
          <w:trHeight w:val="165"/>
        </w:trPr>
        <w:tc>
          <w:tcPr>
            <w:tcW w:w="360" w:type="dxa"/>
            <w:vAlign w:val="center"/>
            <w:hideMark/>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2721" w:rsidRPr="009B3DCC" w14:paraId="0BF3B796" w14:textId="77777777" w:rsidTr="00F555E9">
        <w:trPr>
          <w:trHeight w:val="165"/>
        </w:trPr>
        <w:tc>
          <w:tcPr>
            <w:tcW w:w="360" w:type="dxa"/>
            <w:vAlign w:val="center"/>
            <w:hideMark/>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2721" w:rsidRPr="009B3DCC" w14:paraId="7536AE6B" w14:textId="77777777" w:rsidTr="00F555E9">
        <w:trPr>
          <w:trHeight w:val="165"/>
        </w:trPr>
        <w:tc>
          <w:tcPr>
            <w:tcW w:w="360" w:type="dxa"/>
            <w:vAlign w:val="center"/>
            <w:hideMark/>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748D66C3" w14:textId="77777777" w:rsidTr="00F555E9">
        <w:trPr>
          <w:trHeight w:val="165"/>
        </w:trPr>
        <w:tc>
          <w:tcPr>
            <w:tcW w:w="360" w:type="dxa"/>
            <w:vAlign w:val="center"/>
            <w:hideMark/>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2721" w:rsidRPr="009B3DCC" w14:paraId="000CA261" w14:textId="77777777" w:rsidTr="00F555E9">
        <w:trPr>
          <w:trHeight w:val="165"/>
        </w:trPr>
        <w:tc>
          <w:tcPr>
            <w:tcW w:w="360" w:type="dxa"/>
            <w:vAlign w:val="center"/>
            <w:hideMark/>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15330FBF" w14:textId="77777777" w:rsidTr="00F555E9">
        <w:trPr>
          <w:trHeight w:val="165"/>
        </w:trPr>
        <w:tc>
          <w:tcPr>
            <w:tcW w:w="360" w:type="dxa"/>
            <w:vAlign w:val="center"/>
            <w:hideMark/>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008" w:type="dxa"/>
            <w:vAlign w:val="center"/>
            <w:hideMark/>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2721" w:rsidRPr="009B3DCC" w14:paraId="534B8277" w14:textId="77777777" w:rsidTr="00F555E9">
        <w:trPr>
          <w:trHeight w:val="165"/>
        </w:trPr>
        <w:tc>
          <w:tcPr>
            <w:tcW w:w="360" w:type="dxa"/>
            <w:vAlign w:val="center"/>
            <w:hideMark/>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008" w:type="dxa"/>
            <w:vAlign w:val="center"/>
            <w:hideMark/>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2721" w:rsidRPr="009B3DCC" w14:paraId="0A370740" w14:textId="77777777" w:rsidTr="00F555E9">
        <w:trPr>
          <w:trHeight w:val="165"/>
        </w:trPr>
        <w:tc>
          <w:tcPr>
            <w:tcW w:w="360" w:type="dxa"/>
            <w:vAlign w:val="center"/>
            <w:hideMark/>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6779F227" w14:textId="77777777" w:rsidTr="00F555E9">
        <w:trPr>
          <w:trHeight w:val="165"/>
        </w:trPr>
        <w:tc>
          <w:tcPr>
            <w:tcW w:w="360" w:type="dxa"/>
            <w:vAlign w:val="center"/>
            <w:hideMark/>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008" w:type="dxa"/>
            <w:vAlign w:val="center"/>
            <w:hideMark/>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2721" w:rsidRPr="009B3DCC" w14:paraId="7E754184" w14:textId="77777777" w:rsidTr="00F555E9">
        <w:trPr>
          <w:trHeight w:val="180"/>
        </w:trPr>
        <w:tc>
          <w:tcPr>
            <w:tcW w:w="360" w:type="dxa"/>
            <w:vAlign w:val="center"/>
            <w:hideMark/>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008" w:type="dxa"/>
            <w:vAlign w:val="center"/>
            <w:hideMark/>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2721" w:rsidRPr="009B3DCC" w14:paraId="098C8583" w14:textId="77777777" w:rsidTr="00F555E9">
        <w:trPr>
          <w:trHeight w:val="165"/>
        </w:trPr>
        <w:tc>
          <w:tcPr>
            <w:tcW w:w="360" w:type="dxa"/>
            <w:vAlign w:val="center"/>
            <w:hideMark/>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2721" w:rsidRPr="009B3DCC" w14:paraId="6A43D07B" w14:textId="77777777" w:rsidTr="00F555E9">
        <w:trPr>
          <w:trHeight w:val="165"/>
        </w:trPr>
        <w:tc>
          <w:tcPr>
            <w:tcW w:w="360" w:type="dxa"/>
            <w:vAlign w:val="center"/>
            <w:hideMark/>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008" w:type="dxa"/>
            <w:vAlign w:val="center"/>
            <w:hideMark/>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54E88CE7" w14:textId="77777777" w:rsidTr="00F555E9">
        <w:trPr>
          <w:trHeight w:val="165"/>
        </w:trPr>
        <w:tc>
          <w:tcPr>
            <w:tcW w:w="360" w:type="dxa"/>
            <w:vAlign w:val="center"/>
            <w:hideMark/>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2FE07861" w14:textId="77777777" w:rsidTr="00F555E9">
        <w:trPr>
          <w:trHeight w:val="165"/>
        </w:trPr>
        <w:tc>
          <w:tcPr>
            <w:tcW w:w="360" w:type="dxa"/>
            <w:vAlign w:val="center"/>
            <w:hideMark/>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0512F2C6" w14:textId="77777777" w:rsidTr="00F555E9">
        <w:trPr>
          <w:trHeight w:val="165"/>
        </w:trPr>
        <w:tc>
          <w:tcPr>
            <w:tcW w:w="360" w:type="dxa"/>
            <w:vAlign w:val="center"/>
            <w:hideMark/>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008" w:type="dxa"/>
            <w:vAlign w:val="center"/>
            <w:hideMark/>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4B2FE164" w14:textId="77777777" w:rsidTr="00F555E9">
        <w:trPr>
          <w:trHeight w:val="165"/>
        </w:trPr>
        <w:tc>
          <w:tcPr>
            <w:tcW w:w="360" w:type="dxa"/>
            <w:vAlign w:val="center"/>
            <w:hideMark/>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008" w:type="dxa"/>
            <w:vAlign w:val="center"/>
            <w:hideMark/>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508BCC59" w14:textId="77777777" w:rsidTr="00F555E9">
        <w:trPr>
          <w:trHeight w:val="165"/>
        </w:trPr>
        <w:tc>
          <w:tcPr>
            <w:tcW w:w="360" w:type="dxa"/>
            <w:vAlign w:val="center"/>
            <w:hideMark/>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008" w:type="dxa"/>
            <w:vAlign w:val="center"/>
            <w:hideMark/>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0B7874E1" w14:textId="77777777" w:rsidTr="00F555E9">
        <w:trPr>
          <w:trHeight w:val="165"/>
        </w:trPr>
        <w:tc>
          <w:tcPr>
            <w:tcW w:w="360" w:type="dxa"/>
            <w:vAlign w:val="center"/>
            <w:hideMark/>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2721" w:rsidRPr="009B3DCC" w14:paraId="31FEFDB7" w14:textId="77777777" w:rsidTr="00F555E9">
        <w:trPr>
          <w:trHeight w:val="165"/>
        </w:trPr>
        <w:tc>
          <w:tcPr>
            <w:tcW w:w="360" w:type="dxa"/>
            <w:vAlign w:val="center"/>
            <w:hideMark/>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6DADCA01" w14:textId="77777777" w:rsidTr="00F555E9">
        <w:trPr>
          <w:trHeight w:val="165"/>
        </w:trPr>
        <w:tc>
          <w:tcPr>
            <w:tcW w:w="360" w:type="dxa"/>
            <w:vAlign w:val="center"/>
            <w:hideMark/>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2721" w:rsidRPr="009B3DCC" w14:paraId="7AB64D71" w14:textId="77777777" w:rsidTr="00F555E9">
        <w:trPr>
          <w:trHeight w:val="165"/>
        </w:trPr>
        <w:tc>
          <w:tcPr>
            <w:tcW w:w="360" w:type="dxa"/>
            <w:vAlign w:val="center"/>
            <w:hideMark/>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2721" w:rsidRPr="009B3DCC" w14:paraId="16FF41A3" w14:textId="77777777" w:rsidTr="00F555E9">
        <w:trPr>
          <w:trHeight w:val="165"/>
        </w:trPr>
        <w:tc>
          <w:tcPr>
            <w:tcW w:w="360" w:type="dxa"/>
            <w:vAlign w:val="center"/>
            <w:hideMark/>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77C13CD2" w14:textId="77777777" w:rsidTr="00F555E9">
        <w:trPr>
          <w:trHeight w:val="165"/>
        </w:trPr>
        <w:tc>
          <w:tcPr>
            <w:tcW w:w="360" w:type="dxa"/>
            <w:vAlign w:val="center"/>
            <w:hideMark/>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2721" w:rsidRPr="009B3DCC" w14:paraId="39F17AE0" w14:textId="77777777" w:rsidTr="00F555E9">
        <w:trPr>
          <w:trHeight w:val="180"/>
        </w:trPr>
        <w:tc>
          <w:tcPr>
            <w:tcW w:w="360" w:type="dxa"/>
            <w:vAlign w:val="center"/>
            <w:hideMark/>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3474C301" w14:textId="77777777" w:rsidTr="00F555E9">
        <w:trPr>
          <w:trHeight w:val="165"/>
        </w:trPr>
        <w:tc>
          <w:tcPr>
            <w:tcW w:w="360" w:type="dxa"/>
            <w:vAlign w:val="center"/>
            <w:hideMark/>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2721" w:rsidRPr="009B3DCC" w14:paraId="743EEF35" w14:textId="77777777" w:rsidTr="00F555E9">
        <w:trPr>
          <w:trHeight w:val="165"/>
        </w:trPr>
        <w:tc>
          <w:tcPr>
            <w:tcW w:w="360" w:type="dxa"/>
            <w:vAlign w:val="center"/>
            <w:hideMark/>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2721" w:rsidRPr="009B3DCC" w14:paraId="1BE19889" w14:textId="77777777" w:rsidTr="00F555E9">
        <w:trPr>
          <w:trHeight w:val="165"/>
        </w:trPr>
        <w:tc>
          <w:tcPr>
            <w:tcW w:w="360" w:type="dxa"/>
            <w:vAlign w:val="center"/>
            <w:hideMark/>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2721" w:rsidRPr="009B3DCC" w14:paraId="1A701F4E" w14:textId="77777777" w:rsidTr="00F555E9">
        <w:trPr>
          <w:trHeight w:val="165"/>
        </w:trPr>
        <w:tc>
          <w:tcPr>
            <w:tcW w:w="360" w:type="dxa"/>
            <w:vAlign w:val="center"/>
            <w:hideMark/>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008" w:type="dxa"/>
            <w:vAlign w:val="center"/>
            <w:hideMark/>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2721" w:rsidRPr="009B3DCC" w14:paraId="2ED78642" w14:textId="77777777" w:rsidTr="00F555E9">
        <w:trPr>
          <w:trHeight w:val="165"/>
        </w:trPr>
        <w:tc>
          <w:tcPr>
            <w:tcW w:w="360" w:type="dxa"/>
            <w:vAlign w:val="center"/>
            <w:hideMark/>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68F05475" w14:textId="77777777" w:rsidTr="00F555E9">
        <w:trPr>
          <w:trHeight w:val="165"/>
        </w:trPr>
        <w:tc>
          <w:tcPr>
            <w:tcW w:w="360" w:type="dxa"/>
            <w:vAlign w:val="center"/>
            <w:hideMark/>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008" w:type="dxa"/>
            <w:vAlign w:val="center"/>
            <w:hideMark/>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28628D19" w14:textId="77777777" w:rsidTr="00F555E9">
        <w:trPr>
          <w:trHeight w:val="165"/>
        </w:trPr>
        <w:tc>
          <w:tcPr>
            <w:tcW w:w="360" w:type="dxa"/>
            <w:vAlign w:val="center"/>
            <w:hideMark/>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00DF75C1" w14:textId="77777777" w:rsidTr="00F555E9">
        <w:trPr>
          <w:trHeight w:val="165"/>
        </w:trPr>
        <w:tc>
          <w:tcPr>
            <w:tcW w:w="360" w:type="dxa"/>
            <w:vAlign w:val="center"/>
            <w:hideMark/>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008" w:type="dxa"/>
            <w:vAlign w:val="center"/>
            <w:hideMark/>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5C1285C7" w14:textId="77777777" w:rsidTr="00F555E9">
        <w:trPr>
          <w:trHeight w:val="165"/>
        </w:trPr>
        <w:tc>
          <w:tcPr>
            <w:tcW w:w="360" w:type="dxa"/>
            <w:vAlign w:val="center"/>
            <w:hideMark/>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008" w:type="dxa"/>
            <w:vAlign w:val="center"/>
            <w:hideMark/>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2721" w:rsidRPr="009B3DCC" w14:paraId="5525F173" w14:textId="77777777" w:rsidTr="00F555E9">
        <w:trPr>
          <w:trHeight w:val="165"/>
        </w:trPr>
        <w:tc>
          <w:tcPr>
            <w:tcW w:w="360" w:type="dxa"/>
            <w:vAlign w:val="center"/>
            <w:hideMark/>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008" w:type="dxa"/>
            <w:vAlign w:val="center"/>
            <w:hideMark/>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2721" w:rsidRPr="009B3DCC" w14:paraId="03DBA728" w14:textId="77777777" w:rsidTr="00F555E9">
        <w:trPr>
          <w:trHeight w:val="165"/>
        </w:trPr>
        <w:tc>
          <w:tcPr>
            <w:tcW w:w="360" w:type="dxa"/>
            <w:vAlign w:val="center"/>
            <w:hideMark/>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008" w:type="dxa"/>
            <w:vAlign w:val="center"/>
            <w:hideMark/>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0EA36DDE" w14:textId="77777777" w:rsidTr="00F555E9">
        <w:trPr>
          <w:trHeight w:val="165"/>
        </w:trPr>
        <w:tc>
          <w:tcPr>
            <w:tcW w:w="360" w:type="dxa"/>
            <w:vAlign w:val="center"/>
            <w:hideMark/>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7222E88D" w14:textId="77777777" w:rsidTr="00F555E9">
        <w:trPr>
          <w:trHeight w:val="165"/>
        </w:trPr>
        <w:tc>
          <w:tcPr>
            <w:tcW w:w="360" w:type="dxa"/>
            <w:vAlign w:val="center"/>
            <w:hideMark/>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ADA40DF" w14:textId="77777777" w:rsidTr="00F555E9">
        <w:trPr>
          <w:trHeight w:val="165"/>
        </w:trPr>
        <w:tc>
          <w:tcPr>
            <w:tcW w:w="360" w:type="dxa"/>
            <w:vAlign w:val="center"/>
            <w:hideMark/>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2721" w:rsidRPr="009B3DCC" w14:paraId="095E4252" w14:textId="77777777" w:rsidTr="00F555E9">
        <w:trPr>
          <w:trHeight w:val="180"/>
        </w:trPr>
        <w:tc>
          <w:tcPr>
            <w:tcW w:w="360" w:type="dxa"/>
            <w:vAlign w:val="center"/>
            <w:hideMark/>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2721" w:rsidRPr="009B3DCC" w14:paraId="4945CD9D" w14:textId="77777777" w:rsidTr="00F555E9">
        <w:trPr>
          <w:trHeight w:val="165"/>
        </w:trPr>
        <w:tc>
          <w:tcPr>
            <w:tcW w:w="360" w:type="dxa"/>
            <w:vAlign w:val="center"/>
            <w:hideMark/>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008" w:type="dxa"/>
            <w:vAlign w:val="center"/>
            <w:hideMark/>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D44DF65" w14:textId="77777777" w:rsidTr="00F555E9">
        <w:trPr>
          <w:trHeight w:val="165"/>
        </w:trPr>
        <w:tc>
          <w:tcPr>
            <w:tcW w:w="360" w:type="dxa"/>
            <w:vAlign w:val="center"/>
            <w:hideMark/>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008" w:type="dxa"/>
            <w:vAlign w:val="center"/>
            <w:hideMark/>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32B942F" w14:textId="77777777" w:rsidTr="00F555E9">
        <w:trPr>
          <w:trHeight w:val="165"/>
        </w:trPr>
        <w:tc>
          <w:tcPr>
            <w:tcW w:w="360" w:type="dxa"/>
            <w:vAlign w:val="center"/>
            <w:hideMark/>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008" w:type="dxa"/>
            <w:vAlign w:val="center"/>
            <w:hideMark/>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68DF3C08" w14:textId="77777777" w:rsidTr="00F555E9">
        <w:trPr>
          <w:trHeight w:val="165"/>
        </w:trPr>
        <w:tc>
          <w:tcPr>
            <w:tcW w:w="360" w:type="dxa"/>
            <w:vAlign w:val="center"/>
            <w:hideMark/>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008" w:type="dxa"/>
            <w:vAlign w:val="center"/>
            <w:hideMark/>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1A3AE21F" w14:textId="77777777" w:rsidTr="00F555E9">
        <w:trPr>
          <w:trHeight w:val="165"/>
        </w:trPr>
        <w:tc>
          <w:tcPr>
            <w:tcW w:w="360" w:type="dxa"/>
            <w:vAlign w:val="center"/>
            <w:hideMark/>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008" w:type="dxa"/>
            <w:vAlign w:val="center"/>
            <w:hideMark/>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7BB2E5CE" w14:textId="77777777" w:rsidTr="00F555E9">
        <w:trPr>
          <w:trHeight w:val="165"/>
        </w:trPr>
        <w:tc>
          <w:tcPr>
            <w:tcW w:w="360" w:type="dxa"/>
            <w:vAlign w:val="center"/>
            <w:hideMark/>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008" w:type="dxa"/>
            <w:vAlign w:val="center"/>
            <w:hideMark/>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251970B0" w14:textId="77777777" w:rsidTr="00F555E9">
        <w:trPr>
          <w:trHeight w:val="165"/>
        </w:trPr>
        <w:tc>
          <w:tcPr>
            <w:tcW w:w="360" w:type="dxa"/>
            <w:vAlign w:val="center"/>
            <w:hideMark/>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008" w:type="dxa"/>
            <w:vAlign w:val="center"/>
            <w:hideMark/>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24486BD" w14:textId="77777777" w:rsidTr="00F555E9">
        <w:trPr>
          <w:trHeight w:val="165"/>
        </w:trPr>
        <w:tc>
          <w:tcPr>
            <w:tcW w:w="360" w:type="dxa"/>
            <w:vAlign w:val="center"/>
            <w:hideMark/>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008" w:type="dxa"/>
            <w:vAlign w:val="center"/>
            <w:hideMark/>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205DCE1F" w14:textId="77777777" w:rsidTr="00F555E9">
        <w:trPr>
          <w:trHeight w:val="165"/>
        </w:trPr>
        <w:tc>
          <w:tcPr>
            <w:tcW w:w="360" w:type="dxa"/>
            <w:vAlign w:val="center"/>
            <w:hideMark/>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7028954F" w14:textId="77777777" w:rsidTr="00F555E9">
        <w:trPr>
          <w:trHeight w:val="165"/>
        </w:trPr>
        <w:tc>
          <w:tcPr>
            <w:tcW w:w="360" w:type="dxa"/>
            <w:vAlign w:val="center"/>
            <w:hideMark/>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008" w:type="dxa"/>
            <w:vAlign w:val="center"/>
            <w:hideMark/>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670AE501" w14:textId="77777777" w:rsidTr="00F555E9">
        <w:trPr>
          <w:trHeight w:val="165"/>
        </w:trPr>
        <w:tc>
          <w:tcPr>
            <w:tcW w:w="360" w:type="dxa"/>
            <w:vAlign w:val="center"/>
            <w:hideMark/>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008" w:type="dxa"/>
            <w:vAlign w:val="center"/>
            <w:hideMark/>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2721" w:rsidRPr="009B3DCC" w14:paraId="242560D3" w14:textId="77777777" w:rsidTr="00F555E9">
        <w:trPr>
          <w:trHeight w:val="165"/>
        </w:trPr>
        <w:tc>
          <w:tcPr>
            <w:tcW w:w="360" w:type="dxa"/>
            <w:vAlign w:val="center"/>
            <w:hideMark/>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008" w:type="dxa"/>
            <w:vAlign w:val="center"/>
            <w:hideMark/>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6522858C" w14:textId="77777777" w:rsidTr="00F555E9">
        <w:trPr>
          <w:trHeight w:val="165"/>
        </w:trPr>
        <w:tc>
          <w:tcPr>
            <w:tcW w:w="360" w:type="dxa"/>
            <w:vAlign w:val="center"/>
            <w:hideMark/>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008" w:type="dxa"/>
            <w:vAlign w:val="center"/>
            <w:hideMark/>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3ADFEB9B" w14:textId="77777777" w:rsidTr="00F555E9">
        <w:trPr>
          <w:trHeight w:val="180"/>
        </w:trPr>
        <w:tc>
          <w:tcPr>
            <w:tcW w:w="360" w:type="dxa"/>
            <w:vAlign w:val="center"/>
            <w:hideMark/>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008" w:type="dxa"/>
            <w:vAlign w:val="center"/>
            <w:hideMark/>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6E277080" w14:textId="77777777" w:rsidTr="00F555E9">
        <w:trPr>
          <w:trHeight w:val="165"/>
        </w:trPr>
        <w:tc>
          <w:tcPr>
            <w:tcW w:w="360" w:type="dxa"/>
            <w:vAlign w:val="center"/>
            <w:hideMark/>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008" w:type="dxa"/>
            <w:vAlign w:val="center"/>
            <w:hideMark/>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610FABB8" w14:textId="77777777" w:rsidTr="00F555E9">
        <w:trPr>
          <w:trHeight w:val="165"/>
        </w:trPr>
        <w:tc>
          <w:tcPr>
            <w:tcW w:w="360" w:type="dxa"/>
            <w:vAlign w:val="center"/>
            <w:hideMark/>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008" w:type="dxa"/>
            <w:vAlign w:val="center"/>
            <w:hideMark/>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27AB9221" w14:textId="77777777" w:rsidTr="00F555E9">
        <w:trPr>
          <w:trHeight w:val="165"/>
        </w:trPr>
        <w:tc>
          <w:tcPr>
            <w:tcW w:w="360" w:type="dxa"/>
            <w:vAlign w:val="center"/>
            <w:hideMark/>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008" w:type="dxa"/>
            <w:vAlign w:val="center"/>
            <w:hideMark/>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68D6B00A" w14:textId="77777777" w:rsidTr="00F555E9">
        <w:trPr>
          <w:trHeight w:val="165"/>
        </w:trPr>
        <w:tc>
          <w:tcPr>
            <w:tcW w:w="360" w:type="dxa"/>
            <w:vAlign w:val="center"/>
            <w:hideMark/>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008" w:type="dxa"/>
            <w:vAlign w:val="center"/>
            <w:hideMark/>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1806D8A2" w14:textId="77777777" w:rsidTr="00F555E9">
        <w:trPr>
          <w:trHeight w:val="165"/>
        </w:trPr>
        <w:tc>
          <w:tcPr>
            <w:tcW w:w="360" w:type="dxa"/>
            <w:vAlign w:val="center"/>
            <w:hideMark/>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008" w:type="dxa"/>
            <w:vAlign w:val="center"/>
            <w:hideMark/>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225E02E7" w14:textId="77777777" w:rsidTr="00F555E9">
        <w:trPr>
          <w:trHeight w:val="165"/>
        </w:trPr>
        <w:tc>
          <w:tcPr>
            <w:tcW w:w="360" w:type="dxa"/>
            <w:vAlign w:val="center"/>
            <w:hideMark/>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008" w:type="dxa"/>
            <w:vAlign w:val="center"/>
            <w:hideMark/>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7F82C986" w14:textId="77777777" w:rsidTr="00F555E9">
        <w:trPr>
          <w:trHeight w:val="165"/>
        </w:trPr>
        <w:tc>
          <w:tcPr>
            <w:tcW w:w="360" w:type="dxa"/>
            <w:vAlign w:val="center"/>
            <w:hideMark/>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7D9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2F91EA7D"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2721" w:rsidRPr="009B3DCC" w14:paraId="4052C664" w14:textId="77777777" w:rsidTr="00F555E9">
        <w:trPr>
          <w:trHeight w:val="165"/>
        </w:trPr>
        <w:tc>
          <w:tcPr>
            <w:tcW w:w="360" w:type="dxa"/>
            <w:vAlign w:val="center"/>
            <w:hideMark/>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9544EB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74D9DE2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27CDC277" w14:textId="77777777" w:rsidTr="00F555E9">
        <w:trPr>
          <w:trHeight w:val="165"/>
        </w:trPr>
        <w:tc>
          <w:tcPr>
            <w:tcW w:w="360" w:type="dxa"/>
            <w:vAlign w:val="center"/>
            <w:hideMark/>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5458A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035FF4EF"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7D671327" w14:textId="77777777" w:rsidTr="00F555E9">
        <w:trPr>
          <w:trHeight w:val="165"/>
        </w:trPr>
        <w:tc>
          <w:tcPr>
            <w:tcW w:w="360" w:type="dxa"/>
            <w:vAlign w:val="center"/>
            <w:hideMark/>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9986E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7F2DF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2721" w:rsidRPr="009B3DCC" w14:paraId="71CDC176" w14:textId="77777777" w:rsidTr="00F555E9">
        <w:trPr>
          <w:trHeight w:val="165"/>
        </w:trPr>
        <w:tc>
          <w:tcPr>
            <w:tcW w:w="360" w:type="dxa"/>
            <w:vAlign w:val="center"/>
            <w:hideMark/>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05411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4856524E"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2721" w:rsidRPr="009B3DCC" w14:paraId="5DB1F611" w14:textId="77777777" w:rsidTr="00F555E9">
        <w:trPr>
          <w:trHeight w:val="165"/>
        </w:trPr>
        <w:tc>
          <w:tcPr>
            <w:tcW w:w="360" w:type="dxa"/>
            <w:vAlign w:val="center"/>
            <w:hideMark/>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36163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1739B5B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008" w:type="dxa"/>
            <w:vAlign w:val="center"/>
            <w:hideMark/>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2721" w:rsidRPr="009B3DCC" w14:paraId="75CAF753" w14:textId="77777777" w:rsidTr="00F555E9">
        <w:trPr>
          <w:trHeight w:val="165"/>
        </w:trPr>
        <w:tc>
          <w:tcPr>
            <w:tcW w:w="360" w:type="dxa"/>
            <w:vAlign w:val="center"/>
            <w:hideMark/>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9942B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B8F67B5"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008" w:type="dxa"/>
            <w:vAlign w:val="center"/>
            <w:hideMark/>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63AF1367" w14:textId="77777777" w:rsidTr="00F555E9">
        <w:trPr>
          <w:trHeight w:val="180"/>
        </w:trPr>
        <w:tc>
          <w:tcPr>
            <w:tcW w:w="360" w:type="dxa"/>
            <w:vAlign w:val="center"/>
            <w:hideMark/>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0A225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38F843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2721" w:rsidRPr="009B3DCC" w14:paraId="5E7B6597" w14:textId="77777777" w:rsidTr="00F555E9">
        <w:trPr>
          <w:trHeight w:val="165"/>
        </w:trPr>
        <w:tc>
          <w:tcPr>
            <w:tcW w:w="360" w:type="dxa"/>
            <w:vAlign w:val="center"/>
            <w:hideMark/>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C92F8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E59E4A3"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DFF6B60" w14:textId="77777777" w:rsidTr="00F555E9">
        <w:trPr>
          <w:trHeight w:val="165"/>
        </w:trPr>
        <w:tc>
          <w:tcPr>
            <w:tcW w:w="360" w:type="dxa"/>
            <w:vAlign w:val="center"/>
            <w:hideMark/>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B6B09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1BFBCE40"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008" w:type="dxa"/>
            <w:vAlign w:val="center"/>
            <w:hideMark/>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2721" w:rsidRPr="009B3DCC" w14:paraId="05879715" w14:textId="77777777" w:rsidTr="00F555E9">
        <w:trPr>
          <w:trHeight w:val="165"/>
        </w:trPr>
        <w:tc>
          <w:tcPr>
            <w:tcW w:w="360" w:type="dxa"/>
            <w:vAlign w:val="center"/>
            <w:hideMark/>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DB4B2B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11B18B4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2721" w:rsidRPr="009B3DCC" w14:paraId="7FDC6AAC" w14:textId="77777777" w:rsidTr="00F555E9">
        <w:trPr>
          <w:trHeight w:val="165"/>
        </w:trPr>
        <w:tc>
          <w:tcPr>
            <w:tcW w:w="360" w:type="dxa"/>
            <w:vAlign w:val="center"/>
            <w:hideMark/>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2EF54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7735E83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0E6CA9A9" w14:textId="77777777" w:rsidTr="00F555E9">
        <w:trPr>
          <w:trHeight w:val="165"/>
        </w:trPr>
        <w:tc>
          <w:tcPr>
            <w:tcW w:w="360" w:type="dxa"/>
            <w:vAlign w:val="center"/>
            <w:hideMark/>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E357B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093BEF62"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008" w:type="dxa"/>
            <w:vAlign w:val="center"/>
            <w:hideMark/>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2721" w:rsidRPr="009B3DCC" w14:paraId="79764411" w14:textId="77777777" w:rsidTr="00F555E9">
        <w:trPr>
          <w:trHeight w:val="165"/>
        </w:trPr>
        <w:tc>
          <w:tcPr>
            <w:tcW w:w="360" w:type="dxa"/>
            <w:vAlign w:val="center"/>
            <w:hideMark/>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0C1C1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2A13D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008" w:type="dxa"/>
            <w:vAlign w:val="center"/>
            <w:hideMark/>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2721" w:rsidRPr="009B3DCC" w14:paraId="742C2ACA" w14:textId="77777777" w:rsidTr="00F555E9">
        <w:trPr>
          <w:trHeight w:val="165"/>
        </w:trPr>
        <w:tc>
          <w:tcPr>
            <w:tcW w:w="360" w:type="dxa"/>
            <w:vAlign w:val="center"/>
            <w:hideMark/>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3D15E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1342E278"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008" w:type="dxa"/>
            <w:vAlign w:val="center"/>
            <w:hideMark/>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2721" w:rsidRPr="009B3DCC" w14:paraId="333AB39E" w14:textId="77777777" w:rsidTr="00F555E9">
        <w:trPr>
          <w:trHeight w:val="165"/>
        </w:trPr>
        <w:tc>
          <w:tcPr>
            <w:tcW w:w="360" w:type="dxa"/>
            <w:vAlign w:val="center"/>
            <w:hideMark/>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ED24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60E33817"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2721" w:rsidRPr="009B3DCC" w14:paraId="17B67099" w14:textId="77777777" w:rsidTr="00F555E9">
        <w:trPr>
          <w:trHeight w:val="165"/>
        </w:trPr>
        <w:tc>
          <w:tcPr>
            <w:tcW w:w="360" w:type="dxa"/>
            <w:vAlign w:val="center"/>
            <w:hideMark/>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8C1EB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3B499CDF"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2721" w:rsidRPr="009B3DCC" w14:paraId="2D2A65A4" w14:textId="77777777" w:rsidTr="00F555E9">
        <w:trPr>
          <w:trHeight w:val="165"/>
        </w:trPr>
        <w:tc>
          <w:tcPr>
            <w:tcW w:w="360" w:type="dxa"/>
            <w:vAlign w:val="center"/>
            <w:hideMark/>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04E0DE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BB0CEAD"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2721" w:rsidRPr="009B3DCC" w14:paraId="2DE9C5B2" w14:textId="77777777" w:rsidTr="00F555E9">
        <w:trPr>
          <w:trHeight w:val="165"/>
        </w:trPr>
        <w:tc>
          <w:tcPr>
            <w:tcW w:w="360" w:type="dxa"/>
            <w:vAlign w:val="center"/>
            <w:hideMark/>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5F70C2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5FAEE091"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2721" w:rsidRPr="009B3DCC" w14:paraId="736A9295" w14:textId="77777777" w:rsidTr="00F555E9">
        <w:trPr>
          <w:trHeight w:val="165"/>
        </w:trPr>
        <w:tc>
          <w:tcPr>
            <w:tcW w:w="360" w:type="dxa"/>
            <w:vAlign w:val="center"/>
            <w:hideMark/>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1CA6F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73CE958C"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2721" w:rsidRPr="009B3DCC" w14:paraId="657B6A22" w14:textId="77777777" w:rsidTr="00F555E9">
        <w:trPr>
          <w:trHeight w:val="165"/>
        </w:trPr>
        <w:tc>
          <w:tcPr>
            <w:tcW w:w="360" w:type="dxa"/>
            <w:vAlign w:val="center"/>
            <w:hideMark/>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53323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408EDEC2"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2721" w:rsidRPr="009B3DCC" w14:paraId="31361E80" w14:textId="77777777" w:rsidTr="00F555E9">
        <w:trPr>
          <w:trHeight w:val="165"/>
        </w:trPr>
        <w:tc>
          <w:tcPr>
            <w:tcW w:w="360" w:type="dxa"/>
            <w:vAlign w:val="center"/>
            <w:hideMark/>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A56E7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082D2784"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2721" w:rsidRPr="009B3DCC" w14:paraId="361E43DC" w14:textId="77777777" w:rsidTr="00F555E9">
        <w:trPr>
          <w:trHeight w:val="180"/>
        </w:trPr>
        <w:tc>
          <w:tcPr>
            <w:tcW w:w="360" w:type="dxa"/>
            <w:vAlign w:val="center"/>
            <w:hideMark/>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8B75C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6EE8F3CD"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2721" w:rsidRPr="009B3DCC" w14:paraId="1D23769D" w14:textId="77777777" w:rsidTr="00F555E9">
        <w:trPr>
          <w:trHeight w:val="165"/>
        </w:trPr>
        <w:tc>
          <w:tcPr>
            <w:tcW w:w="360" w:type="dxa"/>
            <w:vAlign w:val="center"/>
            <w:hideMark/>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50D54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005D6880"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2721" w:rsidRPr="009B3DCC" w14:paraId="00D4341F" w14:textId="77777777" w:rsidTr="00F555E9">
        <w:trPr>
          <w:trHeight w:val="165"/>
        </w:trPr>
        <w:tc>
          <w:tcPr>
            <w:tcW w:w="360" w:type="dxa"/>
            <w:vAlign w:val="center"/>
            <w:hideMark/>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395A0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36BEDCB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008" w:type="dxa"/>
            <w:vAlign w:val="center"/>
            <w:hideMark/>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2721" w:rsidRPr="009B3DCC" w14:paraId="38AB1A34" w14:textId="77777777" w:rsidTr="00F555E9">
        <w:trPr>
          <w:trHeight w:val="165"/>
        </w:trPr>
        <w:tc>
          <w:tcPr>
            <w:tcW w:w="360" w:type="dxa"/>
            <w:vAlign w:val="center"/>
            <w:hideMark/>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CB5FB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5B7036A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2721" w:rsidRPr="009B3DCC" w14:paraId="09FEA49D" w14:textId="77777777" w:rsidTr="00F555E9">
        <w:trPr>
          <w:trHeight w:val="165"/>
        </w:trPr>
        <w:tc>
          <w:tcPr>
            <w:tcW w:w="360" w:type="dxa"/>
            <w:vAlign w:val="center"/>
            <w:hideMark/>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CF8AC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6DEBD0ED"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2721" w:rsidRPr="009B3DCC" w14:paraId="002BF321" w14:textId="77777777" w:rsidTr="00F555E9">
        <w:trPr>
          <w:trHeight w:val="165"/>
        </w:trPr>
        <w:tc>
          <w:tcPr>
            <w:tcW w:w="360" w:type="dxa"/>
            <w:vAlign w:val="center"/>
            <w:hideMark/>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9B8357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7A5457E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008" w:type="dxa"/>
            <w:vAlign w:val="center"/>
            <w:hideMark/>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2721" w:rsidRPr="009B3DCC" w14:paraId="4136B7A9" w14:textId="77777777" w:rsidTr="00F555E9">
        <w:trPr>
          <w:trHeight w:val="165"/>
        </w:trPr>
        <w:tc>
          <w:tcPr>
            <w:tcW w:w="360" w:type="dxa"/>
            <w:vAlign w:val="center"/>
            <w:hideMark/>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0A578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4B738226"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008" w:type="dxa"/>
            <w:vAlign w:val="center"/>
            <w:hideMark/>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2BBDFFBD" w14:textId="77777777" w:rsidTr="00F555E9">
        <w:trPr>
          <w:trHeight w:val="165"/>
        </w:trPr>
        <w:tc>
          <w:tcPr>
            <w:tcW w:w="360" w:type="dxa"/>
            <w:vAlign w:val="center"/>
            <w:hideMark/>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F4620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0EC78D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008" w:type="dxa"/>
            <w:vAlign w:val="center"/>
            <w:hideMark/>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2721" w:rsidRPr="009B3DCC" w14:paraId="68914966" w14:textId="77777777" w:rsidTr="00F555E9">
        <w:trPr>
          <w:trHeight w:val="165"/>
        </w:trPr>
        <w:tc>
          <w:tcPr>
            <w:tcW w:w="360" w:type="dxa"/>
            <w:vAlign w:val="center"/>
            <w:hideMark/>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394C3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49299EF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008" w:type="dxa"/>
            <w:vAlign w:val="center"/>
            <w:hideMark/>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58EC8B6E" w14:textId="77777777" w:rsidTr="00F555E9">
        <w:trPr>
          <w:trHeight w:val="165"/>
        </w:trPr>
        <w:tc>
          <w:tcPr>
            <w:tcW w:w="360" w:type="dxa"/>
            <w:vAlign w:val="center"/>
            <w:hideMark/>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20A8DB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119128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008" w:type="dxa"/>
            <w:vAlign w:val="center"/>
            <w:hideMark/>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2721" w:rsidRPr="009B3DCC" w14:paraId="40EBD6C8" w14:textId="77777777" w:rsidTr="00F555E9">
        <w:trPr>
          <w:trHeight w:val="165"/>
        </w:trPr>
        <w:tc>
          <w:tcPr>
            <w:tcW w:w="360" w:type="dxa"/>
            <w:vAlign w:val="center"/>
            <w:hideMark/>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FEE96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DE7344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008" w:type="dxa"/>
            <w:vAlign w:val="center"/>
            <w:hideMark/>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2DB0B70D" w14:textId="77777777" w:rsidTr="00F555E9">
        <w:trPr>
          <w:trHeight w:val="165"/>
        </w:trPr>
        <w:tc>
          <w:tcPr>
            <w:tcW w:w="360" w:type="dxa"/>
            <w:vAlign w:val="center"/>
            <w:hideMark/>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78AF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301A593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008" w:type="dxa"/>
            <w:vAlign w:val="center"/>
            <w:hideMark/>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556A2674" w14:textId="77777777" w:rsidTr="00F555E9">
        <w:trPr>
          <w:trHeight w:val="165"/>
        </w:trPr>
        <w:tc>
          <w:tcPr>
            <w:tcW w:w="360" w:type="dxa"/>
            <w:vAlign w:val="center"/>
            <w:hideMark/>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068B36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5C0B3DAC"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008" w:type="dxa"/>
            <w:vAlign w:val="center"/>
            <w:hideMark/>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483D0E3" w14:textId="77777777" w:rsidTr="00F555E9">
        <w:trPr>
          <w:trHeight w:val="165"/>
        </w:trPr>
        <w:tc>
          <w:tcPr>
            <w:tcW w:w="360" w:type="dxa"/>
            <w:vAlign w:val="center"/>
            <w:hideMark/>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F5E3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25697A6B"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008" w:type="dxa"/>
            <w:vAlign w:val="center"/>
            <w:hideMark/>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29663DC3" w14:textId="77777777" w:rsidTr="00F555E9">
        <w:trPr>
          <w:trHeight w:val="180"/>
        </w:trPr>
        <w:tc>
          <w:tcPr>
            <w:tcW w:w="360" w:type="dxa"/>
            <w:vAlign w:val="center"/>
            <w:hideMark/>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58707A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32247E61"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008" w:type="dxa"/>
            <w:vAlign w:val="center"/>
            <w:hideMark/>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CAA8A8B" w14:textId="77777777" w:rsidTr="00F555E9">
        <w:trPr>
          <w:trHeight w:val="165"/>
        </w:trPr>
        <w:tc>
          <w:tcPr>
            <w:tcW w:w="360" w:type="dxa"/>
            <w:vAlign w:val="center"/>
            <w:hideMark/>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D49CF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0DCB0692"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008" w:type="dxa"/>
            <w:vAlign w:val="center"/>
            <w:hideMark/>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2721" w:rsidRPr="009B3DCC" w14:paraId="50B3E8E7" w14:textId="77777777" w:rsidTr="00F555E9">
        <w:trPr>
          <w:trHeight w:val="165"/>
        </w:trPr>
        <w:tc>
          <w:tcPr>
            <w:tcW w:w="360" w:type="dxa"/>
            <w:vAlign w:val="center"/>
            <w:hideMark/>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197F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42C2349"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44C6CE1D" w14:textId="77777777" w:rsidTr="00F555E9">
        <w:trPr>
          <w:trHeight w:val="165"/>
        </w:trPr>
        <w:tc>
          <w:tcPr>
            <w:tcW w:w="360" w:type="dxa"/>
            <w:vAlign w:val="center"/>
            <w:hideMark/>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4904A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7E088458"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0872CC8A" w14:textId="77777777" w:rsidTr="00F555E9">
        <w:trPr>
          <w:trHeight w:val="165"/>
        </w:trPr>
        <w:tc>
          <w:tcPr>
            <w:tcW w:w="360" w:type="dxa"/>
            <w:vAlign w:val="center"/>
            <w:hideMark/>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AE4F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58AA3670"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05FF0D04" w14:textId="77777777" w:rsidTr="00F555E9">
        <w:trPr>
          <w:trHeight w:val="165"/>
        </w:trPr>
        <w:tc>
          <w:tcPr>
            <w:tcW w:w="360" w:type="dxa"/>
            <w:vAlign w:val="center"/>
            <w:hideMark/>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DBEF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DABC373"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661E4121" w14:textId="77777777" w:rsidTr="00F555E9">
        <w:trPr>
          <w:trHeight w:val="165"/>
        </w:trPr>
        <w:tc>
          <w:tcPr>
            <w:tcW w:w="360" w:type="dxa"/>
            <w:vAlign w:val="center"/>
            <w:hideMark/>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DC3CA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406E75C1" w14:textId="77777777" w:rsidTr="00F555E9">
        <w:trPr>
          <w:trHeight w:val="165"/>
        </w:trPr>
        <w:tc>
          <w:tcPr>
            <w:tcW w:w="360" w:type="dxa"/>
            <w:vAlign w:val="center"/>
            <w:hideMark/>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C10F56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008" w:type="dxa"/>
            <w:vAlign w:val="center"/>
            <w:hideMark/>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2721" w:rsidRPr="009B3DCC" w14:paraId="5324CE93" w14:textId="77777777" w:rsidTr="00F555E9">
        <w:trPr>
          <w:trHeight w:val="165"/>
        </w:trPr>
        <w:tc>
          <w:tcPr>
            <w:tcW w:w="360" w:type="dxa"/>
            <w:vAlign w:val="center"/>
            <w:hideMark/>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FAB0F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2721" w:rsidRPr="009B3DCC" w14:paraId="773843B0" w14:textId="77777777" w:rsidTr="00F555E9">
        <w:trPr>
          <w:trHeight w:val="165"/>
        </w:trPr>
        <w:tc>
          <w:tcPr>
            <w:tcW w:w="360" w:type="dxa"/>
            <w:vAlign w:val="center"/>
            <w:hideMark/>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D2D0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2721" w:rsidRPr="009B3DCC" w14:paraId="7D268564" w14:textId="77777777" w:rsidTr="00F555E9">
        <w:trPr>
          <w:trHeight w:val="165"/>
        </w:trPr>
        <w:tc>
          <w:tcPr>
            <w:tcW w:w="360" w:type="dxa"/>
            <w:vAlign w:val="center"/>
            <w:hideMark/>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7C41B4B3" w14:textId="77777777" w:rsidTr="00F555E9">
        <w:trPr>
          <w:trHeight w:val="165"/>
        </w:trPr>
        <w:tc>
          <w:tcPr>
            <w:tcW w:w="360" w:type="dxa"/>
            <w:vAlign w:val="center"/>
            <w:hideMark/>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008" w:type="dxa"/>
            <w:vAlign w:val="center"/>
            <w:hideMark/>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9355B42" w14:textId="77777777" w:rsidTr="00F555E9">
        <w:trPr>
          <w:trHeight w:val="165"/>
        </w:trPr>
        <w:tc>
          <w:tcPr>
            <w:tcW w:w="360" w:type="dxa"/>
            <w:vAlign w:val="center"/>
            <w:hideMark/>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2721" w:rsidRPr="009B3DCC" w14:paraId="2982CE55" w14:textId="77777777" w:rsidTr="00F555E9">
        <w:trPr>
          <w:trHeight w:val="165"/>
        </w:trPr>
        <w:tc>
          <w:tcPr>
            <w:tcW w:w="360" w:type="dxa"/>
            <w:vAlign w:val="center"/>
            <w:hideMark/>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2721" w:rsidRPr="009B3DCC" w14:paraId="0650369A" w14:textId="77777777" w:rsidTr="00F555E9">
        <w:trPr>
          <w:trHeight w:val="180"/>
        </w:trPr>
        <w:tc>
          <w:tcPr>
            <w:tcW w:w="360" w:type="dxa"/>
            <w:vAlign w:val="center"/>
            <w:hideMark/>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29C46AF7" w14:textId="77777777" w:rsidTr="00F555E9">
        <w:trPr>
          <w:trHeight w:val="165"/>
        </w:trPr>
        <w:tc>
          <w:tcPr>
            <w:tcW w:w="360" w:type="dxa"/>
            <w:vAlign w:val="center"/>
            <w:hideMark/>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2721" w:rsidRPr="009B3DCC" w14:paraId="68FE5BC5" w14:textId="77777777" w:rsidTr="00F555E9">
        <w:trPr>
          <w:trHeight w:val="165"/>
        </w:trPr>
        <w:tc>
          <w:tcPr>
            <w:tcW w:w="360" w:type="dxa"/>
            <w:vAlign w:val="center"/>
            <w:hideMark/>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17E0E4C7" w14:textId="77777777" w:rsidTr="00F555E9">
        <w:trPr>
          <w:trHeight w:val="165"/>
        </w:trPr>
        <w:tc>
          <w:tcPr>
            <w:tcW w:w="360" w:type="dxa"/>
            <w:vAlign w:val="center"/>
            <w:hideMark/>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2721" w:rsidRPr="009B3DCC" w14:paraId="401976CB" w14:textId="77777777" w:rsidTr="00F555E9">
        <w:trPr>
          <w:trHeight w:val="165"/>
        </w:trPr>
        <w:tc>
          <w:tcPr>
            <w:tcW w:w="360" w:type="dxa"/>
            <w:vAlign w:val="center"/>
            <w:hideMark/>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2721" w:rsidRPr="009B3DCC" w14:paraId="70429731" w14:textId="77777777" w:rsidTr="00F555E9">
        <w:trPr>
          <w:trHeight w:val="165"/>
        </w:trPr>
        <w:tc>
          <w:tcPr>
            <w:tcW w:w="360" w:type="dxa"/>
            <w:vAlign w:val="center"/>
            <w:hideMark/>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2721" w:rsidRPr="009B3DCC" w14:paraId="65D3BFB2" w14:textId="77777777" w:rsidTr="00F555E9">
        <w:trPr>
          <w:trHeight w:val="165"/>
        </w:trPr>
        <w:tc>
          <w:tcPr>
            <w:tcW w:w="360" w:type="dxa"/>
            <w:vAlign w:val="center"/>
            <w:hideMark/>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02B0C927" w14:textId="77777777" w:rsidTr="00F555E9">
        <w:trPr>
          <w:trHeight w:val="165"/>
        </w:trPr>
        <w:tc>
          <w:tcPr>
            <w:tcW w:w="360" w:type="dxa"/>
            <w:vAlign w:val="center"/>
            <w:hideMark/>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008" w:type="dxa"/>
            <w:vAlign w:val="center"/>
            <w:hideMark/>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1EC46946" w14:textId="77777777" w:rsidTr="00F555E9">
        <w:trPr>
          <w:trHeight w:val="165"/>
        </w:trPr>
        <w:tc>
          <w:tcPr>
            <w:tcW w:w="360" w:type="dxa"/>
            <w:vAlign w:val="center"/>
            <w:hideMark/>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5DF4F83" w14:textId="77777777" w:rsidTr="00F555E9">
        <w:trPr>
          <w:trHeight w:val="165"/>
        </w:trPr>
        <w:tc>
          <w:tcPr>
            <w:tcW w:w="360" w:type="dxa"/>
            <w:vAlign w:val="center"/>
            <w:hideMark/>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008" w:type="dxa"/>
            <w:vAlign w:val="center"/>
            <w:hideMark/>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4F4221E8" w14:textId="77777777" w:rsidTr="00F555E9">
        <w:trPr>
          <w:trHeight w:val="165"/>
        </w:trPr>
        <w:tc>
          <w:tcPr>
            <w:tcW w:w="360" w:type="dxa"/>
            <w:vAlign w:val="center"/>
            <w:hideMark/>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008" w:type="dxa"/>
            <w:vAlign w:val="center"/>
            <w:hideMark/>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2721" w:rsidRPr="009B3DCC" w14:paraId="30C69D8A" w14:textId="77777777" w:rsidTr="00F555E9">
        <w:trPr>
          <w:trHeight w:val="165"/>
        </w:trPr>
        <w:tc>
          <w:tcPr>
            <w:tcW w:w="360" w:type="dxa"/>
            <w:vAlign w:val="center"/>
            <w:hideMark/>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008" w:type="dxa"/>
            <w:vAlign w:val="center"/>
            <w:hideMark/>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2721" w:rsidRPr="009B3DCC" w14:paraId="7FF646B2" w14:textId="77777777" w:rsidTr="00F555E9">
        <w:trPr>
          <w:trHeight w:val="165"/>
        </w:trPr>
        <w:tc>
          <w:tcPr>
            <w:tcW w:w="360" w:type="dxa"/>
            <w:vAlign w:val="center"/>
            <w:hideMark/>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2721" w:rsidRPr="009B3DCC" w14:paraId="595D4F10" w14:textId="77777777" w:rsidTr="00F555E9">
        <w:trPr>
          <w:trHeight w:val="165"/>
        </w:trPr>
        <w:tc>
          <w:tcPr>
            <w:tcW w:w="360" w:type="dxa"/>
            <w:vAlign w:val="center"/>
            <w:hideMark/>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008" w:type="dxa"/>
            <w:vAlign w:val="center"/>
            <w:hideMark/>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060BEB14" w14:textId="77777777" w:rsidTr="00F555E9">
        <w:trPr>
          <w:trHeight w:val="180"/>
        </w:trPr>
        <w:tc>
          <w:tcPr>
            <w:tcW w:w="360" w:type="dxa"/>
            <w:vAlign w:val="center"/>
            <w:hideMark/>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008" w:type="dxa"/>
            <w:vAlign w:val="center"/>
            <w:hideMark/>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2D8FF9D7" w14:textId="77777777" w:rsidTr="00F555E9">
        <w:trPr>
          <w:trHeight w:val="165"/>
        </w:trPr>
        <w:tc>
          <w:tcPr>
            <w:tcW w:w="360" w:type="dxa"/>
            <w:vAlign w:val="center"/>
            <w:hideMark/>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33CD73F1" w14:textId="77777777" w:rsidTr="00F555E9">
        <w:trPr>
          <w:trHeight w:val="165"/>
        </w:trPr>
        <w:tc>
          <w:tcPr>
            <w:tcW w:w="360" w:type="dxa"/>
            <w:vAlign w:val="center"/>
            <w:hideMark/>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008" w:type="dxa"/>
            <w:vAlign w:val="center"/>
            <w:hideMark/>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008906DF" w14:textId="77777777" w:rsidTr="00F555E9">
        <w:trPr>
          <w:trHeight w:val="165"/>
        </w:trPr>
        <w:tc>
          <w:tcPr>
            <w:tcW w:w="360" w:type="dxa"/>
            <w:vAlign w:val="center"/>
            <w:hideMark/>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008" w:type="dxa"/>
            <w:vAlign w:val="center"/>
            <w:hideMark/>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5A47B0CA" w14:textId="77777777" w:rsidTr="00F555E9">
        <w:trPr>
          <w:trHeight w:val="165"/>
        </w:trPr>
        <w:tc>
          <w:tcPr>
            <w:tcW w:w="360" w:type="dxa"/>
            <w:vAlign w:val="center"/>
            <w:hideMark/>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008" w:type="dxa"/>
            <w:vAlign w:val="center"/>
            <w:hideMark/>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5A3B262A" w14:textId="77777777" w:rsidTr="00F555E9">
        <w:trPr>
          <w:trHeight w:val="165"/>
        </w:trPr>
        <w:tc>
          <w:tcPr>
            <w:tcW w:w="360" w:type="dxa"/>
            <w:vAlign w:val="center"/>
            <w:hideMark/>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008" w:type="dxa"/>
            <w:vAlign w:val="center"/>
            <w:hideMark/>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327F8856" w14:textId="77777777" w:rsidTr="00F555E9">
        <w:trPr>
          <w:trHeight w:val="165"/>
        </w:trPr>
        <w:tc>
          <w:tcPr>
            <w:tcW w:w="360" w:type="dxa"/>
            <w:vAlign w:val="center"/>
            <w:hideMark/>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008" w:type="dxa"/>
            <w:vAlign w:val="center"/>
            <w:hideMark/>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2721" w:rsidRPr="009B3DCC" w14:paraId="7FC22F33" w14:textId="77777777" w:rsidTr="00F555E9">
        <w:trPr>
          <w:trHeight w:val="165"/>
        </w:trPr>
        <w:tc>
          <w:tcPr>
            <w:tcW w:w="360" w:type="dxa"/>
            <w:vAlign w:val="center"/>
            <w:hideMark/>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008" w:type="dxa"/>
            <w:vAlign w:val="center"/>
            <w:hideMark/>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50869EE7" w14:textId="77777777" w:rsidTr="00F555E9">
        <w:trPr>
          <w:trHeight w:val="165"/>
        </w:trPr>
        <w:tc>
          <w:tcPr>
            <w:tcW w:w="360" w:type="dxa"/>
            <w:vAlign w:val="center"/>
            <w:hideMark/>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008" w:type="dxa"/>
            <w:vAlign w:val="center"/>
            <w:hideMark/>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81C5F08" w14:textId="77777777" w:rsidTr="00F555E9">
        <w:trPr>
          <w:trHeight w:val="165"/>
        </w:trPr>
        <w:tc>
          <w:tcPr>
            <w:tcW w:w="360" w:type="dxa"/>
            <w:vAlign w:val="center"/>
            <w:hideMark/>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7FFBF80A" w14:textId="77777777" w:rsidTr="00F555E9">
        <w:trPr>
          <w:trHeight w:val="165"/>
        </w:trPr>
        <w:tc>
          <w:tcPr>
            <w:tcW w:w="360" w:type="dxa"/>
            <w:vAlign w:val="center"/>
            <w:hideMark/>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650F0A5A" w14:textId="77777777" w:rsidTr="00F555E9">
        <w:trPr>
          <w:trHeight w:val="165"/>
        </w:trPr>
        <w:tc>
          <w:tcPr>
            <w:tcW w:w="360" w:type="dxa"/>
            <w:vAlign w:val="center"/>
            <w:hideMark/>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008" w:type="dxa"/>
            <w:vAlign w:val="center"/>
            <w:hideMark/>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0ECA355" w14:textId="77777777" w:rsidTr="00F555E9">
        <w:trPr>
          <w:trHeight w:val="165"/>
        </w:trPr>
        <w:tc>
          <w:tcPr>
            <w:tcW w:w="360" w:type="dxa"/>
            <w:vAlign w:val="center"/>
            <w:hideMark/>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008" w:type="dxa"/>
            <w:vAlign w:val="center"/>
            <w:hideMark/>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66CFCE5C" w14:textId="77777777" w:rsidTr="00F555E9">
        <w:trPr>
          <w:trHeight w:val="165"/>
        </w:trPr>
        <w:tc>
          <w:tcPr>
            <w:tcW w:w="360" w:type="dxa"/>
            <w:vAlign w:val="center"/>
            <w:hideMark/>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008" w:type="dxa"/>
            <w:vAlign w:val="center"/>
            <w:hideMark/>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6699719A" w14:textId="77777777" w:rsidTr="00F555E9">
        <w:trPr>
          <w:trHeight w:val="165"/>
        </w:trPr>
        <w:tc>
          <w:tcPr>
            <w:tcW w:w="360" w:type="dxa"/>
            <w:vAlign w:val="center"/>
            <w:hideMark/>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0245A067" w14:textId="77777777" w:rsidTr="00F555E9">
        <w:trPr>
          <w:trHeight w:val="180"/>
        </w:trPr>
        <w:tc>
          <w:tcPr>
            <w:tcW w:w="360" w:type="dxa"/>
            <w:vAlign w:val="center"/>
            <w:hideMark/>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008" w:type="dxa"/>
            <w:vAlign w:val="center"/>
            <w:hideMark/>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2721" w:rsidRPr="009B3DCC" w14:paraId="247E9614" w14:textId="77777777" w:rsidTr="00F555E9">
        <w:trPr>
          <w:trHeight w:val="165"/>
        </w:trPr>
        <w:tc>
          <w:tcPr>
            <w:tcW w:w="360" w:type="dxa"/>
            <w:vAlign w:val="center"/>
            <w:hideMark/>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008" w:type="dxa"/>
            <w:vAlign w:val="center"/>
            <w:hideMark/>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1F9CCEB4" w14:textId="77777777" w:rsidTr="00F555E9">
        <w:trPr>
          <w:trHeight w:val="165"/>
        </w:trPr>
        <w:tc>
          <w:tcPr>
            <w:tcW w:w="360" w:type="dxa"/>
            <w:vAlign w:val="center"/>
            <w:hideMark/>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008" w:type="dxa"/>
            <w:vAlign w:val="center"/>
            <w:hideMark/>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37AF9BDB" w14:textId="77777777" w:rsidTr="00F555E9">
        <w:trPr>
          <w:trHeight w:val="165"/>
        </w:trPr>
        <w:tc>
          <w:tcPr>
            <w:tcW w:w="360" w:type="dxa"/>
            <w:vAlign w:val="center"/>
            <w:hideMark/>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008" w:type="dxa"/>
            <w:vAlign w:val="center"/>
            <w:hideMark/>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3E5E3E4D" w14:textId="77777777" w:rsidTr="00F555E9">
        <w:trPr>
          <w:trHeight w:val="165"/>
        </w:trPr>
        <w:tc>
          <w:tcPr>
            <w:tcW w:w="360" w:type="dxa"/>
            <w:vAlign w:val="center"/>
            <w:hideMark/>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008" w:type="dxa"/>
            <w:vAlign w:val="center"/>
            <w:hideMark/>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4E3BA127" w14:textId="77777777" w:rsidTr="00F555E9">
        <w:trPr>
          <w:trHeight w:val="165"/>
        </w:trPr>
        <w:tc>
          <w:tcPr>
            <w:tcW w:w="360" w:type="dxa"/>
            <w:vAlign w:val="center"/>
            <w:hideMark/>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008" w:type="dxa"/>
            <w:vAlign w:val="center"/>
            <w:hideMark/>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2F4AF806" w14:textId="77777777" w:rsidTr="00F555E9">
        <w:trPr>
          <w:trHeight w:val="165"/>
        </w:trPr>
        <w:tc>
          <w:tcPr>
            <w:tcW w:w="360" w:type="dxa"/>
            <w:vAlign w:val="center"/>
            <w:hideMark/>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008" w:type="dxa"/>
            <w:vAlign w:val="center"/>
            <w:hideMark/>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652D0064" w14:textId="77777777" w:rsidTr="00F555E9">
        <w:trPr>
          <w:trHeight w:val="165"/>
        </w:trPr>
        <w:tc>
          <w:tcPr>
            <w:tcW w:w="360" w:type="dxa"/>
            <w:vAlign w:val="center"/>
            <w:hideMark/>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008" w:type="dxa"/>
            <w:vAlign w:val="center"/>
            <w:hideMark/>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2721" w:rsidRPr="009B3DCC" w14:paraId="3078D76D" w14:textId="77777777" w:rsidTr="00F555E9">
        <w:trPr>
          <w:trHeight w:val="165"/>
        </w:trPr>
        <w:tc>
          <w:tcPr>
            <w:tcW w:w="360" w:type="dxa"/>
            <w:vAlign w:val="center"/>
            <w:hideMark/>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008" w:type="dxa"/>
            <w:vAlign w:val="center"/>
            <w:hideMark/>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2FC50266" w14:textId="77777777" w:rsidTr="00F555E9">
        <w:trPr>
          <w:trHeight w:val="165"/>
        </w:trPr>
        <w:tc>
          <w:tcPr>
            <w:tcW w:w="360" w:type="dxa"/>
            <w:vAlign w:val="center"/>
            <w:hideMark/>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008" w:type="dxa"/>
            <w:vAlign w:val="center"/>
            <w:hideMark/>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2721" w:rsidRPr="009B3DCC" w14:paraId="632AD3DC" w14:textId="77777777" w:rsidTr="00F555E9">
        <w:trPr>
          <w:trHeight w:val="165"/>
        </w:trPr>
        <w:tc>
          <w:tcPr>
            <w:tcW w:w="360" w:type="dxa"/>
            <w:vAlign w:val="center"/>
            <w:hideMark/>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008" w:type="dxa"/>
            <w:vAlign w:val="center"/>
            <w:hideMark/>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7710C583" w14:textId="77777777" w:rsidTr="00F555E9">
        <w:trPr>
          <w:trHeight w:val="165"/>
        </w:trPr>
        <w:tc>
          <w:tcPr>
            <w:tcW w:w="360" w:type="dxa"/>
            <w:vAlign w:val="center"/>
            <w:hideMark/>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008" w:type="dxa"/>
            <w:vAlign w:val="center"/>
            <w:hideMark/>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3060DC45" w14:textId="77777777" w:rsidTr="00F555E9">
        <w:trPr>
          <w:trHeight w:val="165"/>
        </w:trPr>
        <w:tc>
          <w:tcPr>
            <w:tcW w:w="360" w:type="dxa"/>
            <w:vAlign w:val="center"/>
            <w:hideMark/>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008" w:type="dxa"/>
            <w:vAlign w:val="center"/>
            <w:hideMark/>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247C416B" w14:textId="77777777" w:rsidTr="00F555E9">
        <w:trPr>
          <w:trHeight w:val="165"/>
        </w:trPr>
        <w:tc>
          <w:tcPr>
            <w:tcW w:w="360" w:type="dxa"/>
            <w:vAlign w:val="center"/>
            <w:hideMark/>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635623F" w14:textId="77777777" w:rsidTr="00F555E9">
        <w:trPr>
          <w:trHeight w:val="180"/>
        </w:trPr>
        <w:tc>
          <w:tcPr>
            <w:tcW w:w="360" w:type="dxa"/>
            <w:vAlign w:val="center"/>
            <w:hideMark/>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008" w:type="dxa"/>
            <w:vAlign w:val="center"/>
            <w:hideMark/>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2721" w:rsidRPr="009B3DCC" w14:paraId="1AA8D70E" w14:textId="77777777" w:rsidTr="00F555E9">
        <w:trPr>
          <w:trHeight w:val="165"/>
        </w:trPr>
        <w:tc>
          <w:tcPr>
            <w:tcW w:w="360" w:type="dxa"/>
            <w:vAlign w:val="center"/>
            <w:hideMark/>
          </w:tcPr>
          <w:p w14:paraId="3906EB18" w14:textId="77777777" w:rsidR="00E42721" w:rsidRPr="00B20630" w:rsidRDefault="00E42721" w:rsidP="00F555E9">
            <w:pPr>
              <w:snapToGrid w:val="0"/>
              <w:rPr>
                <w:sz w:val="16"/>
                <w:szCs w:val="16"/>
              </w:rPr>
            </w:pPr>
            <w:r w:rsidRPr="00B20630">
              <w:rPr>
                <w:color w:val="000000"/>
                <w:sz w:val="16"/>
                <w:szCs w:val="16"/>
              </w:rPr>
              <w:lastRenderedPageBreak/>
              <w:t>401</w:t>
            </w:r>
          </w:p>
        </w:tc>
        <w:tc>
          <w:tcPr>
            <w:tcW w:w="864" w:type="dxa"/>
            <w:vAlign w:val="center"/>
            <w:hideMark/>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008" w:type="dxa"/>
            <w:vAlign w:val="center"/>
            <w:hideMark/>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00E54EC4" w14:textId="77777777" w:rsidTr="00F555E9">
        <w:trPr>
          <w:trHeight w:val="165"/>
        </w:trPr>
        <w:tc>
          <w:tcPr>
            <w:tcW w:w="360" w:type="dxa"/>
            <w:vAlign w:val="center"/>
            <w:hideMark/>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008" w:type="dxa"/>
            <w:vAlign w:val="center"/>
            <w:hideMark/>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10F3D5F9" w14:textId="77777777" w:rsidTr="00F555E9">
        <w:trPr>
          <w:trHeight w:val="165"/>
        </w:trPr>
        <w:tc>
          <w:tcPr>
            <w:tcW w:w="360" w:type="dxa"/>
            <w:vAlign w:val="center"/>
            <w:hideMark/>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008" w:type="dxa"/>
            <w:vAlign w:val="center"/>
            <w:hideMark/>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731F4B02" w14:textId="77777777" w:rsidTr="00F555E9">
        <w:trPr>
          <w:trHeight w:val="165"/>
        </w:trPr>
        <w:tc>
          <w:tcPr>
            <w:tcW w:w="360" w:type="dxa"/>
            <w:vAlign w:val="center"/>
            <w:hideMark/>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008" w:type="dxa"/>
            <w:vAlign w:val="center"/>
            <w:hideMark/>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2721" w:rsidRPr="009B3DCC" w14:paraId="613212EF" w14:textId="77777777" w:rsidTr="00F555E9">
        <w:trPr>
          <w:trHeight w:val="165"/>
        </w:trPr>
        <w:tc>
          <w:tcPr>
            <w:tcW w:w="360" w:type="dxa"/>
            <w:vAlign w:val="center"/>
            <w:hideMark/>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008" w:type="dxa"/>
            <w:vAlign w:val="center"/>
            <w:hideMark/>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08770742" w14:textId="77777777" w:rsidTr="00F555E9">
        <w:trPr>
          <w:trHeight w:val="165"/>
        </w:trPr>
        <w:tc>
          <w:tcPr>
            <w:tcW w:w="360" w:type="dxa"/>
            <w:vAlign w:val="center"/>
            <w:hideMark/>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008" w:type="dxa"/>
            <w:vAlign w:val="center"/>
            <w:hideMark/>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2721" w:rsidRPr="009B3DCC" w14:paraId="43A90AE5" w14:textId="77777777" w:rsidTr="00F555E9">
        <w:trPr>
          <w:trHeight w:val="165"/>
        </w:trPr>
        <w:tc>
          <w:tcPr>
            <w:tcW w:w="360" w:type="dxa"/>
            <w:vAlign w:val="center"/>
            <w:hideMark/>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008" w:type="dxa"/>
            <w:vAlign w:val="center"/>
            <w:hideMark/>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0EB6B05" w14:textId="77777777" w:rsidTr="00F555E9">
        <w:trPr>
          <w:trHeight w:val="165"/>
        </w:trPr>
        <w:tc>
          <w:tcPr>
            <w:tcW w:w="360" w:type="dxa"/>
            <w:vAlign w:val="center"/>
            <w:hideMark/>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008" w:type="dxa"/>
            <w:vAlign w:val="center"/>
            <w:hideMark/>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2851EB09" w14:textId="77777777" w:rsidTr="00F555E9">
        <w:trPr>
          <w:trHeight w:val="165"/>
        </w:trPr>
        <w:tc>
          <w:tcPr>
            <w:tcW w:w="360" w:type="dxa"/>
            <w:vAlign w:val="center"/>
            <w:hideMark/>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008" w:type="dxa"/>
            <w:vAlign w:val="center"/>
            <w:hideMark/>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46FA8BF8" w14:textId="77777777" w:rsidTr="00F555E9">
        <w:trPr>
          <w:trHeight w:val="165"/>
        </w:trPr>
        <w:tc>
          <w:tcPr>
            <w:tcW w:w="360" w:type="dxa"/>
            <w:vAlign w:val="center"/>
            <w:hideMark/>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008" w:type="dxa"/>
            <w:vAlign w:val="center"/>
            <w:hideMark/>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2721" w:rsidRPr="009B3DCC" w14:paraId="164CE297" w14:textId="77777777" w:rsidTr="00F555E9">
        <w:trPr>
          <w:trHeight w:val="165"/>
        </w:trPr>
        <w:tc>
          <w:tcPr>
            <w:tcW w:w="360" w:type="dxa"/>
            <w:vAlign w:val="center"/>
            <w:hideMark/>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008" w:type="dxa"/>
            <w:vAlign w:val="center"/>
            <w:hideMark/>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6A3538D6" w14:textId="77777777" w:rsidTr="00F555E9">
        <w:trPr>
          <w:trHeight w:val="165"/>
        </w:trPr>
        <w:tc>
          <w:tcPr>
            <w:tcW w:w="360" w:type="dxa"/>
            <w:vAlign w:val="center"/>
            <w:hideMark/>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008" w:type="dxa"/>
            <w:vAlign w:val="center"/>
            <w:hideMark/>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2721" w:rsidRPr="009B3DCC" w14:paraId="66C8444B" w14:textId="77777777" w:rsidTr="00F555E9">
        <w:trPr>
          <w:trHeight w:val="165"/>
        </w:trPr>
        <w:tc>
          <w:tcPr>
            <w:tcW w:w="360" w:type="dxa"/>
            <w:vAlign w:val="center"/>
            <w:hideMark/>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3B7951C" w14:textId="77777777" w:rsidTr="00F555E9">
        <w:trPr>
          <w:trHeight w:val="180"/>
        </w:trPr>
        <w:tc>
          <w:tcPr>
            <w:tcW w:w="360" w:type="dxa"/>
            <w:vAlign w:val="center"/>
            <w:hideMark/>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43A16669" w14:textId="77777777" w:rsidTr="00F555E9">
        <w:trPr>
          <w:trHeight w:val="165"/>
        </w:trPr>
        <w:tc>
          <w:tcPr>
            <w:tcW w:w="360" w:type="dxa"/>
            <w:vAlign w:val="center"/>
            <w:hideMark/>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008" w:type="dxa"/>
            <w:vAlign w:val="center"/>
            <w:hideMark/>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2721" w:rsidRPr="009B3DCC" w14:paraId="2E9FD92E" w14:textId="77777777" w:rsidTr="00F555E9">
        <w:trPr>
          <w:trHeight w:val="165"/>
        </w:trPr>
        <w:tc>
          <w:tcPr>
            <w:tcW w:w="360" w:type="dxa"/>
            <w:vAlign w:val="center"/>
            <w:hideMark/>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008" w:type="dxa"/>
            <w:vAlign w:val="center"/>
            <w:hideMark/>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2721" w:rsidRPr="009B3DCC" w14:paraId="08914A88" w14:textId="77777777" w:rsidTr="00F555E9">
        <w:trPr>
          <w:trHeight w:val="165"/>
        </w:trPr>
        <w:tc>
          <w:tcPr>
            <w:tcW w:w="360" w:type="dxa"/>
            <w:vAlign w:val="center"/>
            <w:hideMark/>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2721" w:rsidRPr="009B3DCC" w14:paraId="6734A162" w14:textId="77777777" w:rsidTr="00F555E9">
        <w:trPr>
          <w:trHeight w:val="165"/>
        </w:trPr>
        <w:tc>
          <w:tcPr>
            <w:tcW w:w="360" w:type="dxa"/>
            <w:vAlign w:val="center"/>
            <w:hideMark/>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008" w:type="dxa"/>
            <w:vAlign w:val="center"/>
            <w:hideMark/>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4263B567" w14:textId="77777777" w:rsidTr="00F555E9">
        <w:trPr>
          <w:trHeight w:val="165"/>
        </w:trPr>
        <w:tc>
          <w:tcPr>
            <w:tcW w:w="360" w:type="dxa"/>
            <w:vAlign w:val="center"/>
            <w:hideMark/>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008" w:type="dxa"/>
            <w:vAlign w:val="center"/>
            <w:hideMark/>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65AE3C14" w14:textId="77777777" w:rsidTr="00F555E9">
        <w:trPr>
          <w:trHeight w:val="165"/>
        </w:trPr>
        <w:tc>
          <w:tcPr>
            <w:tcW w:w="360" w:type="dxa"/>
            <w:vAlign w:val="center"/>
            <w:hideMark/>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008" w:type="dxa"/>
            <w:vAlign w:val="center"/>
            <w:hideMark/>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2FA5E34F" w14:textId="77777777" w:rsidTr="00F555E9">
        <w:trPr>
          <w:trHeight w:val="165"/>
        </w:trPr>
        <w:tc>
          <w:tcPr>
            <w:tcW w:w="360" w:type="dxa"/>
            <w:vAlign w:val="center"/>
            <w:hideMark/>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2721" w:rsidRPr="009B3DCC" w14:paraId="3F08C86F" w14:textId="77777777" w:rsidTr="00F555E9">
        <w:trPr>
          <w:trHeight w:val="165"/>
        </w:trPr>
        <w:tc>
          <w:tcPr>
            <w:tcW w:w="360" w:type="dxa"/>
            <w:vAlign w:val="center"/>
            <w:hideMark/>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008" w:type="dxa"/>
            <w:vAlign w:val="center"/>
            <w:hideMark/>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2721" w:rsidRPr="009B3DCC" w14:paraId="04950682" w14:textId="77777777" w:rsidTr="00F555E9">
        <w:trPr>
          <w:trHeight w:val="165"/>
        </w:trPr>
        <w:tc>
          <w:tcPr>
            <w:tcW w:w="360" w:type="dxa"/>
            <w:vAlign w:val="center"/>
            <w:hideMark/>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3BF51AC7" w14:textId="77777777" w:rsidTr="00F555E9">
        <w:trPr>
          <w:trHeight w:val="165"/>
        </w:trPr>
        <w:tc>
          <w:tcPr>
            <w:tcW w:w="360" w:type="dxa"/>
            <w:vAlign w:val="center"/>
            <w:hideMark/>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008" w:type="dxa"/>
            <w:vAlign w:val="center"/>
            <w:hideMark/>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4114224" w14:textId="77777777" w:rsidTr="00F555E9">
        <w:trPr>
          <w:trHeight w:val="165"/>
        </w:trPr>
        <w:tc>
          <w:tcPr>
            <w:tcW w:w="360" w:type="dxa"/>
            <w:vAlign w:val="center"/>
            <w:hideMark/>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008" w:type="dxa"/>
            <w:vAlign w:val="center"/>
            <w:hideMark/>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E2C4041" w14:textId="77777777" w:rsidTr="00F555E9">
        <w:trPr>
          <w:trHeight w:val="165"/>
        </w:trPr>
        <w:tc>
          <w:tcPr>
            <w:tcW w:w="360" w:type="dxa"/>
            <w:vAlign w:val="center"/>
            <w:hideMark/>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008" w:type="dxa"/>
            <w:vAlign w:val="center"/>
            <w:hideMark/>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2721" w:rsidRPr="009B3DCC" w14:paraId="1E418AE6" w14:textId="77777777" w:rsidTr="00F555E9">
        <w:trPr>
          <w:trHeight w:val="165"/>
        </w:trPr>
        <w:tc>
          <w:tcPr>
            <w:tcW w:w="360" w:type="dxa"/>
            <w:vAlign w:val="center"/>
            <w:hideMark/>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008" w:type="dxa"/>
            <w:vAlign w:val="center"/>
            <w:hideMark/>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00DC9D09" w14:textId="77777777" w:rsidTr="00F555E9">
        <w:trPr>
          <w:trHeight w:val="165"/>
        </w:trPr>
        <w:tc>
          <w:tcPr>
            <w:tcW w:w="360" w:type="dxa"/>
            <w:vAlign w:val="center"/>
            <w:hideMark/>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2721" w:rsidRPr="009B3DCC" w14:paraId="4D4E2C0C" w14:textId="77777777" w:rsidTr="00F555E9">
        <w:trPr>
          <w:trHeight w:val="180"/>
        </w:trPr>
        <w:tc>
          <w:tcPr>
            <w:tcW w:w="360" w:type="dxa"/>
            <w:vAlign w:val="center"/>
            <w:hideMark/>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444F0497" w14:textId="77777777" w:rsidTr="00F555E9">
        <w:trPr>
          <w:trHeight w:val="165"/>
        </w:trPr>
        <w:tc>
          <w:tcPr>
            <w:tcW w:w="360" w:type="dxa"/>
            <w:vAlign w:val="center"/>
            <w:hideMark/>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008" w:type="dxa"/>
            <w:vAlign w:val="center"/>
            <w:hideMark/>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7B19E9E" w14:textId="77777777" w:rsidTr="00F555E9">
        <w:trPr>
          <w:trHeight w:val="165"/>
        </w:trPr>
        <w:tc>
          <w:tcPr>
            <w:tcW w:w="360" w:type="dxa"/>
            <w:vAlign w:val="center"/>
            <w:hideMark/>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008" w:type="dxa"/>
            <w:vAlign w:val="center"/>
            <w:hideMark/>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53A49BE7" w14:textId="77777777" w:rsidTr="00F555E9">
        <w:trPr>
          <w:trHeight w:val="165"/>
        </w:trPr>
        <w:tc>
          <w:tcPr>
            <w:tcW w:w="360" w:type="dxa"/>
            <w:vAlign w:val="center"/>
            <w:hideMark/>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008" w:type="dxa"/>
            <w:vAlign w:val="center"/>
            <w:hideMark/>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39633F36" w14:textId="77777777" w:rsidTr="00F555E9">
        <w:trPr>
          <w:trHeight w:val="165"/>
        </w:trPr>
        <w:tc>
          <w:tcPr>
            <w:tcW w:w="360" w:type="dxa"/>
            <w:vAlign w:val="center"/>
            <w:hideMark/>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008" w:type="dxa"/>
            <w:vAlign w:val="center"/>
            <w:hideMark/>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11771689" w14:textId="77777777" w:rsidTr="00F555E9">
        <w:trPr>
          <w:trHeight w:val="165"/>
        </w:trPr>
        <w:tc>
          <w:tcPr>
            <w:tcW w:w="360" w:type="dxa"/>
            <w:vAlign w:val="center"/>
            <w:hideMark/>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008" w:type="dxa"/>
            <w:vAlign w:val="center"/>
            <w:hideMark/>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7C9C7944" w14:textId="77777777" w:rsidTr="00F555E9">
        <w:trPr>
          <w:trHeight w:val="165"/>
        </w:trPr>
        <w:tc>
          <w:tcPr>
            <w:tcW w:w="360" w:type="dxa"/>
            <w:vAlign w:val="center"/>
            <w:hideMark/>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008" w:type="dxa"/>
            <w:vAlign w:val="center"/>
            <w:hideMark/>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35E19A80" w14:textId="77777777" w:rsidTr="00F555E9">
        <w:trPr>
          <w:trHeight w:val="165"/>
        </w:trPr>
        <w:tc>
          <w:tcPr>
            <w:tcW w:w="360" w:type="dxa"/>
            <w:vAlign w:val="center"/>
            <w:hideMark/>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008" w:type="dxa"/>
            <w:vAlign w:val="center"/>
            <w:hideMark/>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70822822" w14:textId="77777777" w:rsidTr="00F555E9">
        <w:trPr>
          <w:trHeight w:val="165"/>
        </w:trPr>
        <w:tc>
          <w:tcPr>
            <w:tcW w:w="360" w:type="dxa"/>
            <w:vAlign w:val="center"/>
            <w:hideMark/>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008" w:type="dxa"/>
            <w:vAlign w:val="center"/>
            <w:hideMark/>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61BC003E" w14:textId="77777777" w:rsidTr="00F555E9">
        <w:trPr>
          <w:trHeight w:val="165"/>
        </w:trPr>
        <w:tc>
          <w:tcPr>
            <w:tcW w:w="360" w:type="dxa"/>
            <w:vAlign w:val="center"/>
            <w:hideMark/>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008" w:type="dxa"/>
            <w:vAlign w:val="center"/>
            <w:hideMark/>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3A3AC9F7" w14:textId="77777777" w:rsidTr="00F555E9">
        <w:trPr>
          <w:trHeight w:val="165"/>
        </w:trPr>
        <w:tc>
          <w:tcPr>
            <w:tcW w:w="360" w:type="dxa"/>
            <w:vAlign w:val="center"/>
            <w:hideMark/>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008" w:type="dxa"/>
            <w:vAlign w:val="center"/>
            <w:hideMark/>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05A2F920" w14:textId="77777777" w:rsidTr="00F555E9">
        <w:trPr>
          <w:trHeight w:val="165"/>
        </w:trPr>
        <w:tc>
          <w:tcPr>
            <w:tcW w:w="360" w:type="dxa"/>
            <w:vAlign w:val="center"/>
            <w:hideMark/>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10566E6E" w14:textId="77777777" w:rsidTr="00F555E9">
        <w:trPr>
          <w:trHeight w:val="165"/>
        </w:trPr>
        <w:tc>
          <w:tcPr>
            <w:tcW w:w="360" w:type="dxa"/>
            <w:vAlign w:val="center"/>
            <w:hideMark/>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008" w:type="dxa"/>
            <w:vAlign w:val="center"/>
            <w:hideMark/>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4B0E7330" w14:textId="77777777" w:rsidTr="00F555E9">
        <w:trPr>
          <w:trHeight w:val="165"/>
        </w:trPr>
        <w:tc>
          <w:tcPr>
            <w:tcW w:w="360" w:type="dxa"/>
            <w:vAlign w:val="center"/>
            <w:hideMark/>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008" w:type="dxa"/>
            <w:vAlign w:val="center"/>
            <w:hideMark/>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6136BE70" w14:textId="77777777" w:rsidTr="00F555E9">
        <w:trPr>
          <w:trHeight w:val="180"/>
        </w:trPr>
        <w:tc>
          <w:tcPr>
            <w:tcW w:w="360" w:type="dxa"/>
            <w:vAlign w:val="center"/>
            <w:hideMark/>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008" w:type="dxa"/>
            <w:vAlign w:val="center"/>
            <w:hideMark/>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183A10CE" w14:textId="77777777" w:rsidTr="00F555E9">
        <w:trPr>
          <w:trHeight w:val="165"/>
        </w:trPr>
        <w:tc>
          <w:tcPr>
            <w:tcW w:w="360" w:type="dxa"/>
            <w:vAlign w:val="center"/>
            <w:hideMark/>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008" w:type="dxa"/>
            <w:vAlign w:val="center"/>
            <w:hideMark/>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21F0D738" w14:textId="77777777" w:rsidTr="00F555E9">
        <w:trPr>
          <w:trHeight w:val="165"/>
        </w:trPr>
        <w:tc>
          <w:tcPr>
            <w:tcW w:w="360" w:type="dxa"/>
            <w:vAlign w:val="center"/>
            <w:hideMark/>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008" w:type="dxa"/>
            <w:vAlign w:val="center"/>
            <w:hideMark/>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6C0A99CC" w14:textId="77777777" w:rsidTr="00F555E9">
        <w:trPr>
          <w:trHeight w:val="165"/>
        </w:trPr>
        <w:tc>
          <w:tcPr>
            <w:tcW w:w="360" w:type="dxa"/>
            <w:vAlign w:val="center"/>
            <w:hideMark/>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008" w:type="dxa"/>
            <w:vAlign w:val="center"/>
            <w:hideMark/>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7826CA03" w14:textId="77777777" w:rsidTr="00F555E9">
        <w:trPr>
          <w:trHeight w:val="165"/>
        </w:trPr>
        <w:tc>
          <w:tcPr>
            <w:tcW w:w="360" w:type="dxa"/>
            <w:vAlign w:val="center"/>
            <w:hideMark/>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008" w:type="dxa"/>
            <w:vAlign w:val="center"/>
            <w:hideMark/>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3C59458B" w14:textId="77777777" w:rsidTr="00F555E9">
        <w:trPr>
          <w:trHeight w:val="165"/>
        </w:trPr>
        <w:tc>
          <w:tcPr>
            <w:tcW w:w="360" w:type="dxa"/>
            <w:vAlign w:val="center"/>
            <w:hideMark/>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06E48C0A" w14:textId="77777777" w:rsidTr="00F555E9">
        <w:trPr>
          <w:trHeight w:val="165"/>
        </w:trPr>
        <w:tc>
          <w:tcPr>
            <w:tcW w:w="360" w:type="dxa"/>
            <w:vAlign w:val="center"/>
            <w:hideMark/>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008" w:type="dxa"/>
            <w:vAlign w:val="center"/>
            <w:hideMark/>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556A3FE6" w14:textId="77777777" w:rsidTr="00F555E9">
        <w:trPr>
          <w:trHeight w:val="165"/>
        </w:trPr>
        <w:tc>
          <w:tcPr>
            <w:tcW w:w="360" w:type="dxa"/>
            <w:vAlign w:val="center"/>
            <w:hideMark/>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008" w:type="dxa"/>
            <w:vAlign w:val="center"/>
            <w:hideMark/>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758D03B1" w14:textId="77777777" w:rsidTr="00F555E9">
        <w:trPr>
          <w:trHeight w:val="165"/>
        </w:trPr>
        <w:tc>
          <w:tcPr>
            <w:tcW w:w="360" w:type="dxa"/>
            <w:vAlign w:val="center"/>
            <w:hideMark/>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008" w:type="dxa"/>
            <w:vAlign w:val="center"/>
            <w:hideMark/>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4163100C" w14:textId="77777777" w:rsidTr="00F555E9">
        <w:trPr>
          <w:trHeight w:val="165"/>
        </w:trPr>
        <w:tc>
          <w:tcPr>
            <w:tcW w:w="360" w:type="dxa"/>
            <w:vAlign w:val="center"/>
            <w:hideMark/>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008" w:type="dxa"/>
            <w:vAlign w:val="center"/>
            <w:hideMark/>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2721" w:rsidRPr="009B3DCC" w14:paraId="2D45DB9E" w14:textId="77777777" w:rsidTr="00F555E9">
        <w:trPr>
          <w:trHeight w:val="165"/>
        </w:trPr>
        <w:tc>
          <w:tcPr>
            <w:tcW w:w="360" w:type="dxa"/>
            <w:vAlign w:val="center"/>
            <w:hideMark/>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2721" w:rsidRPr="009B3DCC" w14:paraId="55890399" w14:textId="77777777" w:rsidTr="00F555E9">
        <w:trPr>
          <w:trHeight w:val="165"/>
        </w:trPr>
        <w:tc>
          <w:tcPr>
            <w:tcW w:w="360" w:type="dxa"/>
            <w:vAlign w:val="center"/>
            <w:hideMark/>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008" w:type="dxa"/>
            <w:vAlign w:val="center"/>
            <w:hideMark/>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338D3510" w14:textId="77777777" w:rsidTr="00F555E9">
        <w:trPr>
          <w:trHeight w:val="165"/>
        </w:trPr>
        <w:tc>
          <w:tcPr>
            <w:tcW w:w="360" w:type="dxa"/>
            <w:vAlign w:val="center"/>
            <w:hideMark/>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008" w:type="dxa"/>
            <w:vAlign w:val="center"/>
            <w:hideMark/>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29406AE9" w14:textId="77777777" w:rsidTr="00F555E9">
        <w:trPr>
          <w:trHeight w:val="165"/>
        </w:trPr>
        <w:tc>
          <w:tcPr>
            <w:tcW w:w="360" w:type="dxa"/>
            <w:vAlign w:val="center"/>
            <w:hideMark/>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008" w:type="dxa"/>
            <w:vAlign w:val="center"/>
            <w:hideMark/>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6D05813F" w14:textId="77777777" w:rsidTr="00F555E9">
        <w:trPr>
          <w:trHeight w:val="180"/>
        </w:trPr>
        <w:tc>
          <w:tcPr>
            <w:tcW w:w="360" w:type="dxa"/>
            <w:vAlign w:val="center"/>
            <w:hideMark/>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008" w:type="dxa"/>
            <w:vAlign w:val="center"/>
            <w:hideMark/>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01BA35DF" w14:textId="77777777" w:rsidTr="00F555E9">
        <w:trPr>
          <w:trHeight w:val="165"/>
        </w:trPr>
        <w:tc>
          <w:tcPr>
            <w:tcW w:w="360" w:type="dxa"/>
            <w:vAlign w:val="center"/>
            <w:hideMark/>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008" w:type="dxa"/>
            <w:vAlign w:val="center"/>
            <w:hideMark/>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2721" w:rsidRPr="009B3DCC" w14:paraId="255E7CBF" w14:textId="77777777" w:rsidTr="00F555E9">
        <w:trPr>
          <w:trHeight w:val="165"/>
        </w:trPr>
        <w:tc>
          <w:tcPr>
            <w:tcW w:w="360" w:type="dxa"/>
            <w:vAlign w:val="center"/>
            <w:hideMark/>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008" w:type="dxa"/>
            <w:vAlign w:val="center"/>
            <w:hideMark/>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5811BC9E" w14:textId="77777777" w:rsidTr="00F555E9">
        <w:trPr>
          <w:trHeight w:val="165"/>
        </w:trPr>
        <w:tc>
          <w:tcPr>
            <w:tcW w:w="360" w:type="dxa"/>
            <w:vAlign w:val="center"/>
            <w:hideMark/>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008" w:type="dxa"/>
            <w:vAlign w:val="center"/>
            <w:hideMark/>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4EC5BFD2" w14:textId="77777777" w:rsidTr="00F555E9">
        <w:trPr>
          <w:trHeight w:val="165"/>
        </w:trPr>
        <w:tc>
          <w:tcPr>
            <w:tcW w:w="360" w:type="dxa"/>
            <w:vAlign w:val="center"/>
            <w:hideMark/>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008" w:type="dxa"/>
            <w:vAlign w:val="center"/>
            <w:hideMark/>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3C1A7E8F" w14:textId="77777777" w:rsidTr="00F555E9">
        <w:trPr>
          <w:trHeight w:val="165"/>
        </w:trPr>
        <w:tc>
          <w:tcPr>
            <w:tcW w:w="360" w:type="dxa"/>
            <w:vAlign w:val="center"/>
            <w:hideMark/>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008" w:type="dxa"/>
            <w:vAlign w:val="center"/>
            <w:hideMark/>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542C2ACE" w14:textId="77777777" w:rsidTr="00F555E9">
        <w:trPr>
          <w:trHeight w:val="165"/>
        </w:trPr>
        <w:tc>
          <w:tcPr>
            <w:tcW w:w="360" w:type="dxa"/>
            <w:vAlign w:val="center"/>
            <w:hideMark/>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2721" w:rsidRPr="009B3DCC" w14:paraId="5A1FAF99" w14:textId="77777777" w:rsidTr="00F555E9">
        <w:trPr>
          <w:trHeight w:val="165"/>
        </w:trPr>
        <w:tc>
          <w:tcPr>
            <w:tcW w:w="360" w:type="dxa"/>
            <w:vAlign w:val="center"/>
            <w:hideMark/>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2247F802" w14:textId="77777777" w:rsidTr="00F555E9">
        <w:trPr>
          <w:trHeight w:val="165"/>
        </w:trPr>
        <w:tc>
          <w:tcPr>
            <w:tcW w:w="360" w:type="dxa"/>
            <w:vAlign w:val="center"/>
            <w:hideMark/>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28296EBC" w14:textId="77777777" w:rsidTr="00F555E9">
        <w:trPr>
          <w:trHeight w:val="165"/>
        </w:trPr>
        <w:tc>
          <w:tcPr>
            <w:tcW w:w="360" w:type="dxa"/>
            <w:vAlign w:val="center"/>
            <w:hideMark/>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2721" w:rsidRPr="009B3DCC" w14:paraId="047FB9D4" w14:textId="77777777" w:rsidTr="00F555E9">
        <w:trPr>
          <w:trHeight w:val="165"/>
        </w:trPr>
        <w:tc>
          <w:tcPr>
            <w:tcW w:w="360" w:type="dxa"/>
            <w:vAlign w:val="center"/>
            <w:hideMark/>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22B3FCF9" w14:textId="77777777" w:rsidTr="00F555E9">
        <w:trPr>
          <w:trHeight w:val="165"/>
        </w:trPr>
        <w:tc>
          <w:tcPr>
            <w:tcW w:w="360" w:type="dxa"/>
            <w:vAlign w:val="center"/>
            <w:hideMark/>
          </w:tcPr>
          <w:p w14:paraId="3308BE80" w14:textId="77777777" w:rsidR="00E42721" w:rsidRPr="00B20630" w:rsidRDefault="00E42721" w:rsidP="00F555E9">
            <w:pPr>
              <w:snapToGrid w:val="0"/>
              <w:rPr>
                <w:sz w:val="16"/>
                <w:szCs w:val="16"/>
              </w:rPr>
            </w:pPr>
            <w:r w:rsidRPr="00B20630">
              <w:rPr>
                <w:color w:val="000000"/>
                <w:sz w:val="16"/>
                <w:szCs w:val="16"/>
              </w:rPr>
              <w:lastRenderedPageBreak/>
              <w:t>468</w:t>
            </w:r>
          </w:p>
        </w:tc>
        <w:tc>
          <w:tcPr>
            <w:tcW w:w="864" w:type="dxa"/>
            <w:vAlign w:val="center"/>
            <w:hideMark/>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008" w:type="dxa"/>
            <w:vAlign w:val="center"/>
            <w:hideMark/>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2721" w:rsidRPr="009B3DCC" w14:paraId="0C164A5F" w14:textId="77777777" w:rsidTr="00F555E9">
        <w:trPr>
          <w:trHeight w:val="165"/>
        </w:trPr>
        <w:tc>
          <w:tcPr>
            <w:tcW w:w="360" w:type="dxa"/>
            <w:vAlign w:val="center"/>
            <w:hideMark/>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008" w:type="dxa"/>
            <w:vAlign w:val="center"/>
            <w:hideMark/>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2721" w:rsidRPr="009B3DCC" w14:paraId="658CC040" w14:textId="77777777" w:rsidTr="00F555E9">
        <w:trPr>
          <w:trHeight w:val="165"/>
        </w:trPr>
        <w:tc>
          <w:tcPr>
            <w:tcW w:w="360" w:type="dxa"/>
            <w:vAlign w:val="center"/>
            <w:hideMark/>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2721" w:rsidRPr="009B3DCC" w14:paraId="449764E6" w14:textId="77777777" w:rsidTr="00F555E9">
        <w:trPr>
          <w:trHeight w:val="180"/>
        </w:trPr>
        <w:tc>
          <w:tcPr>
            <w:tcW w:w="360" w:type="dxa"/>
            <w:vAlign w:val="center"/>
            <w:hideMark/>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008" w:type="dxa"/>
            <w:vAlign w:val="center"/>
            <w:hideMark/>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0DDE89A4" w14:textId="77777777" w:rsidTr="00F555E9">
        <w:trPr>
          <w:trHeight w:val="165"/>
        </w:trPr>
        <w:tc>
          <w:tcPr>
            <w:tcW w:w="360" w:type="dxa"/>
            <w:vAlign w:val="center"/>
            <w:hideMark/>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008" w:type="dxa"/>
            <w:vAlign w:val="center"/>
            <w:hideMark/>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7F8D8165" w14:textId="77777777" w:rsidTr="00F555E9">
        <w:trPr>
          <w:trHeight w:val="165"/>
        </w:trPr>
        <w:tc>
          <w:tcPr>
            <w:tcW w:w="360" w:type="dxa"/>
            <w:vAlign w:val="center"/>
            <w:hideMark/>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008" w:type="dxa"/>
            <w:vAlign w:val="center"/>
            <w:hideMark/>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97946A9" w14:textId="77777777" w:rsidTr="00F555E9">
        <w:trPr>
          <w:trHeight w:val="165"/>
        </w:trPr>
        <w:tc>
          <w:tcPr>
            <w:tcW w:w="360" w:type="dxa"/>
            <w:vAlign w:val="center"/>
            <w:hideMark/>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008" w:type="dxa"/>
            <w:vAlign w:val="center"/>
            <w:hideMark/>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7638F2FF" w14:textId="77777777" w:rsidTr="00F555E9">
        <w:trPr>
          <w:trHeight w:val="165"/>
        </w:trPr>
        <w:tc>
          <w:tcPr>
            <w:tcW w:w="360" w:type="dxa"/>
            <w:vAlign w:val="center"/>
            <w:hideMark/>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008" w:type="dxa"/>
            <w:vAlign w:val="center"/>
            <w:hideMark/>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635F088D" w14:textId="77777777" w:rsidTr="00F555E9">
        <w:trPr>
          <w:trHeight w:val="165"/>
        </w:trPr>
        <w:tc>
          <w:tcPr>
            <w:tcW w:w="360" w:type="dxa"/>
            <w:vAlign w:val="center"/>
            <w:hideMark/>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008" w:type="dxa"/>
            <w:vAlign w:val="center"/>
            <w:hideMark/>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0E7F3C62" w14:textId="77777777" w:rsidTr="00F555E9">
        <w:trPr>
          <w:trHeight w:val="165"/>
        </w:trPr>
        <w:tc>
          <w:tcPr>
            <w:tcW w:w="360" w:type="dxa"/>
            <w:vAlign w:val="center"/>
            <w:hideMark/>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008" w:type="dxa"/>
            <w:vAlign w:val="center"/>
            <w:hideMark/>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492B6B46" w14:textId="77777777" w:rsidTr="00F555E9">
        <w:trPr>
          <w:trHeight w:val="165"/>
        </w:trPr>
        <w:tc>
          <w:tcPr>
            <w:tcW w:w="360" w:type="dxa"/>
            <w:vAlign w:val="center"/>
            <w:hideMark/>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008" w:type="dxa"/>
            <w:vAlign w:val="center"/>
            <w:hideMark/>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7590892B" w14:textId="77777777" w:rsidTr="00F555E9">
        <w:trPr>
          <w:trHeight w:val="165"/>
        </w:trPr>
        <w:tc>
          <w:tcPr>
            <w:tcW w:w="360" w:type="dxa"/>
            <w:vAlign w:val="center"/>
            <w:hideMark/>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008" w:type="dxa"/>
            <w:vAlign w:val="center"/>
            <w:hideMark/>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228E1860" w14:textId="77777777" w:rsidTr="00F555E9">
        <w:trPr>
          <w:trHeight w:val="165"/>
        </w:trPr>
        <w:tc>
          <w:tcPr>
            <w:tcW w:w="360" w:type="dxa"/>
            <w:vAlign w:val="center"/>
            <w:hideMark/>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008" w:type="dxa"/>
            <w:vAlign w:val="center"/>
            <w:hideMark/>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3879C9C" w14:textId="77777777" w:rsidTr="00F555E9">
        <w:trPr>
          <w:trHeight w:val="165"/>
        </w:trPr>
        <w:tc>
          <w:tcPr>
            <w:tcW w:w="360" w:type="dxa"/>
            <w:vAlign w:val="center"/>
            <w:hideMark/>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008" w:type="dxa"/>
            <w:vAlign w:val="center"/>
            <w:hideMark/>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4254D6A8" w14:textId="77777777" w:rsidTr="00F555E9">
        <w:trPr>
          <w:trHeight w:val="165"/>
        </w:trPr>
        <w:tc>
          <w:tcPr>
            <w:tcW w:w="360" w:type="dxa"/>
            <w:vAlign w:val="center"/>
            <w:hideMark/>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008" w:type="dxa"/>
            <w:vAlign w:val="center"/>
            <w:hideMark/>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15680629" w14:textId="77777777" w:rsidTr="00F555E9">
        <w:trPr>
          <w:trHeight w:val="165"/>
        </w:trPr>
        <w:tc>
          <w:tcPr>
            <w:tcW w:w="360" w:type="dxa"/>
            <w:vAlign w:val="center"/>
            <w:hideMark/>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008" w:type="dxa"/>
            <w:vAlign w:val="center"/>
            <w:hideMark/>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2721" w:rsidRPr="009B3DCC" w14:paraId="7035CA3F" w14:textId="77777777" w:rsidTr="00F555E9">
        <w:trPr>
          <w:trHeight w:val="165"/>
        </w:trPr>
        <w:tc>
          <w:tcPr>
            <w:tcW w:w="360" w:type="dxa"/>
            <w:vAlign w:val="center"/>
            <w:hideMark/>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008" w:type="dxa"/>
            <w:vAlign w:val="center"/>
            <w:hideMark/>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28ACC900" w14:textId="77777777" w:rsidTr="00F555E9">
        <w:trPr>
          <w:trHeight w:val="165"/>
        </w:trPr>
        <w:tc>
          <w:tcPr>
            <w:tcW w:w="360" w:type="dxa"/>
            <w:vAlign w:val="center"/>
            <w:hideMark/>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008" w:type="dxa"/>
            <w:vAlign w:val="center"/>
            <w:hideMark/>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191D814A" w14:textId="77777777" w:rsidTr="00F555E9">
        <w:trPr>
          <w:trHeight w:val="180"/>
        </w:trPr>
        <w:tc>
          <w:tcPr>
            <w:tcW w:w="360" w:type="dxa"/>
            <w:vAlign w:val="center"/>
            <w:hideMark/>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008" w:type="dxa"/>
            <w:vAlign w:val="center"/>
            <w:hideMark/>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6369E0FC" w14:textId="77777777" w:rsidTr="00F555E9">
        <w:trPr>
          <w:trHeight w:val="165"/>
        </w:trPr>
        <w:tc>
          <w:tcPr>
            <w:tcW w:w="360" w:type="dxa"/>
            <w:vAlign w:val="center"/>
            <w:hideMark/>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07660B96" w14:textId="77777777" w:rsidTr="00F555E9">
        <w:trPr>
          <w:trHeight w:val="165"/>
        </w:trPr>
        <w:tc>
          <w:tcPr>
            <w:tcW w:w="360" w:type="dxa"/>
            <w:vAlign w:val="center"/>
            <w:hideMark/>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2721" w:rsidRPr="009B3DCC" w14:paraId="728E1E41" w14:textId="77777777" w:rsidTr="00F555E9">
        <w:trPr>
          <w:trHeight w:val="165"/>
        </w:trPr>
        <w:tc>
          <w:tcPr>
            <w:tcW w:w="360" w:type="dxa"/>
            <w:vAlign w:val="center"/>
            <w:hideMark/>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0AE14230" w14:textId="77777777" w:rsidTr="00F555E9">
        <w:trPr>
          <w:trHeight w:val="165"/>
        </w:trPr>
        <w:tc>
          <w:tcPr>
            <w:tcW w:w="360" w:type="dxa"/>
            <w:vAlign w:val="center"/>
            <w:hideMark/>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2721" w:rsidRPr="009B3DCC" w14:paraId="789BCCB9" w14:textId="77777777" w:rsidTr="00F555E9">
        <w:trPr>
          <w:trHeight w:val="165"/>
        </w:trPr>
        <w:tc>
          <w:tcPr>
            <w:tcW w:w="360" w:type="dxa"/>
            <w:vAlign w:val="center"/>
            <w:hideMark/>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2721" w:rsidRPr="009B3DCC" w14:paraId="38BEF8D3" w14:textId="77777777" w:rsidTr="00F555E9">
        <w:trPr>
          <w:trHeight w:val="165"/>
        </w:trPr>
        <w:tc>
          <w:tcPr>
            <w:tcW w:w="360" w:type="dxa"/>
            <w:vAlign w:val="center"/>
            <w:hideMark/>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2721" w:rsidRPr="009B3DCC" w14:paraId="5C947921" w14:textId="77777777" w:rsidTr="00F555E9">
        <w:trPr>
          <w:trHeight w:val="165"/>
        </w:trPr>
        <w:tc>
          <w:tcPr>
            <w:tcW w:w="360" w:type="dxa"/>
            <w:vAlign w:val="center"/>
            <w:hideMark/>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008" w:type="dxa"/>
            <w:vAlign w:val="center"/>
            <w:hideMark/>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24A5DB8F" w14:textId="77777777" w:rsidTr="00F555E9">
        <w:trPr>
          <w:trHeight w:val="165"/>
        </w:trPr>
        <w:tc>
          <w:tcPr>
            <w:tcW w:w="360" w:type="dxa"/>
            <w:vAlign w:val="center"/>
            <w:hideMark/>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008" w:type="dxa"/>
            <w:vAlign w:val="center"/>
            <w:hideMark/>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2721" w:rsidRPr="009B3DCC" w14:paraId="677F942F" w14:textId="77777777" w:rsidTr="00F555E9">
        <w:trPr>
          <w:trHeight w:val="165"/>
        </w:trPr>
        <w:tc>
          <w:tcPr>
            <w:tcW w:w="360" w:type="dxa"/>
            <w:vAlign w:val="center"/>
            <w:hideMark/>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008" w:type="dxa"/>
            <w:vAlign w:val="center"/>
            <w:hideMark/>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37591669" w14:textId="77777777" w:rsidTr="00F555E9">
        <w:trPr>
          <w:trHeight w:val="165"/>
        </w:trPr>
        <w:tc>
          <w:tcPr>
            <w:tcW w:w="360" w:type="dxa"/>
            <w:vAlign w:val="center"/>
            <w:hideMark/>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008" w:type="dxa"/>
            <w:vAlign w:val="center"/>
            <w:hideMark/>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2721" w:rsidRPr="009B3DCC" w14:paraId="5AC66968" w14:textId="77777777" w:rsidTr="00F555E9">
        <w:trPr>
          <w:trHeight w:val="165"/>
        </w:trPr>
        <w:tc>
          <w:tcPr>
            <w:tcW w:w="360" w:type="dxa"/>
            <w:vAlign w:val="center"/>
            <w:hideMark/>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008" w:type="dxa"/>
            <w:vAlign w:val="center"/>
            <w:hideMark/>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EF8D153" w14:textId="77777777" w:rsidTr="00F555E9">
        <w:trPr>
          <w:trHeight w:val="165"/>
        </w:trPr>
        <w:tc>
          <w:tcPr>
            <w:tcW w:w="360" w:type="dxa"/>
            <w:vAlign w:val="center"/>
            <w:hideMark/>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008" w:type="dxa"/>
            <w:vAlign w:val="center"/>
            <w:hideMark/>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2721" w:rsidRPr="009B3DCC" w14:paraId="11DF8923" w14:textId="77777777" w:rsidTr="00F555E9">
        <w:trPr>
          <w:trHeight w:val="165"/>
        </w:trPr>
        <w:tc>
          <w:tcPr>
            <w:tcW w:w="360" w:type="dxa"/>
            <w:vAlign w:val="center"/>
            <w:hideMark/>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008" w:type="dxa"/>
            <w:vAlign w:val="center"/>
            <w:hideMark/>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1AF056D1" w14:textId="77777777" w:rsidTr="00F555E9">
        <w:trPr>
          <w:trHeight w:val="180"/>
        </w:trPr>
        <w:tc>
          <w:tcPr>
            <w:tcW w:w="360" w:type="dxa"/>
            <w:vAlign w:val="center"/>
            <w:hideMark/>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2721" w:rsidRPr="009B3DCC" w14:paraId="15EE452F" w14:textId="77777777" w:rsidTr="00F555E9">
        <w:trPr>
          <w:trHeight w:val="165"/>
        </w:trPr>
        <w:tc>
          <w:tcPr>
            <w:tcW w:w="360" w:type="dxa"/>
            <w:vAlign w:val="center"/>
            <w:hideMark/>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008" w:type="dxa"/>
            <w:vAlign w:val="center"/>
            <w:hideMark/>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2721" w:rsidRPr="009B3DCC" w14:paraId="027D6B5C" w14:textId="77777777" w:rsidTr="00F555E9">
        <w:trPr>
          <w:trHeight w:val="165"/>
        </w:trPr>
        <w:tc>
          <w:tcPr>
            <w:tcW w:w="360" w:type="dxa"/>
            <w:vAlign w:val="center"/>
            <w:hideMark/>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008" w:type="dxa"/>
            <w:vAlign w:val="center"/>
            <w:hideMark/>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2721" w:rsidRPr="009B3DCC" w14:paraId="2E30CAF5" w14:textId="77777777" w:rsidTr="00F555E9">
        <w:trPr>
          <w:trHeight w:val="165"/>
        </w:trPr>
        <w:tc>
          <w:tcPr>
            <w:tcW w:w="360" w:type="dxa"/>
            <w:vAlign w:val="center"/>
            <w:hideMark/>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008" w:type="dxa"/>
            <w:vAlign w:val="center"/>
            <w:hideMark/>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07F5D6C2" w14:textId="77777777" w:rsidTr="00F555E9">
        <w:trPr>
          <w:trHeight w:val="165"/>
        </w:trPr>
        <w:tc>
          <w:tcPr>
            <w:tcW w:w="360" w:type="dxa"/>
            <w:vAlign w:val="center"/>
            <w:hideMark/>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008" w:type="dxa"/>
            <w:vAlign w:val="center"/>
            <w:hideMark/>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2721" w:rsidRPr="009B3DCC" w14:paraId="1037FD75" w14:textId="77777777" w:rsidTr="00F555E9">
        <w:trPr>
          <w:trHeight w:val="165"/>
        </w:trPr>
        <w:tc>
          <w:tcPr>
            <w:tcW w:w="360" w:type="dxa"/>
            <w:vAlign w:val="center"/>
            <w:hideMark/>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60261100" w14:textId="77777777" w:rsidTr="00F555E9">
        <w:trPr>
          <w:trHeight w:val="165"/>
        </w:trPr>
        <w:tc>
          <w:tcPr>
            <w:tcW w:w="360" w:type="dxa"/>
            <w:vAlign w:val="center"/>
            <w:hideMark/>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008" w:type="dxa"/>
            <w:vAlign w:val="center"/>
            <w:hideMark/>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2721" w:rsidRPr="009B3DCC" w14:paraId="5AAB0952" w14:textId="77777777" w:rsidTr="00F555E9">
        <w:trPr>
          <w:trHeight w:val="165"/>
        </w:trPr>
        <w:tc>
          <w:tcPr>
            <w:tcW w:w="360" w:type="dxa"/>
            <w:vAlign w:val="center"/>
            <w:hideMark/>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008" w:type="dxa"/>
            <w:vAlign w:val="center"/>
            <w:hideMark/>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2A8C089E" w14:textId="77777777" w:rsidTr="00F555E9">
        <w:trPr>
          <w:trHeight w:val="165"/>
        </w:trPr>
        <w:tc>
          <w:tcPr>
            <w:tcW w:w="360" w:type="dxa"/>
            <w:vAlign w:val="center"/>
            <w:hideMark/>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008" w:type="dxa"/>
            <w:vAlign w:val="center"/>
            <w:hideMark/>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2721" w:rsidRPr="009B3DCC" w14:paraId="33316141" w14:textId="77777777" w:rsidTr="00F555E9">
        <w:trPr>
          <w:trHeight w:val="165"/>
        </w:trPr>
        <w:tc>
          <w:tcPr>
            <w:tcW w:w="360" w:type="dxa"/>
            <w:vAlign w:val="center"/>
            <w:hideMark/>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008" w:type="dxa"/>
            <w:vAlign w:val="center"/>
            <w:hideMark/>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2AEFF398" w14:textId="77777777" w:rsidTr="00F555E9">
        <w:trPr>
          <w:trHeight w:val="165"/>
        </w:trPr>
        <w:tc>
          <w:tcPr>
            <w:tcW w:w="360" w:type="dxa"/>
            <w:vAlign w:val="center"/>
            <w:hideMark/>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008" w:type="dxa"/>
            <w:vAlign w:val="center"/>
            <w:hideMark/>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7E022451" w14:textId="77777777" w:rsidTr="00F555E9">
        <w:trPr>
          <w:trHeight w:val="165"/>
        </w:trPr>
        <w:tc>
          <w:tcPr>
            <w:tcW w:w="360" w:type="dxa"/>
            <w:vAlign w:val="center"/>
            <w:hideMark/>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008" w:type="dxa"/>
            <w:vAlign w:val="center"/>
            <w:hideMark/>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61CD6D7F" w14:textId="77777777" w:rsidTr="00F555E9">
        <w:trPr>
          <w:trHeight w:val="165"/>
        </w:trPr>
        <w:tc>
          <w:tcPr>
            <w:tcW w:w="360" w:type="dxa"/>
            <w:vAlign w:val="center"/>
            <w:hideMark/>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008" w:type="dxa"/>
            <w:vAlign w:val="center"/>
            <w:hideMark/>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7FF8B471" w14:textId="77777777" w:rsidTr="00F555E9">
        <w:trPr>
          <w:trHeight w:val="165"/>
        </w:trPr>
        <w:tc>
          <w:tcPr>
            <w:tcW w:w="360" w:type="dxa"/>
            <w:vAlign w:val="center"/>
            <w:hideMark/>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008" w:type="dxa"/>
            <w:vAlign w:val="center"/>
            <w:hideMark/>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4743718E" w14:textId="77777777" w:rsidTr="00F555E9">
        <w:trPr>
          <w:trHeight w:val="180"/>
        </w:trPr>
        <w:tc>
          <w:tcPr>
            <w:tcW w:w="360" w:type="dxa"/>
            <w:vAlign w:val="center"/>
            <w:hideMark/>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008" w:type="dxa"/>
            <w:vAlign w:val="center"/>
            <w:hideMark/>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2B99D158" w14:textId="77777777" w:rsidTr="00F555E9">
        <w:trPr>
          <w:trHeight w:val="165"/>
        </w:trPr>
        <w:tc>
          <w:tcPr>
            <w:tcW w:w="360" w:type="dxa"/>
            <w:vAlign w:val="center"/>
            <w:hideMark/>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008" w:type="dxa"/>
            <w:vAlign w:val="center"/>
            <w:hideMark/>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72C5A327" w14:textId="77777777" w:rsidTr="00F555E9">
        <w:trPr>
          <w:trHeight w:val="165"/>
        </w:trPr>
        <w:tc>
          <w:tcPr>
            <w:tcW w:w="360" w:type="dxa"/>
            <w:vAlign w:val="center"/>
            <w:hideMark/>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008" w:type="dxa"/>
            <w:vAlign w:val="center"/>
            <w:hideMark/>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2721" w:rsidRPr="009B3DCC" w14:paraId="00A88441" w14:textId="77777777" w:rsidTr="00F555E9">
        <w:trPr>
          <w:trHeight w:val="165"/>
        </w:trPr>
        <w:tc>
          <w:tcPr>
            <w:tcW w:w="360" w:type="dxa"/>
            <w:vAlign w:val="center"/>
            <w:hideMark/>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008" w:type="dxa"/>
            <w:vAlign w:val="center"/>
            <w:hideMark/>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0FE2A983" w14:textId="77777777" w:rsidTr="00F555E9">
        <w:trPr>
          <w:trHeight w:val="165"/>
        </w:trPr>
        <w:tc>
          <w:tcPr>
            <w:tcW w:w="360" w:type="dxa"/>
            <w:vAlign w:val="center"/>
            <w:hideMark/>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008" w:type="dxa"/>
            <w:vAlign w:val="center"/>
            <w:hideMark/>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24A57E6A" w14:textId="77777777" w:rsidTr="00F555E9">
        <w:trPr>
          <w:trHeight w:val="165"/>
        </w:trPr>
        <w:tc>
          <w:tcPr>
            <w:tcW w:w="360" w:type="dxa"/>
            <w:vAlign w:val="center"/>
            <w:hideMark/>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008" w:type="dxa"/>
            <w:vAlign w:val="center"/>
            <w:hideMark/>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2721" w:rsidRPr="009B3DCC" w14:paraId="7ABB324E" w14:textId="77777777" w:rsidTr="00F555E9">
        <w:trPr>
          <w:trHeight w:val="165"/>
        </w:trPr>
        <w:tc>
          <w:tcPr>
            <w:tcW w:w="360" w:type="dxa"/>
            <w:vAlign w:val="center"/>
            <w:hideMark/>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008" w:type="dxa"/>
            <w:vAlign w:val="center"/>
            <w:hideMark/>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2721" w:rsidRPr="009B3DCC" w14:paraId="09BC7C39" w14:textId="77777777" w:rsidTr="00F555E9">
        <w:trPr>
          <w:trHeight w:val="165"/>
        </w:trPr>
        <w:tc>
          <w:tcPr>
            <w:tcW w:w="360" w:type="dxa"/>
            <w:vAlign w:val="center"/>
            <w:hideMark/>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008" w:type="dxa"/>
            <w:vAlign w:val="center"/>
            <w:hideMark/>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19C7B924" w14:textId="77777777" w:rsidTr="00F555E9">
        <w:trPr>
          <w:trHeight w:val="165"/>
        </w:trPr>
        <w:tc>
          <w:tcPr>
            <w:tcW w:w="360" w:type="dxa"/>
            <w:vAlign w:val="center"/>
            <w:hideMark/>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008" w:type="dxa"/>
            <w:vAlign w:val="center"/>
            <w:hideMark/>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60392ED1" w14:textId="77777777" w:rsidTr="00F555E9">
        <w:trPr>
          <w:trHeight w:val="165"/>
        </w:trPr>
        <w:tc>
          <w:tcPr>
            <w:tcW w:w="360" w:type="dxa"/>
            <w:vAlign w:val="center"/>
            <w:hideMark/>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008" w:type="dxa"/>
            <w:vAlign w:val="center"/>
            <w:hideMark/>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4461E95B" w14:textId="77777777" w:rsidTr="00F555E9">
        <w:trPr>
          <w:trHeight w:val="165"/>
        </w:trPr>
        <w:tc>
          <w:tcPr>
            <w:tcW w:w="360" w:type="dxa"/>
            <w:vAlign w:val="center"/>
            <w:hideMark/>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008" w:type="dxa"/>
            <w:vAlign w:val="center"/>
            <w:hideMark/>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4158DC29" w14:textId="77777777" w:rsidTr="00F555E9">
        <w:trPr>
          <w:trHeight w:val="165"/>
        </w:trPr>
        <w:tc>
          <w:tcPr>
            <w:tcW w:w="360" w:type="dxa"/>
            <w:vAlign w:val="center"/>
            <w:hideMark/>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008" w:type="dxa"/>
            <w:vAlign w:val="center"/>
            <w:hideMark/>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6963D325" w14:textId="77777777" w:rsidTr="00F555E9">
        <w:trPr>
          <w:trHeight w:val="165"/>
        </w:trPr>
        <w:tc>
          <w:tcPr>
            <w:tcW w:w="360" w:type="dxa"/>
            <w:vAlign w:val="center"/>
            <w:hideMark/>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008" w:type="dxa"/>
            <w:vAlign w:val="center"/>
            <w:hideMark/>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4917139B" w14:textId="77777777" w:rsidTr="00F555E9">
        <w:trPr>
          <w:trHeight w:val="165"/>
        </w:trPr>
        <w:tc>
          <w:tcPr>
            <w:tcW w:w="360" w:type="dxa"/>
            <w:vAlign w:val="center"/>
            <w:hideMark/>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2721" w:rsidRPr="009B3DCC" w14:paraId="7E62A866" w14:textId="77777777" w:rsidTr="00F555E9">
        <w:trPr>
          <w:trHeight w:val="165"/>
        </w:trPr>
        <w:tc>
          <w:tcPr>
            <w:tcW w:w="360" w:type="dxa"/>
            <w:vAlign w:val="center"/>
            <w:hideMark/>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2721" w:rsidRPr="009B3DCC" w14:paraId="1D2265C7" w14:textId="77777777" w:rsidTr="00F555E9">
        <w:trPr>
          <w:trHeight w:val="180"/>
        </w:trPr>
        <w:tc>
          <w:tcPr>
            <w:tcW w:w="360" w:type="dxa"/>
            <w:vAlign w:val="center"/>
            <w:hideMark/>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2721" w:rsidRPr="009B3DCC" w14:paraId="6E7E5072" w14:textId="77777777" w:rsidTr="00F555E9">
        <w:trPr>
          <w:trHeight w:val="165"/>
        </w:trPr>
        <w:tc>
          <w:tcPr>
            <w:tcW w:w="360" w:type="dxa"/>
            <w:vAlign w:val="center"/>
            <w:hideMark/>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2721" w:rsidRPr="009B3DCC" w14:paraId="201247ED" w14:textId="77777777" w:rsidTr="00F555E9">
        <w:trPr>
          <w:trHeight w:val="165"/>
        </w:trPr>
        <w:tc>
          <w:tcPr>
            <w:tcW w:w="360" w:type="dxa"/>
            <w:vAlign w:val="center"/>
            <w:hideMark/>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2721" w:rsidRPr="009B3DCC" w14:paraId="147FB297" w14:textId="77777777" w:rsidTr="00F555E9">
        <w:trPr>
          <w:trHeight w:val="165"/>
        </w:trPr>
        <w:tc>
          <w:tcPr>
            <w:tcW w:w="360" w:type="dxa"/>
            <w:vAlign w:val="center"/>
            <w:hideMark/>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34F47304" w14:textId="77777777" w:rsidTr="00F555E9">
        <w:trPr>
          <w:trHeight w:val="165"/>
        </w:trPr>
        <w:tc>
          <w:tcPr>
            <w:tcW w:w="360" w:type="dxa"/>
            <w:vAlign w:val="center"/>
            <w:hideMark/>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2721" w:rsidRPr="009B3DCC" w14:paraId="050542CC" w14:textId="77777777" w:rsidTr="00F555E9">
        <w:trPr>
          <w:trHeight w:val="165"/>
        </w:trPr>
        <w:tc>
          <w:tcPr>
            <w:tcW w:w="360" w:type="dxa"/>
            <w:vAlign w:val="center"/>
            <w:hideMark/>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32883759" w14:textId="77777777" w:rsidTr="00F555E9">
        <w:trPr>
          <w:trHeight w:val="165"/>
        </w:trPr>
        <w:tc>
          <w:tcPr>
            <w:tcW w:w="360" w:type="dxa"/>
            <w:vAlign w:val="center"/>
            <w:hideMark/>
          </w:tcPr>
          <w:p w14:paraId="35E03253" w14:textId="77777777" w:rsidR="00E42721" w:rsidRPr="00B20630" w:rsidRDefault="00E42721" w:rsidP="00F555E9">
            <w:pPr>
              <w:snapToGrid w:val="0"/>
              <w:rPr>
                <w:sz w:val="16"/>
                <w:szCs w:val="16"/>
              </w:rPr>
            </w:pPr>
            <w:r w:rsidRPr="00B20630">
              <w:rPr>
                <w:color w:val="000000"/>
                <w:sz w:val="16"/>
                <w:szCs w:val="16"/>
              </w:rPr>
              <w:lastRenderedPageBreak/>
              <w:t>535</w:t>
            </w:r>
          </w:p>
        </w:tc>
        <w:tc>
          <w:tcPr>
            <w:tcW w:w="864" w:type="dxa"/>
            <w:vAlign w:val="center"/>
            <w:hideMark/>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008" w:type="dxa"/>
            <w:vAlign w:val="center"/>
            <w:hideMark/>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2E0C7AE8" w14:textId="77777777" w:rsidTr="00F555E9">
        <w:trPr>
          <w:trHeight w:val="165"/>
        </w:trPr>
        <w:tc>
          <w:tcPr>
            <w:tcW w:w="360" w:type="dxa"/>
            <w:vAlign w:val="center"/>
            <w:hideMark/>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6B74D50A" w14:textId="77777777" w:rsidTr="00F555E9">
        <w:trPr>
          <w:trHeight w:val="165"/>
        </w:trPr>
        <w:tc>
          <w:tcPr>
            <w:tcW w:w="360" w:type="dxa"/>
            <w:vAlign w:val="center"/>
            <w:hideMark/>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008" w:type="dxa"/>
            <w:vAlign w:val="center"/>
            <w:hideMark/>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4CF6318C" w14:textId="77777777" w:rsidTr="00F555E9">
        <w:trPr>
          <w:trHeight w:val="165"/>
        </w:trPr>
        <w:tc>
          <w:tcPr>
            <w:tcW w:w="360" w:type="dxa"/>
            <w:vAlign w:val="center"/>
            <w:hideMark/>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5E138A6E" w14:textId="77777777" w:rsidTr="00F555E9">
        <w:trPr>
          <w:trHeight w:val="165"/>
        </w:trPr>
        <w:tc>
          <w:tcPr>
            <w:tcW w:w="360" w:type="dxa"/>
            <w:vAlign w:val="center"/>
            <w:hideMark/>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6B7DE551" w14:textId="77777777" w:rsidTr="00F555E9">
        <w:trPr>
          <w:trHeight w:val="165"/>
        </w:trPr>
        <w:tc>
          <w:tcPr>
            <w:tcW w:w="360" w:type="dxa"/>
            <w:vAlign w:val="center"/>
            <w:hideMark/>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008" w:type="dxa"/>
            <w:vAlign w:val="center"/>
            <w:hideMark/>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41CF0A08" w14:textId="77777777" w:rsidTr="00F555E9">
        <w:trPr>
          <w:trHeight w:val="165"/>
        </w:trPr>
        <w:tc>
          <w:tcPr>
            <w:tcW w:w="360" w:type="dxa"/>
            <w:vAlign w:val="center"/>
            <w:hideMark/>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008" w:type="dxa"/>
            <w:vAlign w:val="center"/>
            <w:hideMark/>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D6DAEFD" w14:textId="77777777" w:rsidTr="00F555E9">
        <w:trPr>
          <w:trHeight w:val="165"/>
        </w:trPr>
        <w:tc>
          <w:tcPr>
            <w:tcW w:w="360" w:type="dxa"/>
            <w:vAlign w:val="center"/>
            <w:hideMark/>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2721" w:rsidRPr="009B3DCC" w14:paraId="11124C9A" w14:textId="77777777" w:rsidTr="00F555E9">
        <w:trPr>
          <w:trHeight w:val="180"/>
        </w:trPr>
        <w:tc>
          <w:tcPr>
            <w:tcW w:w="360" w:type="dxa"/>
            <w:vAlign w:val="center"/>
            <w:hideMark/>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008" w:type="dxa"/>
            <w:vAlign w:val="center"/>
            <w:hideMark/>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1385689" w14:textId="77777777" w:rsidTr="00F555E9">
        <w:trPr>
          <w:trHeight w:val="165"/>
        </w:trPr>
        <w:tc>
          <w:tcPr>
            <w:tcW w:w="360" w:type="dxa"/>
            <w:vAlign w:val="center"/>
            <w:hideMark/>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008" w:type="dxa"/>
            <w:vAlign w:val="center"/>
            <w:hideMark/>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3EB4BB5B" w14:textId="77777777" w:rsidTr="00F555E9">
        <w:trPr>
          <w:trHeight w:val="165"/>
        </w:trPr>
        <w:tc>
          <w:tcPr>
            <w:tcW w:w="360" w:type="dxa"/>
            <w:vAlign w:val="center"/>
            <w:hideMark/>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63256568" w14:textId="77777777" w:rsidTr="00F555E9">
        <w:trPr>
          <w:trHeight w:val="165"/>
        </w:trPr>
        <w:tc>
          <w:tcPr>
            <w:tcW w:w="360" w:type="dxa"/>
            <w:vAlign w:val="center"/>
            <w:hideMark/>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008" w:type="dxa"/>
            <w:vAlign w:val="center"/>
            <w:hideMark/>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2050A795" w14:textId="77777777" w:rsidTr="00F555E9">
        <w:trPr>
          <w:trHeight w:val="165"/>
        </w:trPr>
        <w:tc>
          <w:tcPr>
            <w:tcW w:w="360" w:type="dxa"/>
            <w:vAlign w:val="center"/>
            <w:hideMark/>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008" w:type="dxa"/>
            <w:vAlign w:val="center"/>
            <w:hideMark/>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630DBADD" w14:textId="77777777" w:rsidTr="00F555E9">
        <w:trPr>
          <w:trHeight w:val="165"/>
        </w:trPr>
        <w:tc>
          <w:tcPr>
            <w:tcW w:w="360" w:type="dxa"/>
            <w:vAlign w:val="center"/>
            <w:hideMark/>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008" w:type="dxa"/>
            <w:vAlign w:val="center"/>
            <w:hideMark/>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2FA1BCC7" w14:textId="77777777" w:rsidTr="00F555E9">
        <w:trPr>
          <w:trHeight w:val="165"/>
        </w:trPr>
        <w:tc>
          <w:tcPr>
            <w:tcW w:w="360" w:type="dxa"/>
            <w:vAlign w:val="center"/>
            <w:hideMark/>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008" w:type="dxa"/>
            <w:vAlign w:val="center"/>
            <w:hideMark/>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2B2D53C0" w14:textId="77777777" w:rsidTr="00F555E9">
        <w:trPr>
          <w:trHeight w:val="165"/>
        </w:trPr>
        <w:tc>
          <w:tcPr>
            <w:tcW w:w="360" w:type="dxa"/>
            <w:vAlign w:val="center"/>
            <w:hideMark/>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008" w:type="dxa"/>
            <w:vAlign w:val="center"/>
            <w:hideMark/>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7149CBAA" w14:textId="77777777" w:rsidTr="00F555E9">
        <w:trPr>
          <w:trHeight w:val="165"/>
        </w:trPr>
        <w:tc>
          <w:tcPr>
            <w:tcW w:w="360" w:type="dxa"/>
            <w:vAlign w:val="center"/>
            <w:hideMark/>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008" w:type="dxa"/>
            <w:vAlign w:val="center"/>
            <w:hideMark/>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482B3BE4" w14:textId="77777777" w:rsidTr="00F555E9">
        <w:trPr>
          <w:trHeight w:val="165"/>
        </w:trPr>
        <w:tc>
          <w:tcPr>
            <w:tcW w:w="360" w:type="dxa"/>
            <w:vAlign w:val="center"/>
            <w:hideMark/>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008" w:type="dxa"/>
            <w:vAlign w:val="center"/>
            <w:hideMark/>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17DB477B" w14:textId="77777777" w:rsidTr="00F555E9">
        <w:trPr>
          <w:trHeight w:val="165"/>
        </w:trPr>
        <w:tc>
          <w:tcPr>
            <w:tcW w:w="360" w:type="dxa"/>
            <w:vAlign w:val="center"/>
            <w:hideMark/>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008" w:type="dxa"/>
            <w:vAlign w:val="center"/>
            <w:hideMark/>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483ABF01" w14:textId="77777777" w:rsidTr="00F555E9">
        <w:trPr>
          <w:trHeight w:val="165"/>
        </w:trPr>
        <w:tc>
          <w:tcPr>
            <w:tcW w:w="360" w:type="dxa"/>
            <w:vAlign w:val="center"/>
            <w:hideMark/>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7F34CDDA" w14:textId="77777777" w:rsidTr="00F555E9">
        <w:trPr>
          <w:trHeight w:val="165"/>
        </w:trPr>
        <w:tc>
          <w:tcPr>
            <w:tcW w:w="360" w:type="dxa"/>
            <w:vAlign w:val="center"/>
            <w:hideMark/>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04445A34" w14:textId="77777777" w:rsidTr="00F555E9">
        <w:trPr>
          <w:trHeight w:val="165"/>
        </w:trPr>
        <w:tc>
          <w:tcPr>
            <w:tcW w:w="360" w:type="dxa"/>
            <w:vAlign w:val="center"/>
            <w:hideMark/>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008" w:type="dxa"/>
            <w:vAlign w:val="center"/>
            <w:hideMark/>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7EDD7244" w14:textId="77777777" w:rsidTr="00F555E9">
        <w:trPr>
          <w:trHeight w:val="180"/>
        </w:trPr>
        <w:tc>
          <w:tcPr>
            <w:tcW w:w="360" w:type="dxa"/>
            <w:vAlign w:val="center"/>
            <w:hideMark/>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008" w:type="dxa"/>
            <w:vAlign w:val="center"/>
            <w:hideMark/>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5F3F7346" w14:textId="77777777" w:rsidTr="00F555E9">
        <w:trPr>
          <w:trHeight w:val="165"/>
        </w:trPr>
        <w:tc>
          <w:tcPr>
            <w:tcW w:w="360" w:type="dxa"/>
            <w:vAlign w:val="center"/>
            <w:hideMark/>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008" w:type="dxa"/>
            <w:vAlign w:val="center"/>
            <w:hideMark/>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14C56984" w14:textId="77777777" w:rsidTr="00F555E9">
        <w:trPr>
          <w:trHeight w:val="165"/>
        </w:trPr>
        <w:tc>
          <w:tcPr>
            <w:tcW w:w="360" w:type="dxa"/>
            <w:vAlign w:val="center"/>
            <w:hideMark/>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008" w:type="dxa"/>
            <w:vAlign w:val="center"/>
            <w:hideMark/>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2721" w:rsidRPr="009B3DCC" w14:paraId="275784C0" w14:textId="77777777" w:rsidTr="00F555E9">
        <w:trPr>
          <w:trHeight w:val="165"/>
        </w:trPr>
        <w:tc>
          <w:tcPr>
            <w:tcW w:w="360" w:type="dxa"/>
            <w:vAlign w:val="center"/>
            <w:hideMark/>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008" w:type="dxa"/>
            <w:vAlign w:val="center"/>
            <w:hideMark/>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17532917" w14:textId="77777777" w:rsidTr="00F555E9">
        <w:trPr>
          <w:trHeight w:val="165"/>
        </w:trPr>
        <w:tc>
          <w:tcPr>
            <w:tcW w:w="360" w:type="dxa"/>
            <w:vAlign w:val="center"/>
            <w:hideMark/>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008" w:type="dxa"/>
            <w:vAlign w:val="center"/>
            <w:hideMark/>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267443B4" w14:textId="77777777" w:rsidTr="00F555E9">
        <w:trPr>
          <w:trHeight w:val="165"/>
        </w:trPr>
        <w:tc>
          <w:tcPr>
            <w:tcW w:w="360" w:type="dxa"/>
            <w:vAlign w:val="center"/>
            <w:hideMark/>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008" w:type="dxa"/>
            <w:vAlign w:val="center"/>
            <w:hideMark/>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2ECCA142" w14:textId="77777777" w:rsidTr="00F555E9">
        <w:trPr>
          <w:trHeight w:val="165"/>
        </w:trPr>
        <w:tc>
          <w:tcPr>
            <w:tcW w:w="360" w:type="dxa"/>
            <w:vAlign w:val="center"/>
            <w:hideMark/>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008" w:type="dxa"/>
            <w:vAlign w:val="center"/>
            <w:hideMark/>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2721" w:rsidRPr="009B3DCC" w14:paraId="52102825" w14:textId="77777777" w:rsidTr="00F555E9">
        <w:trPr>
          <w:trHeight w:val="165"/>
        </w:trPr>
        <w:tc>
          <w:tcPr>
            <w:tcW w:w="360" w:type="dxa"/>
            <w:vAlign w:val="center"/>
            <w:hideMark/>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008" w:type="dxa"/>
            <w:vAlign w:val="center"/>
            <w:hideMark/>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6CACC555" w14:textId="77777777" w:rsidTr="00F555E9">
        <w:trPr>
          <w:trHeight w:val="165"/>
        </w:trPr>
        <w:tc>
          <w:tcPr>
            <w:tcW w:w="360" w:type="dxa"/>
            <w:vAlign w:val="center"/>
            <w:hideMark/>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008" w:type="dxa"/>
            <w:vAlign w:val="center"/>
            <w:hideMark/>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592EF6E6" w14:textId="77777777" w:rsidTr="00F555E9">
        <w:trPr>
          <w:trHeight w:val="165"/>
        </w:trPr>
        <w:tc>
          <w:tcPr>
            <w:tcW w:w="360" w:type="dxa"/>
            <w:vAlign w:val="center"/>
            <w:hideMark/>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008" w:type="dxa"/>
            <w:vAlign w:val="center"/>
            <w:hideMark/>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994DDAE" w14:textId="77777777" w:rsidTr="00F555E9">
        <w:trPr>
          <w:trHeight w:val="165"/>
        </w:trPr>
        <w:tc>
          <w:tcPr>
            <w:tcW w:w="360" w:type="dxa"/>
            <w:vAlign w:val="center"/>
            <w:hideMark/>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008" w:type="dxa"/>
            <w:vAlign w:val="center"/>
            <w:hideMark/>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25CF7324" w14:textId="77777777" w:rsidTr="00F555E9">
        <w:trPr>
          <w:trHeight w:val="165"/>
        </w:trPr>
        <w:tc>
          <w:tcPr>
            <w:tcW w:w="360" w:type="dxa"/>
            <w:vAlign w:val="center"/>
            <w:hideMark/>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008" w:type="dxa"/>
            <w:vAlign w:val="center"/>
            <w:hideMark/>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3529FC00" w14:textId="77777777" w:rsidTr="00F555E9">
        <w:trPr>
          <w:trHeight w:val="165"/>
        </w:trPr>
        <w:tc>
          <w:tcPr>
            <w:tcW w:w="360" w:type="dxa"/>
            <w:vAlign w:val="center"/>
            <w:hideMark/>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008" w:type="dxa"/>
            <w:vAlign w:val="center"/>
            <w:hideMark/>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2721" w:rsidRPr="009B3DCC" w14:paraId="380EF819" w14:textId="77777777" w:rsidTr="00F555E9">
        <w:trPr>
          <w:trHeight w:val="165"/>
        </w:trPr>
        <w:tc>
          <w:tcPr>
            <w:tcW w:w="360" w:type="dxa"/>
            <w:vAlign w:val="center"/>
            <w:hideMark/>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008" w:type="dxa"/>
            <w:vAlign w:val="center"/>
            <w:hideMark/>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698C2E7A" w14:textId="77777777" w:rsidTr="00F555E9">
        <w:trPr>
          <w:trHeight w:val="180"/>
        </w:trPr>
        <w:tc>
          <w:tcPr>
            <w:tcW w:w="360" w:type="dxa"/>
            <w:vAlign w:val="center"/>
            <w:hideMark/>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008" w:type="dxa"/>
            <w:vAlign w:val="center"/>
            <w:hideMark/>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01B04FFC" w14:textId="77777777" w:rsidTr="00F555E9">
        <w:trPr>
          <w:trHeight w:val="165"/>
        </w:trPr>
        <w:tc>
          <w:tcPr>
            <w:tcW w:w="360" w:type="dxa"/>
            <w:vAlign w:val="center"/>
            <w:hideMark/>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008" w:type="dxa"/>
            <w:vAlign w:val="center"/>
            <w:hideMark/>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2721" w:rsidRPr="009B3DCC" w14:paraId="09F23C73" w14:textId="77777777" w:rsidTr="00F555E9">
        <w:trPr>
          <w:trHeight w:val="165"/>
        </w:trPr>
        <w:tc>
          <w:tcPr>
            <w:tcW w:w="360" w:type="dxa"/>
            <w:vAlign w:val="center"/>
            <w:hideMark/>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51472616" w14:textId="77777777" w:rsidTr="00F555E9">
        <w:trPr>
          <w:trHeight w:val="165"/>
        </w:trPr>
        <w:tc>
          <w:tcPr>
            <w:tcW w:w="360" w:type="dxa"/>
            <w:vAlign w:val="center"/>
            <w:hideMark/>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008" w:type="dxa"/>
            <w:vAlign w:val="center"/>
            <w:hideMark/>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2BA97631" w14:textId="77777777" w:rsidTr="00F555E9">
        <w:trPr>
          <w:trHeight w:val="165"/>
        </w:trPr>
        <w:tc>
          <w:tcPr>
            <w:tcW w:w="360" w:type="dxa"/>
            <w:vAlign w:val="center"/>
            <w:hideMark/>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2721" w:rsidRPr="009B3DCC" w14:paraId="24E120DB" w14:textId="77777777" w:rsidTr="00F555E9">
        <w:trPr>
          <w:trHeight w:val="165"/>
        </w:trPr>
        <w:tc>
          <w:tcPr>
            <w:tcW w:w="360" w:type="dxa"/>
            <w:vAlign w:val="center"/>
            <w:hideMark/>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6D36BDAE" w14:textId="77777777" w:rsidTr="00F555E9">
        <w:trPr>
          <w:trHeight w:val="165"/>
        </w:trPr>
        <w:tc>
          <w:tcPr>
            <w:tcW w:w="360" w:type="dxa"/>
            <w:vAlign w:val="center"/>
            <w:hideMark/>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2721" w:rsidRPr="009B3DCC" w14:paraId="663F396F" w14:textId="77777777" w:rsidTr="00F555E9">
        <w:trPr>
          <w:trHeight w:val="165"/>
        </w:trPr>
        <w:tc>
          <w:tcPr>
            <w:tcW w:w="360" w:type="dxa"/>
            <w:vAlign w:val="center"/>
            <w:hideMark/>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04CC43E8" w14:textId="77777777" w:rsidTr="00F555E9">
        <w:trPr>
          <w:trHeight w:val="165"/>
        </w:trPr>
        <w:tc>
          <w:tcPr>
            <w:tcW w:w="360" w:type="dxa"/>
            <w:vAlign w:val="center"/>
            <w:hideMark/>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008" w:type="dxa"/>
            <w:vAlign w:val="center"/>
            <w:hideMark/>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2E3CC610" w14:textId="77777777" w:rsidTr="00F555E9">
        <w:trPr>
          <w:trHeight w:val="165"/>
        </w:trPr>
        <w:tc>
          <w:tcPr>
            <w:tcW w:w="360" w:type="dxa"/>
            <w:vAlign w:val="center"/>
            <w:hideMark/>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008" w:type="dxa"/>
            <w:vAlign w:val="center"/>
            <w:hideMark/>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2721" w:rsidRPr="009B3DCC" w14:paraId="55C66C8E" w14:textId="77777777" w:rsidTr="00F555E9">
        <w:trPr>
          <w:trHeight w:val="165"/>
        </w:trPr>
        <w:tc>
          <w:tcPr>
            <w:tcW w:w="360" w:type="dxa"/>
            <w:vAlign w:val="center"/>
            <w:hideMark/>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008" w:type="dxa"/>
            <w:vAlign w:val="center"/>
            <w:hideMark/>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0CADE2C" w14:textId="77777777" w:rsidTr="00F555E9">
        <w:trPr>
          <w:trHeight w:val="165"/>
        </w:trPr>
        <w:tc>
          <w:tcPr>
            <w:tcW w:w="360" w:type="dxa"/>
            <w:vAlign w:val="center"/>
            <w:hideMark/>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2D2DE013" w14:textId="77777777" w:rsidTr="00F555E9">
        <w:trPr>
          <w:trHeight w:val="165"/>
        </w:trPr>
        <w:tc>
          <w:tcPr>
            <w:tcW w:w="360" w:type="dxa"/>
            <w:vAlign w:val="center"/>
            <w:hideMark/>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2721" w:rsidRPr="009B3DCC" w14:paraId="79755FBD" w14:textId="77777777" w:rsidTr="00F555E9">
        <w:trPr>
          <w:trHeight w:val="165"/>
        </w:trPr>
        <w:tc>
          <w:tcPr>
            <w:tcW w:w="360" w:type="dxa"/>
            <w:vAlign w:val="center"/>
            <w:hideMark/>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008" w:type="dxa"/>
            <w:vAlign w:val="center"/>
            <w:hideMark/>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798C0D8D" w14:textId="77777777" w:rsidTr="00F555E9">
        <w:trPr>
          <w:trHeight w:val="165"/>
        </w:trPr>
        <w:tc>
          <w:tcPr>
            <w:tcW w:w="360" w:type="dxa"/>
            <w:vAlign w:val="center"/>
            <w:hideMark/>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008" w:type="dxa"/>
            <w:vAlign w:val="center"/>
            <w:hideMark/>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075BB68D" w14:textId="77777777" w:rsidTr="00F555E9">
        <w:trPr>
          <w:trHeight w:val="180"/>
        </w:trPr>
        <w:tc>
          <w:tcPr>
            <w:tcW w:w="360" w:type="dxa"/>
            <w:vAlign w:val="center"/>
            <w:hideMark/>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008" w:type="dxa"/>
            <w:vAlign w:val="center"/>
            <w:hideMark/>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11DBB33C" w14:textId="77777777" w:rsidTr="00F555E9">
        <w:trPr>
          <w:trHeight w:val="165"/>
        </w:trPr>
        <w:tc>
          <w:tcPr>
            <w:tcW w:w="360" w:type="dxa"/>
            <w:vAlign w:val="center"/>
            <w:hideMark/>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008" w:type="dxa"/>
            <w:vAlign w:val="center"/>
            <w:hideMark/>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516F080B" w14:textId="77777777" w:rsidTr="00F555E9">
        <w:trPr>
          <w:trHeight w:val="165"/>
        </w:trPr>
        <w:tc>
          <w:tcPr>
            <w:tcW w:w="360" w:type="dxa"/>
            <w:vAlign w:val="center"/>
            <w:hideMark/>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008" w:type="dxa"/>
            <w:vAlign w:val="center"/>
            <w:hideMark/>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A587C05" w14:textId="77777777" w:rsidTr="00F555E9">
        <w:trPr>
          <w:trHeight w:val="165"/>
        </w:trPr>
        <w:tc>
          <w:tcPr>
            <w:tcW w:w="360" w:type="dxa"/>
            <w:vAlign w:val="center"/>
            <w:hideMark/>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008" w:type="dxa"/>
            <w:vAlign w:val="center"/>
            <w:hideMark/>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2721" w:rsidRPr="009B3DCC" w14:paraId="19E203D8" w14:textId="77777777" w:rsidTr="00F555E9">
        <w:trPr>
          <w:trHeight w:val="165"/>
        </w:trPr>
        <w:tc>
          <w:tcPr>
            <w:tcW w:w="360" w:type="dxa"/>
            <w:vAlign w:val="center"/>
            <w:hideMark/>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2721" w:rsidRPr="009B3DCC" w14:paraId="7E426402" w14:textId="77777777" w:rsidTr="00F555E9">
        <w:trPr>
          <w:trHeight w:val="165"/>
        </w:trPr>
        <w:tc>
          <w:tcPr>
            <w:tcW w:w="360" w:type="dxa"/>
            <w:vAlign w:val="center"/>
            <w:hideMark/>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2721" w:rsidRPr="009B3DCC" w14:paraId="65852DDD" w14:textId="77777777" w:rsidTr="00F555E9">
        <w:trPr>
          <w:trHeight w:val="165"/>
        </w:trPr>
        <w:tc>
          <w:tcPr>
            <w:tcW w:w="360" w:type="dxa"/>
            <w:vAlign w:val="center"/>
            <w:hideMark/>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2721" w:rsidRPr="009B3DCC" w14:paraId="4D3AD67C" w14:textId="77777777" w:rsidTr="00F555E9">
        <w:trPr>
          <w:trHeight w:val="165"/>
        </w:trPr>
        <w:tc>
          <w:tcPr>
            <w:tcW w:w="360" w:type="dxa"/>
            <w:vAlign w:val="center"/>
            <w:hideMark/>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008" w:type="dxa"/>
            <w:vAlign w:val="center"/>
            <w:hideMark/>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27FB1241" w14:textId="77777777" w:rsidTr="00F555E9">
        <w:trPr>
          <w:trHeight w:val="165"/>
        </w:trPr>
        <w:tc>
          <w:tcPr>
            <w:tcW w:w="360" w:type="dxa"/>
            <w:vAlign w:val="center"/>
            <w:hideMark/>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93F5B25" w14:textId="77777777" w:rsidTr="00F555E9">
        <w:trPr>
          <w:trHeight w:val="165"/>
        </w:trPr>
        <w:tc>
          <w:tcPr>
            <w:tcW w:w="360" w:type="dxa"/>
            <w:vAlign w:val="center"/>
            <w:hideMark/>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2721" w:rsidRPr="009B3DCC" w14:paraId="3A352D72" w14:textId="77777777" w:rsidTr="00F555E9">
        <w:trPr>
          <w:trHeight w:val="165"/>
        </w:trPr>
        <w:tc>
          <w:tcPr>
            <w:tcW w:w="360" w:type="dxa"/>
            <w:vAlign w:val="center"/>
            <w:hideMark/>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17B7E87A" w14:textId="77777777" w:rsidTr="00F555E9">
        <w:trPr>
          <w:trHeight w:val="165"/>
        </w:trPr>
        <w:tc>
          <w:tcPr>
            <w:tcW w:w="360" w:type="dxa"/>
            <w:vAlign w:val="center"/>
            <w:hideMark/>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008" w:type="dxa"/>
            <w:vAlign w:val="center"/>
            <w:hideMark/>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6E9F08EE" w14:textId="77777777" w:rsidTr="00F555E9">
        <w:trPr>
          <w:trHeight w:val="165"/>
        </w:trPr>
        <w:tc>
          <w:tcPr>
            <w:tcW w:w="360" w:type="dxa"/>
            <w:vAlign w:val="center"/>
            <w:hideMark/>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5C8F3FA" w14:textId="77777777" w:rsidTr="00F555E9">
        <w:trPr>
          <w:trHeight w:val="165"/>
        </w:trPr>
        <w:tc>
          <w:tcPr>
            <w:tcW w:w="360" w:type="dxa"/>
            <w:vAlign w:val="center"/>
            <w:hideMark/>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008" w:type="dxa"/>
            <w:vAlign w:val="center"/>
            <w:hideMark/>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75A6E59C" w14:textId="77777777" w:rsidTr="00F555E9">
        <w:trPr>
          <w:trHeight w:val="180"/>
        </w:trPr>
        <w:tc>
          <w:tcPr>
            <w:tcW w:w="360" w:type="dxa"/>
            <w:vAlign w:val="center"/>
            <w:hideMark/>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008" w:type="dxa"/>
            <w:vAlign w:val="center"/>
            <w:hideMark/>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15914F19" w14:textId="77777777" w:rsidTr="00F555E9">
        <w:trPr>
          <w:trHeight w:val="165"/>
        </w:trPr>
        <w:tc>
          <w:tcPr>
            <w:tcW w:w="360" w:type="dxa"/>
            <w:vAlign w:val="center"/>
            <w:hideMark/>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008" w:type="dxa"/>
            <w:vAlign w:val="center"/>
            <w:hideMark/>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6FA2C1A0" w14:textId="77777777" w:rsidTr="00F555E9">
        <w:trPr>
          <w:trHeight w:val="165"/>
        </w:trPr>
        <w:tc>
          <w:tcPr>
            <w:tcW w:w="360" w:type="dxa"/>
            <w:vAlign w:val="center"/>
            <w:hideMark/>
          </w:tcPr>
          <w:p w14:paraId="02943E4A" w14:textId="77777777" w:rsidR="00E42721" w:rsidRPr="00B20630" w:rsidRDefault="00E42721" w:rsidP="00F555E9">
            <w:pPr>
              <w:snapToGrid w:val="0"/>
              <w:rPr>
                <w:sz w:val="16"/>
                <w:szCs w:val="16"/>
              </w:rPr>
            </w:pPr>
            <w:r w:rsidRPr="00B20630">
              <w:rPr>
                <w:color w:val="000000"/>
                <w:sz w:val="16"/>
                <w:szCs w:val="16"/>
              </w:rPr>
              <w:lastRenderedPageBreak/>
              <w:t>602</w:t>
            </w:r>
          </w:p>
        </w:tc>
        <w:tc>
          <w:tcPr>
            <w:tcW w:w="864" w:type="dxa"/>
            <w:vAlign w:val="center"/>
            <w:hideMark/>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008" w:type="dxa"/>
            <w:vAlign w:val="center"/>
            <w:hideMark/>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2721" w:rsidRPr="009B3DCC" w14:paraId="4FE32C22" w14:textId="77777777" w:rsidTr="00F555E9">
        <w:trPr>
          <w:trHeight w:val="165"/>
        </w:trPr>
        <w:tc>
          <w:tcPr>
            <w:tcW w:w="360" w:type="dxa"/>
            <w:vAlign w:val="center"/>
            <w:hideMark/>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008" w:type="dxa"/>
            <w:vAlign w:val="center"/>
            <w:hideMark/>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66DC058F" w14:textId="77777777" w:rsidTr="00F555E9">
        <w:trPr>
          <w:trHeight w:val="165"/>
        </w:trPr>
        <w:tc>
          <w:tcPr>
            <w:tcW w:w="360" w:type="dxa"/>
            <w:vAlign w:val="center"/>
            <w:hideMark/>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3C4880E2" w14:textId="77777777" w:rsidTr="00F555E9">
        <w:trPr>
          <w:trHeight w:val="165"/>
        </w:trPr>
        <w:tc>
          <w:tcPr>
            <w:tcW w:w="360" w:type="dxa"/>
            <w:vAlign w:val="center"/>
            <w:hideMark/>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008" w:type="dxa"/>
            <w:vAlign w:val="center"/>
            <w:hideMark/>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2721" w:rsidRPr="009B3DCC" w14:paraId="4BBFF160" w14:textId="77777777" w:rsidTr="00F555E9">
        <w:trPr>
          <w:trHeight w:val="165"/>
        </w:trPr>
        <w:tc>
          <w:tcPr>
            <w:tcW w:w="360" w:type="dxa"/>
            <w:vAlign w:val="center"/>
            <w:hideMark/>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2721" w:rsidRPr="009B3DCC" w14:paraId="37A44A10" w14:textId="77777777" w:rsidTr="00F555E9">
        <w:trPr>
          <w:trHeight w:val="165"/>
        </w:trPr>
        <w:tc>
          <w:tcPr>
            <w:tcW w:w="360" w:type="dxa"/>
            <w:vAlign w:val="center"/>
            <w:hideMark/>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008" w:type="dxa"/>
            <w:vAlign w:val="center"/>
            <w:hideMark/>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2721" w:rsidRPr="009B3DCC" w14:paraId="2CAEC670" w14:textId="77777777" w:rsidTr="00F555E9">
        <w:trPr>
          <w:trHeight w:val="165"/>
        </w:trPr>
        <w:tc>
          <w:tcPr>
            <w:tcW w:w="360" w:type="dxa"/>
            <w:vAlign w:val="center"/>
            <w:hideMark/>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008" w:type="dxa"/>
            <w:vAlign w:val="center"/>
            <w:hideMark/>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5EF6CB2A" w14:textId="77777777" w:rsidTr="00F555E9">
        <w:trPr>
          <w:trHeight w:val="165"/>
        </w:trPr>
        <w:tc>
          <w:tcPr>
            <w:tcW w:w="360" w:type="dxa"/>
            <w:vAlign w:val="center"/>
            <w:hideMark/>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585D99F7" w14:textId="77777777" w:rsidTr="00F555E9">
        <w:trPr>
          <w:trHeight w:val="165"/>
        </w:trPr>
        <w:tc>
          <w:tcPr>
            <w:tcW w:w="360" w:type="dxa"/>
            <w:vAlign w:val="center"/>
            <w:hideMark/>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008" w:type="dxa"/>
            <w:vAlign w:val="center"/>
            <w:hideMark/>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48C38926" w14:textId="77777777" w:rsidTr="00F555E9">
        <w:trPr>
          <w:trHeight w:val="165"/>
        </w:trPr>
        <w:tc>
          <w:tcPr>
            <w:tcW w:w="360" w:type="dxa"/>
            <w:vAlign w:val="center"/>
            <w:hideMark/>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008" w:type="dxa"/>
            <w:vAlign w:val="center"/>
            <w:hideMark/>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7EFD362C" w14:textId="77777777" w:rsidTr="00F555E9">
        <w:trPr>
          <w:trHeight w:val="165"/>
        </w:trPr>
        <w:tc>
          <w:tcPr>
            <w:tcW w:w="360" w:type="dxa"/>
            <w:vAlign w:val="center"/>
            <w:hideMark/>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2721" w:rsidRPr="009B3DCC" w14:paraId="1FCA99BD" w14:textId="77777777" w:rsidTr="00F555E9">
        <w:trPr>
          <w:trHeight w:val="165"/>
        </w:trPr>
        <w:tc>
          <w:tcPr>
            <w:tcW w:w="360" w:type="dxa"/>
            <w:vAlign w:val="center"/>
            <w:hideMark/>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008" w:type="dxa"/>
            <w:vAlign w:val="center"/>
            <w:hideMark/>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4D4D04DA" w14:textId="77777777" w:rsidTr="00F555E9">
        <w:trPr>
          <w:trHeight w:val="180"/>
        </w:trPr>
        <w:tc>
          <w:tcPr>
            <w:tcW w:w="360" w:type="dxa"/>
            <w:vAlign w:val="center"/>
            <w:hideMark/>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008" w:type="dxa"/>
            <w:vAlign w:val="center"/>
            <w:hideMark/>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2092D405" w14:textId="77777777" w:rsidTr="00F555E9">
        <w:trPr>
          <w:trHeight w:val="165"/>
        </w:trPr>
        <w:tc>
          <w:tcPr>
            <w:tcW w:w="360" w:type="dxa"/>
            <w:vAlign w:val="center"/>
            <w:hideMark/>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008" w:type="dxa"/>
            <w:vAlign w:val="center"/>
            <w:hideMark/>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13653270" w14:textId="77777777" w:rsidTr="00F555E9">
        <w:trPr>
          <w:trHeight w:val="165"/>
        </w:trPr>
        <w:tc>
          <w:tcPr>
            <w:tcW w:w="360" w:type="dxa"/>
            <w:vAlign w:val="center"/>
            <w:hideMark/>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008" w:type="dxa"/>
            <w:vAlign w:val="center"/>
            <w:hideMark/>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4B065D1D" w14:textId="77777777" w:rsidTr="00F555E9">
        <w:trPr>
          <w:trHeight w:val="165"/>
        </w:trPr>
        <w:tc>
          <w:tcPr>
            <w:tcW w:w="360" w:type="dxa"/>
            <w:vAlign w:val="center"/>
            <w:hideMark/>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008" w:type="dxa"/>
            <w:vAlign w:val="center"/>
            <w:hideMark/>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2721" w:rsidRPr="009B3DCC" w14:paraId="3D0D3B9F" w14:textId="77777777" w:rsidTr="00F555E9">
        <w:trPr>
          <w:trHeight w:val="165"/>
        </w:trPr>
        <w:tc>
          <w:tcPr>
            <w:tcW w:w="360" w:type="dxa"/>
            <w:vAlign w:val="center"/>
            <w:hideMark/>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008" w:type="dxa"/>
            <w:vAlign w:val="center"/>
            <w:hideMark/>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43C4B782" w14:textId="77777777" w:rsidTr="00F555E9">
        <w:trPr>
          <w:trHeight w:val="165"/>
        </w:trPr>
        <w:tc>
          <w:tcPr>
            <w:tcW w:w="360" w:type="dxa"/>
            <w:vAlign w:val="center"/>
            <w:hideMark/>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008" w:type="dxa"/>
            <w:vAlign w:val="center"/>
            <w:hideMark/>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781A864E" w14:textId="77777777" w:rsidTr="00F555E9">
        <w:trPr>
          <w:trHeight w:val="165"/>
        </w:trPr>
        <w:tc>
          <w:tcPr>
            <w:tcW w:w="360" w:type="dxa"/>
            <w:vAlign w:val="center"/>
            <w:hideMark/>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2721" w:rsidRPr="009B3DCC" w14:paraId="0572FDDC" w14:textId="77777777" w:rsidTr="00F555E9">
        <w:trPr>
          <w:trHeight w:val="165"/>
        </w:trPr>
        <w:tc>
          <w:tcPr>
            <w:tcW w:w="360" w:type="dxa"/>
            <w:vAlign w:val="center"/>
            <w:hideMark/>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2721" w:rsidRPr="009B3DCC" w14:paraId="602F7C78" w14:textId="77777777" w:rsidTr="00F555E9">
        <w:trPr>
          <w:trHeight w:val="165"/>
        </w:trPr>
        <w:tc>
          <w:tcPr>
            <w:tcW w:w="360" w:type="dxa"/>
            <w:vAlign w:val="center"/>
            <w:hideMark/>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486B0099" w14:textId="77777777" w:rsidTr="00F555E9">
        <w:trPr>
          <w:trHeight w:val="165"/>
        </w:trPr>
        <w:tc>
          <w:tcPr>
            <w:tcW w:w="360" w:type="dxa"/>
            <w:vAlign w:val="center"/>
            <w:hideMark/>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008" w:type="dxa"/>
            <w:vAlign w:val="center"/>
            <w:hideMark/>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6CEB254E" w14:textId="77777777" w:rsidTr="00F555E9">
        <w:trPr>
          <w:trHeight w:val="165"/>
        </w:trPr>
        <w:tc>
          <w:tcPr>
            <w:tcW w:w="360" w:type="dxa"/>
            <w:vAlign w:val="center"/>
            <w:hideMark/>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3B3DB1B6" w14:textId="77777777" w:rsidTr="00F555E9">
        <w:trPr>
          <w:trHeight w:val="165"/>
        </w:trPr>
        <w:tc>
          <w:tcPr>
            <w:tcW w:w="360" w:type="dxa"/>
            <w:vAlign w:val="center"/>
            <w:hideMark/>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008" w:type="dxa"/>
            <w:vAlign w:val="center"/>
            <w:hideMark/>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2721" w:rsidRPr="009B3DCC" w14:paraId="5C329B5A" w14:textId="77777777" w:rsidTr="00F555E9">
        <w:trPr>
          <w:trHeight w:val="165"/>
        </w:trPr>
        <w:tc>
          <w:tcPr>
            <w:tcW w:w="360" w:type="dxa"/>
            <w:vAlign w:val="center"/>
            <w:hideMark/>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008" w:type="dxa"/>
            <w:vAlign w:val="center"/>
            <w:hideMark/>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0F78F557" w14:textId="77777777" w:rsidTr="00F555E9">
        <w:trPr>
          <w:trHeight w:val="165"/>
        </w:trPr>
        <w:tc>
          <w:tcPr>
            <w:tcW w:w="360" w:type="dxa"/>
            <w:vAlign w:val="center"/>
            <w:hideMark/>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008" w:type="dxa"/>
            <w:vAlign w:val="center"/>
            <w:hideMark/>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2721" w:rsidRPr="009B3DCC" w14:paraId="7C302EDE" w14:textId="77777777" w:rsidTr="00F555E9">
        <w:trPr>
          <w:trHeight w:val="165"/>
        </w:trPr>
        <w:tc>
          <w:tcPr>
            <w:tcW w:w="360" w:type="dxa"/>
            <w:vAlign w:val="center"/>
            <w:hideMark/>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008" w:type="dxa"/>
            <w:vAlign w:val="center"/>
            <w:hideMark/>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08D4260E" w14:textId="77777777" w:rsidTr="00F555E9">
        <w:trPr>
          <w:trHeight w:val="180"/>
        </w:trPr>
        <w:tc>
          <w:tcPr>
            <w:tcW w:w="360" w:type="dxa"/>
            <w:vAlign w:val="center"/>
            <w:hideMark/>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008" w:type="dxa"/>
            <w:vAlign w:val="center"/>
            <w:hideMark/>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3FFD92D8" w14:textId="77777777" w:rsidTr="00F555E9">
        <w:trPr>
          <w:trHeight w:val="165"/>
        </w:trPr>
        <w:tc>
          <w:tcPr>
            <w:tcW w:w="360" w:type="dxa"/>
            <w:vAlign w:val="center"/>
            <w:hideMark/>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008" w:type="dxa"/>
            <w:vAlign w:val="center"/>
            <w:hideMark/>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EF88D7F" w14:textId="77777777" w:rsidTr="00F555E9">
        <w:trPr>
          <w:trHeight w:val="165"/>
        </w:trPr>
        <w:tc>
          <w:tcPr>
            <w:tcW w:w="360" w:type="dxa"/>
            <w:vAlign w:val="center"/>
            <w:hideMark/>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008" w:type="dxa"/>
            <w:vAlign w:val="center"/>
            <w:hideMark/>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4F20E498" w14:textId="77777777" w:rsidTr="00F555E9">
        <w:trPr>
          <w:trHeight w:val="165"/>
        </w:trPr>
        <w:tc>
          <w:tcPr>
            <w:tcW w:w="360" w:type="dxa"/>
            <w:vAlign w:val="center"/>
            <w:hideMark/>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008" w:type="dxa"/>
            <w:vAlign w:val="center"/>
            <w:hideMark/>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0D696F14" w14:textId="77777777" w:rsidTr="00F555E9">
        <w:trPr>
          <w:trHeight w:val="165"/>
        </w:trPr>
        <w:tc>
          <w:tcPr>
            <w:tcW w:w="360" w:type="dxa"/>
            <w:vAlign w:val="center"/>
            <w:hideMark/>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008" w:type="dxa"/>
            <w:vAlign w:val="center"/>
            <w:hideMark/>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7A084382" w14:textId="77777777" w:rsidTr="00F555E9">
        <w:trPr>
          <w:trHeight w:val="165"/>
        </w:trPr>
        <w:tc>
          <w:tcPr>
            <w:tcW w:w="360" w:type="dxa"/>
            <w:vAlign w:val="center"/>
            <w:hideMark/>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008" w:type="dxa"/>
            <w:vAlign w:val="center"/>
            <w:hideMark/>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56843CE5" w14:textId="77777777" w:rsidTr="00F555E9">
        <w:trPr>
          <w:trHeight w:val="165"/>
        </w:trPr>
        <w:tc>
          <w:tcPr>
            <w:tcW w:w="360" w:type="dxa"/>
            <w:vAlign w:val="center"/>
            <w:hideMark/>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008" w:type="dxa"/>
            <w:vAlign w:val="center"/>
            <w:hideMark/>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2721" w:rsidRPr="009B3DCC" w14:paraId="637FCA39" w14:textId="77777777" w:rsidTr="00F555E9">
        <w:trPr>
          <w:trHeight w:val="165"/>
        </w:trPr>
        <w:tc>
          <w:tcPr>
            <w:tcW w:w="360" w:type="dxa"/>
            <w:vAlign w:val="center"/>
            <w:hideMark/>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2721" w:rsidRPr="009B3DCC" w14:paraId="50A86829" w14:textId="77777777" w:rsidTr="00F555E9">
        <w:trPr>
          <w:trHeight w:val="165"/>
        </w:trPr>
        <w:tc>
          <w:tcPr>
            <w:tcW w:w="360" w:type="dxa"/>
            <w:vAlign w:val="center"/>
            <w:hideMark/>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2721" w:rsidRPr="009B3DCC" w14:paraId="3E92D590" w14:textId="77777777" w:rsidTr="00F555E9">
        <w:trPr>
          <w:trHeight w:val="165"/>
        </w:trPr>
        <w:tc>
          <w:tcPr>
            <w:tcW w:w="360" w:type="dxa"/>
            <w:vAlign w:val="center"/>
            <w:hideMark/>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2721" w:rsidRPr="009B3DCC" w14:paraId="04238D41" w14:textId="77777777" w:rsidTr="00F555E9">
        <w:trPr>
          <w:trHeight w:val="165"/>
        </w:trPr>
        <w:tc>
          <w:tcPr>
            <w:tcW w:w="360" w:type="dxa"/>
            <w:vAlign w:val="center"/>
            <w:hideMark/>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008" w:type="dxa"/>
            <w:vAlign w:val="center"/>
            <w:hideMark/>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2721" w:rsidRPr="009B3DCC" w14:paraId="7028416D" w14:textId="77777777" w:rsidTr="00F555E9">
        <w:trPr>
          <w:trHeight w:val="165"/>
        </w:trPr>
        <w:tc>
          <w:tcPr>
            <w:tcW w:w="360" w:type="dxa"/>
            <w:vAlign w:val="center"/>
            <w:hideMark/>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008" w:type="dxa"/>
            <w:vAlign w:val="center"/>
            <w:hideMark/>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2721" w:rsidRPr="009B3DCC" w14:paraId="20721EE4" w14:textId="77777777" w:rsidTr="00F555E9">
        <w:trPr>
          <w:trHeight w:val="165"/>
        </w:trPr>
        <w:tc>
          <w:tcPr>
            <w:tcW w:w="360" w:type="dxa"/>
            <w:vAlign w:val="center"/>
            <w:hideMark/>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008" w:type="dxa"/>
            <w:vAlign w:val="center"/>
            <w:hideMark/>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08B790B6" w14:textId="77777777" w:rsidTr="00F555E9">
        <w:trPr>
          <w:trHeight w:val="165"/>
        </w:trPr>
        <w:tc>
          <w:tcPr>
            <w:tcW w:w="360" w:type="dxa"/>
            <w:vAlign w:val="center"/>
            <w:hideMark/>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008" w:type="dxa"/>
            <w:vAlign w:val="center"/>
            <w:hideMark/>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1BD0FA22" w14:textId="77777777" w:rsidTr="00F555E9">
        <w:trPr>
          <w:trHeight w:val="180"/>
        </w:trPr>
        <w:tc>
          <w:tcPr>
            <w:tcW w:w="360" w:type="dxa"/>
            <w:vAlign w:val="center"/>
            <w:hideMark/>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008" w:type="dxa"/>
            <w:vAlign w:val="center"/>
            <w:hideMark/>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17312198" w14:textId="77777777" w:rsidTr="00F555E9">
        <w:trPr>
          <w:trHeight w:val="165"/>
        </w:trPr>
        <w:tc>
          <w:tcPr>
            <w:tcW w:w="360" w:type="dxa"/>
            <w:vAlign w:val="center"/>
            <w:hideMark/>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008" w:type="dxa"/>
            <w:vAlign w:val="center"/>
            <w:hideMark/>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2721" w:rsidRPr="009B3DCC" w14:paraId="0B6F48F7" w14:textId="77777777" w:rsidTr="00F555E9">
        <w:trPr>
          <w:trHeight w:val="165"/>
        </w:trPr>
        <w:tc>
          <w:tcPr>
            <w:tcW w:w="360" w:type="dxa"/>
            <w:vAlign w:val="center"/>
            <w:hideMark/>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008" w:type="dxa"/>
            <w:vAlign w:val="center"/>
            <w:hideMark/>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3B745C0B" w14:textId="77777777" w:rsidTr="00F555E9">
        <w:trPr>
          <w:trHeight w:val="165"/>
        </w:trPr>
        <w:tc>
          <w:tcPr>
            <w:tcW w:w="360" w:type="dxa"/>
            <w:vAlign w:val="center"/>
            <w:hideMark/>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008" w:type="dxa"/>
            <w:vAlign w:val="center"/>
            <w:hideMark/>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A028275" w14:textId="77777777" w:rsidTr="00F555E9">
        <w:trPr>
          <w:trHeight w:val="165"/>
        </w:trPr>
        <w:tc>
          <w:tcPr>
            <w:tcW w:w="360" w:type="dxa"/>
            <w:vAlign w:val="center"/>
            <w:hideMark/>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008" w:type="dxa"/>
            <w:vAlign w:val="center"/>
            <w:hideMark/>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60027E8B" w14:textId="77777777" w:rsidTr="00F555E9">
        <w:trPr>
          <w:trHeight w:val="165"/>
        </w:trPr>
        <w:tc>
          <w:tcPr>
            <w:tcW w:w="360" w:type="dxa"/>
            <w:vAlign w:val="center"/>
            <w:hideMark/>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008" w:type="dxa"/>
            <w:vAlign w:val="center"/>
            <w:hideMark/>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2721" w:rsidRPr="009B3DCC" w14:paraId="7D75EE84" w14:textId="77777777" w:rsidTr="00F555E9">
        <w:trPr>
          <w:trHeight w:val="165"/>
        </w:trPr>
        <w:tc>
          <w:tcPr>
            <w:tcW w:w="360" w:type="dxa"/>
            <w:vAlign w:val="center"/>
            <w:hideMark/>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008" w:type="dxa"/>
            <w:vAlign w:val="center"/>
            <w:hideMark/>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311C8CBB" w14:textId="77777777" w:rsidTr="00F555E9">
        <w:trPr>
          <w:trHeight w:val="165"/>
        </w:trPr>
        <w:tc>
          <w:tcPr>
            <w:tcW w:w="360" w:type="dxa"/>
            <w:vAlign w:val="center"/>
            <w:hideMark/>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2721" w:rsidRPr="009B3DCC" w14:paraId="37A4E801" w14:textId="77777777" w:rsidTr="00F555E9">
        <w:trPr>
          <w:trHeight w:val="165"/>
        </w:trPr>
        <w:tc>
          <w:tcPr>
            <w:tcW w:w="360" w:type="dxa"/>
            <w:vAlign w:val="center"/>
            <w:hideMark/>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2721" w:rsidRPr="009B3DCC" w14:paraId="2076B2A3" w14:textId="77777777" w:rsidTr="00F555E9">
        <w:trPr>
          <w:trHeight w:val="165"/>
        </w:trPr>
        <w:tc>
          <w:tcPr>
            <w:tcW w:w="360" w:type="dxa"/>
            <w:vAlign w:val="center"/>
            <w:hideMark/>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008" w:type="dxa"/>
            <w:vAlign w:val="center"/>
            <w:hideMark/>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2721" w:rsidRPr="009B3DCC" w14:paraId="267DC405" w14:textId="77777777" w:rsidTr="00F555E9">
        <w:trPr>
          <w:trHeight w:val="165"/>
        </w:trPr>
        <w:tc>
          <w:tcPr>
            <w:tcW w:w="360" w:type="dxa"/>
            <w:vAlign w:val="center"/>
            <w:hideMark/>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008" w:type="dxa"/>
            <w:vAlign w:val="center"/>
            <w:hideMark/>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2721" w:rsidRPr="009B3DCC" w14:paraId="44EAC7B7" w14:textId="77777777" w:rsidTr="00F555E9">
        <w:trPr>
          <w:trHeight w:val="165"/>
        </w:trPr>
        <w:tc>
          <w:tcPr>
            <w:tcW w:w="360" w:type="dxa"/>
            <w:vAlign w:val="center"/>
            <w:hideMark/>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008" w:type="dxa"/>
            <w:vAlign w:val="center"/>
            <w:hideMark/>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2721" w:rsidRPr="009B3DCC" w14:paraId="2F04EDBF" w14:textId="77777777" w:rsidTr="00F555E9">
        <w:trPr>
          <w:trHeight w:val="165"/>
        </w:trPr>
        <w:tc>
          <w:tcPr>
            <w:tcW w:w="360" w:type="dxa"/>
            <w:vAlign w:val="center"/>
            <w:hideMark/>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2721" w:rsidRPr="009B3DCC" w14:paraId="7CF59ADB" w14:textId="77777777" w:rsidTr="00F555E9">
        <w:trPr>
          <w:trHeight w:val="165"/>
        </w:trPr>
        <w:tc>
          <w:tcPr>
            <w:tcW w:w="360" w:type="dxa"/>
            <w:vAlign w:val="center"/>
            <w:hideMark/>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008" w:type="dxa"/>
            <w:vAlign w:val="center"/>
            <w:hideMark/>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2721" w:rsidRPr="009B3DCC" w14:paraId="43D585CE" w14:textId="77777777" w:rsidTr="00F555E9">
        <w:trPr>
          <w:trHeight w:val="180"/>
        </w:trPr>
        <w:tc>
          <w:tcPr>
            <w:tcW w:w="360" w:type="dxa"/>
            <w:vAlign w:val="center"/>
            <w:hideMark/>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008" w:type="dxa"/>
            <w:vAlign w:val="center"/>
            <w:hideMark/>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14D32B87" w14:textId="77777777" w:rsidTr="00F555E9">
        <w:trPr>
          <w:trHeight w:val="165"/>
        </w:trPr>
        <w:tc>
          <w:tcPr>
            <w:tcW w:w="360" w:type="dxa"/>
            <w:vAlign w:val="center"/>
            <w:hideMark/>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008" w:type="dxa"/>
            <w:vAlign w:val="center"/>
            <w:hideMark/>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2721" w:rsidRPr="009B3DCC" w14:paraId="7203EBE2" w14:textId="77777777" w:rsidTr="00F555E9">
        <w:trPr>
          <w:trHeight w:val="165"/>
        </w:trPr>
        <w:tc>
          <w:tcPr>
            <w:tcW w:w="360" w:type="dxa"/>
            <w:vAlign w:val="center"/>
            <w:hideMark/>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008" w:type="dxa"/>
            <w:vAlign w:val="center"/>
            <w:hideMark/>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66D0589B" w14:textId="77777777" w:rsidTr="00F555E9">
        <w:trPr>
          <w:trHeight w:val="165"/>
        </w:trPr>
        <w:tc>
          <w:tcPr>
            <w:tcW w:w="360" w:type="dxa"/>
            <w:vAlign w:val="center"/>
            <w:hideMark/>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008" w:type="dxa"/>
            <w:vAlign w:val="center"/>
            <w:hideMark/>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3EAB72F6" w14:textId="77777777" w:rsidTr="00F555E9">
        <w:trPr>
          <w:trHeight w:val="165"/>
        </w:trPr>
        <w:tc>
          <w:tcPr>
            <w:tcW w:w="360" w:type="dxa"/>
            <w:vAlign w:val="center"/>
            <w:hideMark/>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68B1D068" w14:textId="77777777" w:rsidTr="00F555E9">
        <w:trPr>
          <w:trHeight w:val="165"/>
        </w:trPr>
        <w:tc>
          <w:tcPr>
            <w:tcW w:w="360" w:type="dxa"/>
            <w:vAlign w:val="center"/>
            <w:hideMark/>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008" w:type="dxa"/>
            <w:vAlign w:val="center"/>
            <w:hideMark/>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098C679F" w14:textId="77777777" w:rsidTr="00F555E9">
        <w:trPr>
          <w:trHeight w:val="165"/>
        </w:trPr>
        <w:tc>
          <w:tcPr>
            <w:tcW w:w="360" w:type="dxa"/>
            <w:vAlign w:val="center"/>
            <w:hideMark/>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008" w:type="dxa"/>
            <w:vAlign w:val="center"/>
            <w:hideMark/>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00FFFFB8" w14:textId="77777777" w:rsidTr="00F555E9">
        <w:trPr>
          <w:trHeight w:val="165"/>
        </w:trPr>
        <w:tc>
          <w:tcPr>
            <w:tcW w:w="360" w:type="dxa"/>
            <w:vAlign w:val="center"/>
            <w:hideMark/>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008" w:type="dxa"/>
            <w:vAlign w:val="center"/>
            <w:hideMark/>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4C4573AC" w14:textId="77777777" w:rsidTr="00F555E9">
        <w:trPr>
          <w:trHeight w:val="165"/>
        </w:trPr>
        <w:tc>
          <w:tcPr>
            <w:tcW w:w="360" w:type="dxa"/>
            <w:vAlign w:val="center"/>
            <w:hideMark/>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2721" w:rsidRPr="009B3DCC" w14:paraId="40F8933C" w14:textId="77777777" w:rsidTr="00F555E9">
        <w:trPr>
          <w:trHeight w:val="165"/>
        </w:trPr>
        <w:tc>
          <w:tcPr>
            <w:tcW w:w="360" w:type="dxa"/>
            <w:vAlign w:val="center"/>
            <w:hideMark/>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2721" w:rsidRPr="009B3DCC" w14:paraId="719B628E" w14:textId="77777777" w:rsidTr="00F555E9">
        <w:trPr>
          <w:trHeight w:val="165"/>
        </w:trPr>
        <w:tc>
          <w:tcPr>
            <w:tcW w:w="360" w:type="dxa"/>
            <w:vAlign w:val="center"/>
            <w:hideMark/>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1A31A79C" w14:textId="77777777" w:rsidTr="00F555E9">
        <w:trPr>
          <w:trHeight w:val="165"/>
        </w:trPr>
        <w:tc>
          <w:tcPr>
            <w:tcW w:w="360" w:type="dxa"/>
            <w:vAlign w:val="center"/>
            <w:hideMark/>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2721" w:rsidRPr="009B3DCC" w14:paraId="647F208B" w14:textId="77777777" w:rsidTr="00F555E9">
        <w:trPr>
          <w:trHeight w:val="165"/>
        </w:trPr>
        <w:tc>
          <w:tcPr>
            <w:tcW w:w="360" w:type="dxa"/>
            <w:vAlign w:val="center"/>
            <w:hideMark/>
          </w:tcPr>
          <w:p w14:paraId="7DF7D46C" w14:textId="77777777" w:rsidR="00E42721" w:rsidRPr="00B20630" w:rsidRDefault="00E42721" w:rsidP="00F555E9">
            <w:pPr>
              <w:snapToGrid w:val="0"/>
              <w:rPr>
                <w:sz w:val="16"/>
                <w:szCs w:val="16"/>
              </w:rPr>
            </w:pPr>
            <w:r w:rsidRPr="00B20630">
              <w:rPr>
                <w:color w:val="000000"/>
                <w:sz w:val="16"/>
                <w:szCs w:val="16"/>
              </w:rPr>
              <w:lastRenderedPageBreak/>
              <w:t>669</w:t>
            </w:r>
          </w:p>
        </w:tc>
        <w:tc>
          <w:tcPr>
            <w:tcW w:w="864" w:type="dxa"/>
            <w:vAlign w:val="center"/>
            <w:hideMark/>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2721" w:rsidRPr="009B3DCC" w14:paraId="02ECC9CB" w14:textId="77777777" w:rsidTr="00F555E9">
        <w:trPr>
          <w:trHeight w:val="165"/>
        </w:trPr>
        <w:tc>
          <w:tcPr>
            <w:tcW w:w="360" w:type="dxa"/>
            <w:vAlign w:val="center"/>
            <w:hideMark/>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7A63757C" w14:textId="77777777" w:rsidTr="00F555E9">
        <w:trPr>
          <w:trHeight w:val="180"/>
        </w:trPr>
        <w:tc>
          <w:tcPr>
            <w:tcW w:w="360" w:type="dxa"/>
            <w:vAlign w:val="center"/>
            <w:hideMark/>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008" w:type="dxa"/>
            <w:vAlign w:val="center"/>
            <w:hideMark/>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4BA0CF90" w14:textId="77777777" w:rsidTr="00F555E9">
        <w:trPr>
          <w:trHeight w:val="165"/>
        </w:trPr>
        <w:tc>
          <w:tcPr>
            <w:tcW w:w="360" w:type="dxa"/>
            <w:vAlign w:val="center"/>
            <w:hideMark/>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008" w:type="dxa"/>
            <w:vAlign w:val="center"/>
            <w:hideMark/>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D76085C" w14:textId="77777777" w:rsidTr="00F555E9">
        <w:trPr>
          <w:trHeight w:val="165"/>
        </w:trPr>
        <w:tc>
          <w:tcPr>
            <w:tcW w:w="360" w:type="dxa"/>
            <w:vAlign w:val="center"/>
            <w:hideMark/>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008" w:type="dxa"/>
            <w:vAlign w:val="center"/>
            <w:hideMark/>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2B4E5188" w14:textId="77777777" w:rsidTr="00F555E9">
        <w:trPr>
          <w:trHeight w:val="165"/>
        </w:trPr>
        <w:tc>
          <w:tcPr>
            <w:tcW w:w="360" w:type="dxa"/>
            <w:vAlign w:val="center"/>
            <w:hideMark/>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008" w:type="dxa"/>
            <w:vAlign w:val="center"/>
            <w:hideMark/>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C1ED9BB" w14:textId="77777777" w:rsidTr="00F555E9">
        <w:trPr>
          <w:trHeight w:val="165"/>
        </w:trPr>
        <w:tc>
          <w:tcPr>
            <w:tcW w:w="360" w:type="dxa"/>
            <w:vAlign w:val="center"/>
            <w:hideMark/>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008" w:type="dxa"/>
            <w:vAlign w:val="center"/>
            <w:hideMark/>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5A6DB6C5" w14:textId="77777777" w:rsidTr="00F555E9">
        <w:trPr>
          <w:trHeight w:val="165"/>
        </w:trPr>
        <w:tc>
          <w:tcPr>
            <w:tcW w:w="360" w:type="dxa"/>
            <w:vAlign w:val="center"/>
            <w:hideMark/>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008" w:type="dxa"/>
            <w:vAlign w:val="center"/>
            <w:hideMark/>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2721" w:rsidRPr="009B3DCC" w14:paraId="1475FB5F" w14:textId="77777777" w:rsidTr="00F555E9">
        <w:trPr>
          <w:trHeight w:val="165"/>
        </w:trPr>
        <w:tc>
          <w:tcPr>
            <w:tcW w:w="360" w:type="dxa"/>
            <w:vAlign w:val="center"/>
            <w:hideMark/>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008" w:type="dxa"/>
            <w:vAlign w:val="center"/>
            <w:hideMark/>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0988F8E6" w14:textId="77777777" w:rsidTr="00F555E9">
        <w:trPr>
          <w:trHeight w:val="165"/>
        </w:trPr>
        <w:tc>
          <w:tcPr>
            <w:tcW w:w="360" w:type="dxa"/>
            <w:vAlign w:val="center"/>
            <w:hideMark/>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008" w:type="dxa"/>
            <w:vAlign w:val="center"/>
            <w:hideMark/>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2721" w:rsidRPr="009B3DCC" w14:paraId="5C635C1C" w14:textId="77777777" w:rsidTr="00F555E9">
        <w:trPr>
          <w:trHeight w:val="165"/>
        </w:trPr>
        <w:tc>
          <w:tcPr>
            <w:tcW w:w="360" w:type="dxa"/>
            <w:vAlign w:val="center"/>
            <w:hideMark/>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008" w:type="dxa"/>
            <w:vAlign w:val="center"/>
            <w:hideMark/>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082FE44D" w14:textId="77777777" w:rsidTr="00F555E9">
        <w:trPr>
          <w:trHeight w:val="165"/>
        </w:trPr>
        <w:tc>
          <w:tcPr>
            <w:tcW w:w="360" w:type="dxa"/>
            <w:vAlign w:val="center"/>
            <w:hideMark/>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0FD997B7" w14:textId="77777777" w:rsidTr="00F555E9">
        <w:trPr>
          <w:trHeight w:val="165"/>
        </w:trPr>
        <w:tc>
          <w:tcPr>
            <w:tcW w:w="360" w:type="dxa"/>
            <w:vAlign w:val="center"/>
            <w:hideMark/>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008" w:type="dxa"/>
            <w:vAlign w:val="center"/>
            <w:hideMark/>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055C82F2" w14:textId="77777777" w:rsidTr="00F555E9">
        <w:trPr>
          <w:trHeight w:val="165"/>
        </w:trPr>
        <w:tc>
          <w:tcPr>
            <w:tcW w:w="360" w:type="dxa"/>
            <w:vAlign w:val="center"/>
            <w:hideMark/>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008" w:type="dxa"/>
            <w:vAlign w:val="center"/>
            <w:hideMark/>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2721" w:rsidRPr="009B3DCC" w14:paraId="27FD82D9" w14:textId="77777777" w:rsidTr="00F555E9">
        <w:trPr>
          <w:trHeight w:val="165"/>
        </w:trPr>
        <w:tc>
          <w:tcPr>
            <w:tcW w:w="360" w:type="dxa"/>
            <w:vAlign w:val="center"/>
            <w:hideMark/>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008" w:type="dxa"/>
            <w:vAlign w:val="center"/>
            <w:hideMark/>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72FB7DDD" w14:textId="77777777" w:rsidTr="00F555E9">
        <w:trPr>
          <w:trHeight w:val="165"/>
        </w:trPr>
        <w:tc>
          <w:tcPr>
            <w:tcW w:w="360" w:type="dxa"/>
            <w:vAlign w:val="center"/>
            <w:hideMark/>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008" w:type="dxa"/>
            <w:vAlign w:val="center"/>
            <w:hideMark/>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7EE10976" w14:textId="77777777" w:rsidTr="00F555E9">
        <w:trPr>
          <w:trHeight w:val="165"/>
        </w:trPr>
        <w:tc>
          <w:tcPr>
            <w:tcW w:w="360" w:type="dxa"/>
            <w:vAlign w:val="center"/>
            <w:hideMark/>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008" w:type="dxa"/>
            <w:vAlign w:val="center"/>
            <w:hideMark/>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174B89C4" w14:textId="77777777" w:rsidTr="00F555E9">
        <w:trPr>
          <w:trHeight w:val="180"/>
        </w:trPr>
        <w:tc>
          <w:tcPr>
            <w:tcW w:w="360" w:type="dxa"/>
            <w:vAlign w:val="center"/>
            <w:hideMark/>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34E05DD6" w14:textId="77777777" w:rsidTr="00F555E9">
        <w:trPr>
          <w:trHeight w:val="165"/>
        </w:trPr>
        <w:tc>
          <w:tcPr>
            <w:tcW w:w="360" w:type="dxa"/>
            <w:vAlign w:val="center"/>
            <w:hideMark/>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008" w:type="dxa"/>
            <w:vAlign w:val="center"/>
            <w:hideMark/>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2721" w:rsidRPr="009B3DCC" w14:paraId="12FC1313" w14:textId="77777777" w:rsidTr="00F555E9">
        <w:trPr>
          <w:trHeight w:val="165"/>
        </w:trPr>
        <w:tc>
          <w:tcPr>
            <w:tcW w:w="360" w:type="dxa"/>
            <w:vAlign w:val="center"/>
            <w:hideMark/>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5878A393" w14:textId="77777777" w:rsidTr="00F555E9">
        <w:trPr>
          <w:trHeight w:val="165"/>
        </w:trPr>
        <w:tc>
          <w:tcPr>
            <w:tcW w:w="360" w:type="dxa"/>
            <w:vAlign w:val="center"/>
            <w:hideMark/>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008" w:type="dxa"/>
            <w:vAlign w:val="center"/>
            <w:hideMark/>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5B59E961" w14:textId="77777777" w:rsidTr="00F555E9">
        <w:trPr>
          <w:trHeight w:val="165"/>
        </w:trPr>
        <w:tc>
          <w:tcPr>
            <w:tcW w:w="360" w:type="dxa"/>
            <w:vAlign w:val="center"/>
            <w:hideMark/>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008" w:type="dxa"/>
            <w:vAlign w:val="center"/>
            <w:hideMark/>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47EF1219" w14:textId="77777777" w:rsidTr="00F555E9">
        <w:trPr>
          <w:trHeight w:val="165"/>
        </w:trPr>
        <w:tc>
          <w:tcPr>
            <w:tcW w:w="360" w:type="dxa"/>
            <w:vAlign w:val="center"/>
            <w:hideMark/>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008" w:type="dxa"/>
            <w:vAlign w:val="center"/>
            <w:hideMark/>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32769583" w14:textId="77777777" w:rsidTr="00F555E9">
        <w:trPr>
          <w:trHeight w:val="165"/>
        </w:trPr>
        <w:tc>
          <w:tcPr>
            <w:tcW w:w="360" w:type="dxa"/>
            <w:vAlign w:val="center"/>
            <w:hideMark/>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FF8623D" w14:textId="77777777" w:rsidTr="00F555E9">
        <w:trPr>
          <w:trHeight w:val="165"/>
        </w:trPr>
        <w:tc>
          <w:tcPr>
            <w:tcW w:w="360" w:type="dxa"/>
            <w:vAlign w:val="center"/>
            <w:hideMark/>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008" w:type="dxa"/>
            <w:vAlign w:val="center"/>
            <w:hideMark/>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0F53DCAF" w14:textId="77777777" w:rsidTr="00F555E9">
        <w:trPr>
          <w:trHeight w:val="165"/>
        </w:trPr>
        <w:tc>
          <w:tcPr>
            <w:tcW w:w="360" w:type="dxa"/>
            <w:vAlign w:val="center"/>
            <w:hideMark/>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008" w:type="dxa"/>
            <w:vAlign w:val="center"/>
            <w:hideMark/>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4CBFE545" w14:textId="77777777" w:rsidTr="00F555E9">
        <w:trPr>
          <w:trHeight w:val="165"/>
        </w:trPr>
        <w:tc>
          <w:tcPr>
            <w:tcW w:w="360" w:type="dxa"/>
            <w:vAlign w:val="center"/>
            <w:hideMark/>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008" w:type="dxa"/>
            <w:vAlign w:val="center"/>
            <w:hideMark/>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2721" w:rsidRPr="009B3DCC" w14:paraId="4A3E97F2" w14:textId="77777777" w:rsidTr="00F555E9">
        <w:trPr>
          <w:trHeight w:val="165"/>
        </w:trPr>
        <w:tc>
          <w:tcPr>
            <w:tcW w:w="360" w:type="dxa"/>
            <w:vAlign w:val="center"/>
            <w:hideMark/>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008" w:type="dxa"/>
            <w:vAlign w:val="center"/>
            <w:hideMark/>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67953C16" w14:textId="77777777" w:rsidTr="00F555E9">
        <w:trPr>
          <w:trHeight w:val="165"/>
        </w:trPr>
        <w:tc>
          <w:tcPr>
            <w:tcW w:w="360" w:type="dxa"/>
            <w:vAlign w:val="center"/>
            <w:hideMark/>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2721" w:rsidRPr="009B3DCC" w14:paraId="1E6D2869" w14:textId="77777777" w:rsidTr="00F555E9">
        <w:trPr>
          <w:trHeight w:val="165"/>
        </w:trPr>
        <w:tc>
          <w:tcPr>
            <w:tcW w:w="360" w:type="dxa"/>
            <w:vAlign w:val="center"/>
            <w:hideMark/>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008" w:type="dxa"/>
            <w:vAlign w:val="center"/>
            <w:hideMark/>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6E43F10A" w14:textId="77777777" w:rsidTr="00F555E9">
        <w:trPr>
          <w:trHeight w:val="165"/>
        </w:trPr>
        <w:tc>
          <w:tcPr>
            <w:tcW w:w="360" w:type="dxa"/>
            <w:vAlign w:val="center"/>
            <w:hideMark/>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1CEF98D3" w14:textId="77777777" w:rsidTr="00F555E9">
        <w:trPr>
          <w:trHeight w:val="180"/>
        </w:trPr>
        <w:tc>
          <w:tcPr>
            <w:tcW w:w="360" w:type="dxa"/>
            <w:vAlign w:val="center"/>
            <w:hideMark/>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008" w:type="dxa"/>
            <w:vAlign w:val="center"/>
            <w:hideMark/>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2721" w:rsidRPr="009B3DCC" w14:paraId="7F1EABB3" w14:textId="77777777" w:rsidTr="00F555E9">
        <w:trPr>
          <w:trHeight w:val="165"/>
        </w:trPr>
        <w:tc>
          <w:tcPr>
            <w:tcW w:w="360" w:type="dxa"/>
            <w:vAlign w:val="center"/>
            <w:hideMark/>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2721" w:rsidRPr="009B3DCC" w14:paraId="6DE28555" w14:textId="77777777" w:rsidTr="00F555E9">
        <w:trPr>
          <w:trHeight w:val="165"/>
        </w:trPr>
        <w:tc>
          <w:tcPr>
            <w:tcW w:w="360" w:type="dxa"/>
            <w:vAlign w:val="center"/>
            <w:hideMark/>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008" w:type="dxa"/>
            <w:vAlign w:val="center"/>
            <w:hideMark/>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2721" w:rsidRPr="009B3DCC" w14:paraId="5AABF5D7" w14:textId="77777777" w:rsidTr="00F555E9">
        <w:trPr>
          <w:trHeight w:val="165"/>
        </w:trPr>
        <w:tc>
          <w:tcPr>
            <w:tcW w:w="360" w:type="dxa"/>
            <w:vAlign w:val="center"/>
            <w:hideMark/>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2721" w:rsidRPr="009B3DCC" w14:paraId="1954EF40" w14:textId="77777777" w:rsidTr="00F555E9">
        <w:trPr>
          <w:trHeight w:val="165"/>
        </w:trPr>
        <w:tc>
          <w:tcPr>
            <w:tcW w:w="360" w:type="dxa"/>
            <w:vAlign w:val="center"/>
            <w:hideMark/>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008" w:type="dxa"/>
            <w:vAlign w:val="center"/>
            <w:hideMark/>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4F865A54" w14:textId="77777777" w:rsidTr="00F555E9">
        <w:trPr>
          <w:trHeight w:val="165"/>
        </w:trPr>
        <w:tc>
          <w:tcPr>
            <w:tcW w:w="360" w:type="dxa"/>
            <w:vAlign w:val="center"/>
            <w:hideMark/>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008" w:type="dxa"/>
            <w:vAlign w:val="center"/>
            <w:hideMark/>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11628A83" w14:textId="77777777" w:rsidTr="00F555E9">
        <w:trPr>
          <w:trHeight w:val="165"/>
        </w:trPr>
        <w:tc>
          <w:tcPr>
            <w:tcW w:w="360" w:type="dxa"/>
            <w:vAlign w:val="center"/>
            <w:hideMark/>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008" w:type="dxa"/>
            <w:vAlign w:val="center"/>
            <w:hideMark/>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2721" w:rsidRPr="009B3DCC" w14:paraId="3B2A7276" w14:textId="77777777" w:rsidTr="00F555E9">
        <w:trPr>
          <w:trHeight w:val="165"/>
        </w:trPr>
        <w:tc>
          <w:tcPr>
            <w:tcW w:w="360" w:type="dxa"/>
            <w:vAlign w:val="center"/>
            <w:hideMark/>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4D66E166" w14:textId="77777777" w:rsidTr="00F555E9">
        <w:trPr>
          <w:trHeight w:val="165"/>
        </w:trPr>
        <w:tc>
          <w:tcPr>
            <w:tcW w:w="360" w:type="dxa"/>
            <w:vAlign w:val="center"/>
            <w:hideMark/>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008" w:type="dxa"/>
            <w:vAlign w:val="center"/>
            <w:hideMark/>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794C6722" w14:textId="77777777" w:rsidTr="00F555E9">
        <w:trPr>
          <w:trHeight w:val="165"/>
        </w:trPr>
        <w:tc>
          <w:tcPr>
            <w:tcW w:w="360" w:type="dxa"/>
            <w:vAlign w:val="center"/>
            <w:hideMark/>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008" w:type="dxa"/>
            <w:vAlign w:val="center"/>
            <w:hideMark/>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5FB35516" w14:textId="77777777" w:rsidTr="00F555E9">
        <w:trPr>
          <w:trHeight w:val="165"/>
        </w:trPr>
        <w:tc>
          <w:tcPr>
            <w:tcW w:w="360" w:type="dxa"/>
            <w:vAlign w:val="center"/>
            <w:hideMark/>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008" w:type="dxa"/>
            <w:vAlign w:val="center"/>
            <w:hideMark/>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64CDC7D7" w14:textId="77777777" w:rsidTr="00F555E9">
        <w:trPr>
          <w:trHeight w:val="165"/>
        </w:trPr>
        <w:tc>
          <w:tcPr>
            <w:tcW w:w="360" w:type="dxa"/>
            <w:vAlign w:val="center"/>
            <w:hideMark/>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008" w:type="dxa"/>
            <w:vAlign w:val="center"/>
            <w:hideMark/>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64FC1BCC" w14:textId="77777777" w:rsidTr="00F555E9">
        <w:trPr>
          <w:trHeight w:val="165"/>
        </w:trPr>
        <w:tc>
          <w:tcPr>
            <w:tcW w:w="360" w:type="dxa"/>
            <w:vAlign w:val="center"/>
            <w:hideMark/>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008" w:type="dxa"/>
            <w:vAlign w:val="center"/>
            <w:hideMark/>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2721" w:rsidRPr="009B3DCC" w14:paraId="7F324E2E" w14:textId="77777777" w:rsidTr="00F555E9">
        <w:trPr>
          <w:trHeight w:val="165"/>
        </w:trPr>
        <w:tc>
          <w:tcPr>
            <w:tcW w:w="360" w:type="dxa"/>
            <w:vAlign w:val="center"/>
            <w:hideMark/>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008" w:type="dxa"/>
            <w:vAlign w:val="center"/>
            <w:hideMark/>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425C3C62" w14:textId="77777777" w:rsidTr="00F555E9">
        <w:trPr>
          <w:trHeight w:val="180"/>
        </w:trPr>
        <w:tc>
          <w:tcPr>
            <w:tcW w:w="360" w:type="dxa"/>
            <w:vAlign w:val="center"/>
            <w:hideMark/>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008" w:type="dxa"/>
            <w:vAlign w:val="center"/>
            <w:hideMark/>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2721" w:rsidRPr="009B3DCC" w14:paraId="552B7091" w14:textId="77777777" w:rsidTr="00F555E9">
        <w:trPr>
          <w:trHeight w:val="165"/>
        </w:trPr>
        <w:tc>
          <w:tcPr>
            <w:tcW w:w="360" w:type="dxa"/>
            <w:vAlign w:val="center"/>
            <w:hideMark/>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008" w:type="dxa"/>
            <w:vAlign w:val="center"/>
            <w:hideMark/>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3B3B1BBA" w14:textId="77777777" w:rsidTr="00F555E9">
        <w:trPr>
          <w:trHeight w:val="165"/>
        </w:trPr>
        <w:tc>
          <w:tcPr>
            <w:tcW w:w="360" w:type="dxa"/>
            <w:vAlign w:val="center"/>
            <w:hideMark/>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3A20FFCD" w14:textId="77777777" w:rsidTr="00F555E9">
        <w:trPr>
          <w:trHeight w:val="165"/>
        </w:trPr>
        <w:tc>
          <w:tcPr>
            <w:tcW w:w="360" w:type="dxa"/>
            <w:vAlign w:val="center"/>
            <w:hideMark/>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008" w:type="dxa"/>
            <w:vAlign w:val="center"/>
            <w:hideMark/>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E88DD92" w14:textId="77777777" w:rsidTr="00F555E9">
        <w:trPr>
          <w:trHeight w:val="165"/>
        </w:trPr>
        <w:tc>
          <w:tcPr>
            <w:tcW w:w="360" w:type="dxa"/>
            <w:vAlign w:val="center"/>
            <w:hideMark/>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008" w:type="dxa"/>
            <w:vAlign w:val="center"/>
            <w:hideMark/>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68F17B21" w14:textId="77777777" w:rsidTr="00F555E9">
        <w:trPr>
          <w:trHeight w:val="165"/>
        </w:trPr>
        <w:tc>
          <w:tcPr>
            <w:tcW w:w="360" w:type="dxa"/>
            <w:vAlign w:val="center"/>
            <w:hideMark/>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008" w:type="dxa"/>
            <w:vAlign w:val="center"/>
            <w:hideMark/>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12EEB2FD" w14:textId="77777777" w:rsidTr="00F555E9">
        <w:trPr>
          <w:trHeight w:val="165"/>
        </w:trPr>
        <w:tc>
          <w:tcPr>
            <w:tcW w:w="360" w:type="dxa"/>
            <w:vAlign w:val="center"/>
            <w:hideMark/>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008" w:type="dxa"/>
            <w:vAlign w:val="center"/>
            <w:hideMark/>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4F0A4452" w14:textId="77777777" w:rsidTr="00F555E9">
        <w:trPr>
          <w:trHeight w:val="165"/>
        </w:trPr>
        <w:tc>
          <w:tcPr>
            <w:tcW w:w="360" w:type="dxa"/>
            <w:vAlign w:val="center"/>
            <w:hideMark/>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008" w:type="dxa"/>
            <w:vAlign w:val="center"/>
            <w:hideMark/>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3185E2BA" w14:textId="77777777" w:rsidTr="00F555E9">
        <w:trPr>
          <w:trHeight w:val="165"/>
        </w:trPr>
        <w:tc>
          <w:tcPr>
            <w:tcW w:w="360" w:type="dxa"/>
            <w:vAlign w:val="center"/>
            <w:hideMark/>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008" w:type="dxa"/>
            <w:vAlign w:val="center"/>
            <w:hideMark/>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3C43B9F6" w14:textId="77777777" w:rsidTr="00F555E9">
        <w:trPr>
          <w:trHeight w:val="165"/>
        </w:trPr>
        <w:tc>
          <w:tcPr>
            <w:tcW w:w="360" w:type="dxa"/>
            <w:vAlign w:val="center"/>
            <w:hideMark/>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008" w:type="dxa"/>
            <w:vAlign w:val="center"/>
            <w:hideMark/>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580CFF12" w14:textId="77777777" w:rsidTr="00F555E9">
        <w:trPr>
          <w:trHeight w:val="165"/>
        </w:trPr>
        <w:tc>
          <w:tcPr>
            <w:tcW w:w="360" w:type="dxa"/>
            <w:vAlign w:val="center"/>
            <w:hideMark/>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008" w:type="dxa"/>
            <w:vAlign w:val="center"/>
            <w:hideMark/>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0651D3D9" w14:textId="77777777" w:rsidTr="00F555E9">
        <w:trPr>
          <w:trHeight w:val="165"/>
        </w:trPr>
        <w:tc>
          <w:tcPr>
            <w:tcW w:w="360" w:type="dxa"/>
            <w:vAlign w:val="center"/>
            <w:hideMark/>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008" w:type="dxa"/>
            <w:vAlign w:val="center"/>
            <w:hideMark/>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00844857" w14:textId="77777777" w:rsidTr="00F555E9">
        <w:trPr>
          <w:trHeight w:val="165"/>
        </w:trPr>
        <w:tc>
          <w:tcPr>
            <w:tcW w:w="360" w:type="dxa"/>
            <w:vAlign w:val="center"/>
            <w:hideMark/>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008" w:type="dxa"/>
            <w:vAlign w:val="center"/>
            <w:hideMark/>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7D706B8" w14:textId="77777777" w:rsidTr="00F555E9">
        <w:trPr>
          <w:trHeight w:val="165"/>
        </w:trPr>
        <w:tc>
          <w:tcPr>
            <w:tcW w:w="360" w:type="dxa"/>
            <w:vAlign w:val="center"/>
            <w:hideMark/>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008" w:type="dxa"/>
            <w:vAlign w:val="center"/>
            <w:hideMark/>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2721" w:rsidRPr="009B3DCC" w14:paraId="074E4CA5" w14:textId="77777777" w:rsidTr="00F555E9">
        <w:trPr>
          <w:trHeight w:val="165"/>
        </w:trPr>
        <w:tc>
          <w:tcPr>
            <w:tcW w:w="360" w:type="dxa"/>
            <w:vAlign w:val="center"/>
            <w:hideMark/>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008" w:type="dxa"/>
            <w:vAlign w:val="center"/>
            <w:hideMark/>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05913694" w14:textId="77777777" w:rsidTr="00F555E9">
        <w:trPr>
          <w:trHeight w:val="180"/>
        </w:trPr>
        <w:tc>
          <w:tcPr>
            <w:tcW w:w="360" w:type="dxa"/>
            <w:vAlign w:val="center"/>
            <w:hideMark/>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008" w:type="dxa"/>
            <w:vAlign w:val="center"/>
            <w:hideMark/>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0BF556D2" w14:textId="77777777" w:rsidTr="00F555E9">
        <w:trPr>
          <w:trHeight w:val="165"/>
        </w:trPr>
        <w:tc>
          <w:tcPr>
            <w:tcW w:w="360" w:type="dxa"/>
            <w:vAlign w:val="center"/>
            <w:hideMark/>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008" w:type="dxa"/>
            <w:vAlign w:val="center"/>
            <w:hideMark/>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04BC9453" w14:textId="77777777" w:rsidTr="00F555E9">
        <w:trPr>
          <w:trHeight w:val="165"/>
        </w:trPr>
        <w:tc>
          <w:tcPr>
            <w:tcW w:w="360" w:type="dxa"/>
            <w:vAlign w:val="center"/>
            <w:hideMark/>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008" w:type="dxa"/>
            <w:vAlign w:val="center"/>
            <w:hideMark/>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2721" w:rsidRPr="009B3DCC" w14:paraId="74204C99" w14:textId="77777777" w:rsidTr="00F555E9">
        <w:trPr>
          <w:trHeight w:val="165"/>
        </w:trPr>
        <w:tc>
          <w:tcPr>
            <w:tcW w:w="360" w:type="dxa"/>
            <w:vAlign w:val="center"/>
            <w:hideMark/>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008" w:type="dxa"/>
            <w:vAlign w:val="center"/>
            <w:hideMark/>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567A9521" w14:textId="77777777" w:rsidTr="00F555E9">
        <w:trPr>
          <w:trHeight w:val="165"/>
        </w:trPr>
        <w:tc>
          <w:tcPr>
            <w:tcW w:w="360" w:type="dxa"/>
            <w:vAlign w:val="center"/>
            <w:hideMark/>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008" w:type="dxa"/>
            <w:vAlign w:val="center"/>
            <w:hideMark/>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2ECB0039" w14:textId="77777777" w:rsidTr="00F555E9">
        <w:trPr>
          <w:trHeight w:val="165"/>
        </w:trPr>
        <w:tc>
          <w:tcPr>
            <w:tcW w:w="360" w:type="dxa"/>
            <w:vAlign w:val="center"/>
            <w:hideMark/>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008" w:type="dxa"/>
            <w:vAlign w:val="center"/>
            <w:hideMark/>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62AE60C" w14:textId="77777777" w:rsidTr="00F555E9">
        <w:trPr>
          <w:trHeight w:val="165"/>
        </w:trPr>
        <w:tc>
          <w:tcPr>
            <w:tcW w:w="360" w:type="dxa"/>
            <w:vAlign w:val="center"/>
            <w:hideMark/>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2721" w:rsidRPr="009B3DCC" w14:paraId="1BD8D2A2" w14:textId="77777777" w:rsidTr="00F555E9">
        <w:trPr>
          <w:trHeight w:val="165"/>
        </w:trPr>
        <w:tc>
          <w:tcPr>
            <w:tcW w:w="360" w:type="dxa"/>
            <w:vAlign w:val="center"/>
            <w:hideMark/>
          </w:tcPr>
          <w:p w14:paraId="06C8091E" w14:textId="77777777" w:rsidR="00E42721" w:rsidRPr="00B20630" w:rsidRDefault="00E42721" w:rsidP="00F555E9">
            <w:pPr>
              <w:snapToGrid w:val="0"/>
              <w:rPr>
                <w:sz w:val="16"/>
                <w:szCs w:val="16"/>
              </w:rPr>
            </w:pPr>
            <w:r w:rsidRPr="00B20630">
              <w:rPr>
                <w:color w:val="000000"/>
                <w:sz w:val="16"/>
                <w:szCs w:val="16"/>
              </w:rPr>
              <w:lastRenderedPageBreak/>
              <w:t>736</w:t>
            </w:r>
          </w:p>
        </w:tc>
        <w:tc>
          <w:tcPr>
            <w:tcW w:w="864" w:type="dxa"/>
            <w:vAlign w:val="center"/>
            <w:hideMark/>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2721" w:rsidRPr="009B3DCC" w14:paraId="1E44C106" w14:textId="77777777" w:rsidTr="00F555E9">
        <w:trPr>
          <w:trHeight w:val="165"/>
        </w:trPr>
        <w:tc>
          <w:tcPr>
            <w:tcW w:w="360" w:type="dxa"/>
            <w:vAlign w:val="center"/>
            <w:hideMark/>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2721" w:rsidRPr="009B3DCC" w14:paraId="5AA90906" w14:textId="77777777" w:rsidTr="00F555E9">
        <w:trPr>
          <w:trHeight w:val="165"/>
        </w:trPr>
        <w:tc>
          <w:tcPr>
            <w:tcW w:w="360" w:type="dxa"/>
            <w:vAlign w:val="center"/>
            <w:hideMark/>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2721" w:rsidRPr="009B3DCC" w14:paraId="2BEA11DA" w14:textId="77777777" w:rsidTr="00F555E9">
        <w:trPr>
          <w:trHeight w:val="165"/>
        </w:trPr>
        <w:tc>
          <w:tcPr>
            <w:tcW w:w="360" w:type="dxa"/>
            <w:vAlign w:val="center"/>
            <w:hideMark/>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2721" w:rsidRPr="009B3DCC" w14:paraId="38F22A60" w14:textId="77777777" w:rsidTr="00F555E9">
        <w:trPr>
          <w:trHeight w:val="165"/>
        </w:trPr>
        <w:tc>
          <w:tcPr>
            <w:tcW w:w="360" w:type="dxa"/>
            <w:vAlign w:val="center"/>
            <w:hideMark/>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008" w:type="dxa"/>
            <w:vAlign w:val="center"/>
            <w:hideMark/>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388E0847" w14:textId="77777777" w:rsidTr="00F555E9">
        <w:trPr>
          <w:trHeight w:val="165"/>
        </w:trPr>
        <w:tc>
          <w:tcPr>
            <w:tcW w:w="360" w:type="dxa"/>
            <w:vAlign w:val="center"/>
            <w:hideMark/>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008" w:type="dxa"/>
            <w:vAlign w:val="center"/>
            <w:hideMark/>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79855800" w14:textId="77777777" w:rsidTr="00F555E9">
        <w:trPr>
          <w:trHeight w:val="165"/>
        </w:trPr>
        <w:tc>
          <w:tcPr>
            <w:tcW w:w="360" w:type="dxa"/>
            <w:vAlign w:val="center"/>
            <w:hideMark/>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2721" w:rsidRPr="009B3DCC" w14:paraId="17DEA84F" w14:textId="77777777" w:rsidTr="00F555E9">
        <w:trPr>
          <w:trHeight w:val="180"/>
        </w:trPr>
        <w:tc>
          <w:tcPr>
            <w:tcW w:w="360" w:type="dxa"/>
            <w:vAlign w:val="center"/>
            <w:hideMark/>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2721" w:rsidRPr="009B3DCC" w14:paraId="15E97B3B" w14:textId="77777777" w:rsidTr="00F555E9">
        <w:trPr>
          <w:trHeight w:val="165"/>
        </w:trPr>
        <w:tc>
          <w:tcPr>
            <w:tcW w:w="360" w:type="dxa"/>
            <w:vAlign w:val="center"/>
            <w:hideMark/>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008" w:type="dxa"/>
            <w:vAlign w:val="center"/>
            <w:hideMark/>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4F4C0846" w14:textId="77777777" w:rsidTr="00F555E9">
        <w:trPr>
          <w:trHeight w:val="165"/>
        </w:trPr>
        <w:tc>
          <w:tcPr>
            <w:tcW w:w="360" w:type="dxa"/>
            <w:vAlign w:val="center"/>
            <w:hideMark/>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008" w:type="dxa"/>
            <w:vAlign w:val="center"/>
            <w:hideMark/>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0B3C4914" w14:textId="77777777" w:rsidTr="00F555E9">
        <w:trPr>
          <w:trHeight w:val="165"/>
        </w:trPr>
        <w:tc>
          <w:tcPr>
            <w:tcW w:w="360" w:type="dxa"/>
            <w:vAlign w:val="center"/>
            <w:hideMark/>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008" w:type="dxa"/>
            <w:vAlign w:val="center"/>
            <w:hideMark/>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3E47616D" w14:textId="77777777" w:rsidTr="00F555E9">
        <w:trPr>
          <w:trHeight w:val="165"/>
        </w:trPr>
        <w:tc>
          <w:tcPr>
            <w:tcW w:w="360" w:type="dxa"/>
            <w:vAlign w:val="center"/>
            <w:hideMark/>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008" w:type="dxa"/>
            <w:vAlign w:val="center"/>
            <w:hideMark/>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2721" w:rsidRPr="009B3DCC" w14:paraId="45B07499" w14:textId="77777777" w:rsidTr="00F555E9">
        <w:trPr>
          <w:trHeight w:val="165"/>
        </w:trPr>
        <w:tc>
          <w:tcPr>
            <w:tcW w:w="360" w:type="dxa"/>
            <w:vAlign w:val="center"/>
            <w:hideMark/>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008" w:type="dxa"/>
            <w:vAlign w:val="center"/>
            <w:hideMark/>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7652084A" w14:textId="77777777" w:rsidTr="00F555E9">
        <w:trPr>
          <w:trHeight w:val="165"/>
        </w:trPr>
        <w:tc>
          <w:tcPr>
            <w:tcW w:w="360" w:type="dxa"/>
            <w:vAlign w:val="center"/>
            <w:hideMark/>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008" w:type="dxa"/>
            <w:vAlign w:val="center"/>
            <w:hideMark/>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396053CF" w14:textId="77777777" w:rsidTr="00F555E9">
        <w:trPr>
          <w:trHeight w:val="165"/>
        </w:trPr>
        <w:tc>
          <w:tcPr>
            <w:tcW w:w="360" w:type="dxa"/>
            <w:vAlign w:val="center"/>
            <w:hideMark/>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008" w:type="dxa"/>
            <w:vAlign w:val="center"/>
            <w:hideMark/>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7AA2B990" w14:textId="77777777" w:rsidTr="00F555E9">
        <w:trPr>
          <w:trHeight w:val="165"/>
        </w:trPr>
        <w:tc>
          <w:tcPr>
            <w:tcW w:w="360" w:type="dxa"/>
            <w:vAlign w:val="center"/>
            <w:hideMark/>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626EBF6D" w14:textId="77777777" w:rsidTr="00F555E9">
        <w:trPr>
          <w:trHeight w:val="165"/>
        </w:trPr>
        <w:tc>
          <w:tcPr>
            <w:tcW w:w="360" w:type="dxa"/>
            <w:vAlign w:val="center"/>
            <w:hideMark/>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008" w:type="dxa"/>
            <w:vAlign w:val="center"/>
            <w:hideMark/>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0BD9DA9D" w14:textId="77777777" w:rsidTr="00F555E9">
        <w:trPr>
          <w:trHeight w:val="165"/>
        </w:trPr>
        <w:tc>
          <w:tcPr>
            <w:tcW w:w="360" w:type="dxa"/>
            <w:vAlign w:val="center"/>
            <w:hideMark/>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008" w:type="dxa"/>
            <w:vAlign w:val="center"/>
            <w:hideMark/>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06976B1F" w14:textId="77777777" w:rsidTr="00F555E9">
        <w:trPr>
          <w:trHeight w:val="165"/>
        </w:trPr>
        <w:tc>
          <w:tcPr>
            <w:tcW w:w="360" w:type="dxa"/>
            <w:vAlign w:val="center"/>
            <w:hideMark/>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008" w:type="dxa"/>
            <w:vAlign w:val="center"/>
            <w:hideMark/>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31262F6C" w14:textId="77777777" w:rsidTr="00F555E9">
        <w:trPr>
          <w:trHeight w:val="165"/>
        </w:trPr>
        <w:tc>
          <w:tcPr>
            <w:tcW w:w="360" w:type="dxa"/>
            <w:vAlign w:val="center"/>
            <w:hideMark/>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008" w:type="dxa"/>
            <w:vAlign w:val="center"/>
            <w:hideMark/>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3E9614C0" w14:textId="77777777" w:rsidTr="00F555E9">
        <w:trPr>
          <w:trHeight w:val="165"/>
        </w:trPr>
        <w:tc>
          <w:tcPr>
            <w:tcW w:w="360" w:type="dxa"/>
            <w:vAlign w:val="center"/>
            <w:hideMark/>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008" w:type="dxa"/>
            <w:vAlign w:val="center"/>
            <w:hideMark/>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4BEFED78" w14:textId="77777777" w:rsidTr="00F555E9">
        <w:trPr>
          <w:trHeight w:val="180"/>
        </w:trPr>
        <w:tc>
          <w:tcPr>
            <w:tcW w:w="360" w:type="dxa"/>
            <w:vAlign w:val="center"/>
            <w:hideMark/>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008" w:type="dxa"/>
            <w:vAlign w:val="center"/>
            <w:hideMark/>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47E3DA03" w14:textId="77777777" w:rsidTr="00F555E9">
        <w:trPr>
          <w:trHeight w:val="165"/>
        </w:trPr>
        <w:tc>
          <w:tcPr>
            <w:tcW w:w="360" w:type="dxa"/>
            <w:vAlign w:val="center"/>
            <w:hideMark/>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008" w:type="dxa"/>
            <w:vAlign w:val="center"/>
            <w:hideMark/>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05774B84" w14:textId="77777777" w:rsidTr="00F555E9">
        <w:trPr>
          <w:trHeight w:val="165"/>
        </w:trPr>
        <w:tc>
          <w:tcPr>
            <w:tcW w:w="360" w:type="dxa"/>
            <w:vAlign w:val="center"/>
            <w:hideMark/>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008" w:type="dxa"/>
            <w:vAlign w:val="center"/>
            <w:hideMark/>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78399890" w14:textId="77777777" w:rsidTr="00F555E9">
        <w:trPr>
          <w:trHeight w:val="165"/>
        </w:trPr>
        <w:tc>
          <w:tcPr>
            <w:tcW w:w="360" w:type="dxa"/>
            <w:vAlign w:val="center"/>
            <w:hideMark/>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008" w:type="dxa"/>
            <w:vAlign w:val="center"/>
            <w:hideMark/>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08DBF40B" w14:textId="77777777" w:rsidTr="00F555E9">
        <w:trPr>
          <w:trHeight w:val="165"/>
        </w:trPr>
        <w:tc>
          <w:tcPr>
            <w:tcW w:w="360" w:type="dxa"/>
            <w:vAlign w:val="center"/>
            <w:hideMark/>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2721" w:rsidRPr="009B3DCC" w14:paraId="3E46F394" w14:textId="77777777" w:rsidTr="00F555E9">
        <w:trPr>
          <w:trHeight w:val="165"/>
        </w:trPr>
        <w:tc>
          <w:tcPr>
            <w:tcW w:w="360" w:type="dxa"/>
            <w:vAlign w:val="center"/>
            <w:hideMark/>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008" w:type="dxa"/>
            <w:vAlign w:val="center"/>
            <w:hideMark/>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6EDB32A3" w14:textId="77777777" w:rsidTr="00F555E9">
        <w:trPr>
          <w:trHeight w:val="165"/>
        </w:trPr>
        <w:tc>
          <w:tcPr>
            <w:tcW w:w="360" w:type="dxa"/>
            <w:vAlign w:val="center"/>
            <w:hideMark/>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008" w:type="dxa"/>
            <w:vAlign w:val="center"/>
            <w:hideMark/>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216E42D4" w14:textId="77777777" w:rsidTr="00F555E9">
        <w:trPr>
          <w:trHeight w:val="165"/>
        </w:trPr>
        <w:tc>
          <w:tcPr>
            <w:tcW w:w="360" w:type="dxa"/>
            <w:vAlign w:val="center"/>
            <w:hideMark/>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008" w:type="dxa"/>
            <w:vAlign w:val="center"/>
            <w:hideMark/>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2815AA56" w14:textId="77777777" w:rsidTr="00F555E9">
        <w:trPr>
          <w:trHeight w:val="165"/>
        </w:trPr>
        <w:tc>
          <w:tcPr>
            <w:tcW w:w="360" w:type="dxa"/>
            <w:vAlign w:val="center"/>
            <w:hideMark/>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008" w:type="dxa"/>
            <w:vAlign w:val="center"/>
            <w:hideMark/>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3BDD6397" w14:textId="77777777" w:rsidTr="00F555E9">
        <w:trPr>
          <w:trHeight w:val="165"/>
        </w:trPr>
        <w:tc>
          <w:tcPr>
            <w:tcW w:w="360" w:type="dxa"/>
            <w:vAlign w:val="center"/>
            <w:hideMark/>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008" w:type="dxa"/>
            <w:vAlign w:val="center"/>
            <w:hideMark/>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2721" w:rsidRPr="009B3DCC" w14:paraId="7BC38BE8" w14:textId="77777777" w:rsidTr="00F555E9">
        <w:trPr>
          <w:trHeight w:val="165"/>
        </w:trPr>
        <w:tc>
          <w:tcPr>
            <w:tcW w:w="360" w:type="dxa"/>
            <w:vAlign w:val="center"/>
            <w:hideMark/>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008" w:type="dxa"/>
            <w:vAlign w:val="center"/>
            <w:hideMark/>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018F6191" w14:textId="77777777" w:rsidTr="00F555E9">
        <w:trPr>
          <w:trHeight w:val="165"/>
        </w:trPr>
        <w:tc>
          <w:tcPr>
            <w:tcW w:w="360" w:type="dxa"/>
            <w:vAlign w:val="center"/>
            <w:hideMark/>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008" w:type="dxa"/>
            <w:vAlign w:val="center"/>
            <w:hideMark/>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1E9DDA1A" w14:textId="77777777" w:rsidTr="00F555E9">
        <w:trPr>
          <w:trHeight w:val="165"/>
        </w:trPr>
        <w:tc>
          <w:tcPr>
            <w:tcW w:w="360" w:type="dxa"/>
            <w:vAlign w:val="center"/>
            <w:hideMark/>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008" w:type="dxa"/>
            <w:vAlign w:val="center"/>
            <w:hideMark/>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471C7DC1" w14:textId="77777777" w:rsidTr="00F555E9">
        <w:trPr>
          <w:trHeight w:val="165"/>
        </w:trPr>
        <w:tc>
          <w:tcPr>
            <w:tcW w:w="360" w:type="dxa"/>
            <w:vAlign w:val="center"/>
            <w:hideMark/>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008" w:type="dxa"/>
            <w:vAlign w:val="center"/>
            <w:hideMark/>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482102AC" w14:textId="77777777" w:rsidTr="00F555E9">
        <w:trPr>
          <w:trHeight w:val="180"/>
        </w:trPr>
        <w:tc>
          <w:tcPr>
            <w:tcW w:w="360" w:type="dxa"/>
            <w:vAlign w:val="center"/>
            <w:hideMark/>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2721" w:rsidRPr="009B3DCC" w14:paraId="6D376A93" w14:textId="77777777" w:rsidTr="00F555E9">
        <w:trPr>
          <w:trHeight w:val="165"/>
        </w:trPr>
        <w:tc>
          <w:tcPr>
            <w:tcW w:w="360" w:type="dxa"/>
            <w:vAlign w:val="center"/>
            <w:hideMark/>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2721" w:rsidRPr="009B3DCC" w14:paraId="63DAFC44" w14:textId="77777777" w:rsidTr="00F555E9">
        <w:trPr>
          <w:trHeight w:val="165"/>
        </w:trPr>
        <w:tc>
          <w:tcPr>
            <w:tcW w:w="360" w:type="dxa"/>
            <w:vAlign w:val="center"/>
            <w:hideMark/>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2721" w:rsidRPr="009B3DCC" w14:paraId="5CD19C99" w14:textId="77777777" w:rsidTr="00F555E9">
        <w:trPr>
          <w:trHeight w:val="165"/>
        </w:trPr>
        <w:tc>
          <w:tcPr>
            <w:tcW w:w="360" w:type="dxa"/>
            <w:vAlign w:val="center"/>
            <w:hideMark/>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133F5647" w14:textId="77777777" w:rsidTr="00F555E9">
        <w:trPr>
          <w:trHeight w:val="165"/>
        </w:trPr>
        <w:tc>
          <w:tcPr>
            <w:tcW w:w="360" w:type="dxa"/>
            <w:vAlign w:val="center"/>
            <w:hideMark/>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008" w:type="dxa"/>
            <w:vAlign w:val="center"/>
            <w:hideMark/>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2FF9E163" w14:textId="77777777" w:rsidTr="00F555E9">
        <w:trPr>
          <w:trHeight w:val="165"/>
        </w:trPr>
        <w:tc>
          <w:tcPr>
            <w:tcW w:w="360" w:type="dxa"/>
            <w:vAlign w:val="center"/>
            <w:hideMark/>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2AFFC2DB" w14:textId="77777777" w:rsidTr="00F555E9">
        <w:trPr>
          <w:trHeight w:val="165"/>
        </w:trPr>
        <w:tc>
          <w:tcPr>
            <w:tcW w:w="360" w:type="dxa"/>
            <w:vAlign w:val="center"/>
            <w:hideMark/>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1624A1D" w14:textId="77777777" w:rsidTr="00F555E9">
        <w:trPr>
          <w:trHeight w:val="165"/>
        </w:trPr>
        <w:tc>
          <w:tcPr>
            <w:tcW w:w="360" w:type="dxa"/>
            <w:vAlign w:val="center"/>
            <w:hideMark/>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008" w:type="dxa"/>
            <w:vAlign w:val="center"/>
            <w:hideMark/>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1FECFAC3" w14:textId="77777777" w:rsidTr="00F555E9">
        <w:trPr>
          <w:trHeight w:val="165"/>
        </w:trPr>
        <w:tc>
          <w:tcPr>
            <w:tcW w:w="360" w:type="dxa"/>
            <w:vAlign w:val="center"/>
            <w:hideMark/>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008" w:type="dxa"/>
            <w:vAlign w:val="center"/>
            <w:hideMark/>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2C4A4A33" w14:textId="77777777" w:rsidTr="00F555E9">
        <w:trPr>
          <w:trHeight w:val="165"/>
        </w:trPr>
        <w:tc>
          <w:tcPr>
            <w:tcW w:w="360" w:type="dxa"/>
            <w:vAlign w:val="center"/>
            <w:hideMark/>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008" w:type="dxa"/>
            <w:vAlign w:val="center"/>
            <w:hideMark/>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4D19CA4B" w14:textId="77777777" w:rsidTr="00F555E9">
        <w:trPr>
          <w:trHeight w:val="165"/>
        </w:trPr>
        <w:tc>
          <w:tcPr>
            <w:tcW w:w="360" w:type="dxa"/>
            <w:vAlign w:val="center"/>
            <w:hideMark/>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008" w:type="dxa"/>
            <w:vAlign w:val="center"/>
            <w:hideMark/>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100E35D" w14:textId="77777777" w:rsidTr="00F555E9">
        <w:trPr>
          <w:trHeight w:val="165"/>
        </w:trPr>
        <w:tc>
          <w:tcPr>
            <w:tcW w:w="360" w:type="dxa"/>
            <w:vAlign w:val="center"/>
            <w:hideMark/>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008" w:type="dxa"/>
            <w:vAlign w:val="center"/>
            <w:hideMark/>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57BF229C" w14:textId="77777777" w:rsidTr="00F555E9">
        <w:trPr>
          <w:trHeight w:val="165"/>
        </w:trPr>
        <w:tc>
          <w:tcPr>
            <w:tcW w:w="360" w:type="dxa"/>
            <w:vAlign w:val="center"/>
            <w:hideMark/>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008" w:type="dxa"/>
            <w:vAlign w:val="center"/>
            <w:hideMark/>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0C257BAF" w14:textId="77777777" w:rsidTr="00F555E9">
        <w:trPr>
          <w:trHeight w:val="165"/>
        </w:trPr>
        <w:tc>
          <w:tcPr>
            <w:tcW w:w="360" w:type="dxa"/>
            <w:vAlign w:val="center"/>
            <w:hideMark/>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008" w:type="dxa"/>
            <w:vAlign w:val="center"/>
            <w:hideMark/>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61EA5A55" w14:textId="77777777" w:rsidTr="00F555E9">
        <w:trPr>
          <w:trHeight w:val="165"/>
        </w:trPr>
        <w:tc>
          <w:tcPr>
            <w:tcW w:w="360" w:type="dxa"/>
            <w:vAlign w:val="center"/>
            <w:hideMark/>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008" w:type="dxa"/>
            <w:vAlign w:val="center"/>
            <w:hideMark/>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2EAB7D54" w14:textId="77777777" w:rsidTr="00F555E9">
        <w:trPr>
          <w:trHeight w:val="180"/>
        </w:trPr>
        <w:tc>
          <w:tcPr>
            <w:tcW w:w="360" w:type="dxa"/>
            <w:vAlign w:val="center"/>
            <w:hideMark/>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008" w:type="dxa"/>
            <w:vAlign w:val="center"/>
            <w:hideMark/>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2359E27B" w14:textId="77777777" w:rsidTr="00F555E9">
        <w:trPr>
          <w:trHeight w:val="165"/>
        </w:trPr>
        <w:tc>
          <w:tcPr>
            <w:tcW w:w="360" w:type="dxa"/>
            <w:vAlign w:val="center"/>
            <w:hideMark/>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008" w:type="dxa"/>
            <w:vAlign w:val="center"/>
            <w:hideMark/>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56708838" w14:textId="77777777" w:rsidTr="00F555E9">
        <w:trPr>
          <w:trHeight w:val="165"/>
        </w:trPr>
        <w:tc>
          <w:tcPr>
            <w:tcW w:w="360" w:type="dxa"/>
            <w:vAlign w:val="center"/>
            <w:hideMark/>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008" w:type="dxa"/>
            <w:vAlign w:val="center"/>
            <w:hideMark/>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501D1CF1" w14:textId="77777777" w:rsidTr="00F555E9">
        <w:trPr>
          <w:trHeight w:val="165"/>
        </w:trPr>
        <w:tc>
          <w:tcPr>
            <w:tcW w:w="360" w:type="dxa"/>
            <w:vAlign w:val="center"/>
            <w:hideMark/>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008" w:type="dxa"/>
            <w:vAlign w:val="center"/>
            <w:hideMark/>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034586C2" w14:textId="77777777" w:rsidTr="00F555E9">
        <w:trPr>
          <w:trHeight w:val="165"/>
        </w:trPr>
        <w:tc>
          <w:tcPr>
            <w:tcW w:w="360" w:type="dxa"/>
            <w:vAlign w:val="center"/>
            <w:hideMark/>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008" w:type="dxa"/>
            <w:vAlign w:val="center"/>
            <w:hideMark/>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2721" w:rsidRPr="009B3DCC" w14:paraId="6B94F986" w14:textId="77777777" w:rsidTr="00F555E9">
        <w:trPr>
          <w:trHeight w:val="165"/>
        </w:trPr>
        <w:tc>
          <w:tcPr>
            <w:tcW w:w="360" w:type="dxa"/>
            <w:vAlign w:val="center"/>
            <w:hideMark/>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008" w:type="dxa"/>
            <w:vAlign w:val="center"/>
            <w:hideMark/>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2721" w:rsidRPr="009B3DCC" w14:paraId="0E2B9E59" w14:textId="77777777" w:rsidTr="00F555E9">
        <w:trPr>
          <w:trHeight w:val="165"/>
        </w:trPr>
        <w:tc>
          <w:tcPr>
            <w:tcW w:w="360" w:type="dxa"/>
            <w:vAlign w:val="center"/>
            <w:hideMark/>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008" w:type="dxa"/>
            <w:vAlign w:val="center"/>
            <w:hideMark/>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32DD57C0" w14:textId="77777777" w:rsidTr="00F555E9">
        <w:trPr>
          <w:trHeight w:val="165"/>
        </w:trPr>
        <w:tc>
          <w:tcPr>
            <w:tcW w:w="360" w:type="dxa"/>
            <w:vAlign w:val="center"/>
            <w:hideMark/>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008" w:type="dxa"/>
            <w:vAlign w:val="center"/>
            <w:hideMark/>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6D1FB60E" w14:textId="77777777" w:rsidTr="00F555E9">
        <w:trPr>
          <w:trHeight w:val="165"/>
        </w:trPr>
        <w:tc>
          <w:tcPr>
            <w:tcW w:w="360" w:type="dxa"/>
            <w:vAlign w:val="center"/>
            <w:hideMark/>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008" w:type="dxa"/>
            <w:vAlign w:val="center"/>
            <w:hideMark/>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3E834C7C" w14:textId="77777777" w:rsidTr="00F555E9">
        <w:trPr>
          <w:trHeight w:val="165"/>
        </w:trPr>
        <w:tc>
          <w:tcPr>
            <w:tcW w:w="360" w:type="dxa"/>
            <w:vAlign w:val="center"/>
            <w:hideMark/>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008" w:type="dxa"/>
            <w:vAlign w:val="center"/>
            <w:hideMark/>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25F2AE8" w14:textId="77777777" w:rsidTr="00F555E9">
        <w:trPr>
          <w:trHeight w:val="165"/>
        </w:trPr>
        <w:tc>
          <w:tcPr>
            <w:tcW w:w="360" w:type="dxa"/>
            <w:vAlign w:val="center"/>
            <w:hideMark/>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008" w:type="dxa"/>
            <w:vAlign w:val="center"/>
            <w:hideMark/>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E8BE0C3" w14:textId="77777777" w:rsidTr="00F555E9">
        <w:trPr>
          <w:trHeight w:val="165"/>
        </w:trPr>
        <w:tc>
          <w:tcPr>
            <w:tcW w:w="360" w:type="dxa"/>
            <w:vAlign w:val="center"/>
            <w:hideMark/>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008" w:type="dxa"/>
            <w:vAlign w:val="center"/>
            <w:hideMark/>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1B1D8BA8" w14:textId="77777777" w:rsidTr="00F555E9">
        <w:trPr>
          <w:trHeight w:val="165"/>
        </w:trPr>
        <w:tc>
          <w:tcPr>
            <w:tcW w:w="360" w:type="dxa"/>
            <w:vAlign w:val="center"/>
            <w:hideMark/>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008" w:type="dxa"/>
            <w:vAlign w:val="center"/>
            <w:hideMark/>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330BBEF3" w14:textId="77777777" w:rsidTr="00F555E9">
        <w:trPr>
          <w:trHeight w:val="165"/>
        </w:trPr>
        <w:tc>
          <w:tcPr>
            <w:tcW w:w="360" w:type="dxa"/>
            <w:vAlign w:val="center"/>
            <w:hideMark/>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008" w:type="dxa"/>
            <w:vAlign w:val="center"/>
            <w:hideMark/>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0BD1C2EB" w14:textId="77777777" w:rsidTr="00F555E9">
        <w:trPr>
          <w:trHeight w:val="180"/>
        </w:trPr>
        <w:tc>
          <w:tcPr>
            <w:tcW w:w="360" w:type="dxa"/>
            <w:vAlign w:val="center"/>
            <w:hideMark/>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008" w:type="dxa"/>
            <w:vAlign w:val="center"/>
            <w:hideMark/>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0B238528" w14:textId="77777777" w:rsidTr="00F555E9">
        <w:trPr>
          <w:trHeight w:val="165"/>
        </w:trPr>
        <w:tc>
          <w:tcPr>
            <w:tcW w:w="360" w:type="dxa"/>
            <w:vAlign w:val="center"/>
            <w:hideMark/>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008" w:type="dxa"/>
            <w:vAlign w:val="center"/>
            <w:hideMark/>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728A0017" w14:textId="77777777" w:rsidTr="00F555E9">
        <w:trPr>
          <w:trHeight w:val="165"/>
        </w:trPr>
        <w:tc>
          <w:tcPr>
            <w:tcW w:w="360" w:type="dxa"/>
            <w:vAlign w:val="center"/>
            <w:hideMark/>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008" w:type="dxa"/>
            <w:vAlign w:val="center"/>
            <w:hideMark/>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23FDD10" w14:textId="77777777" w:rsidTr="00F555E9">
        <w:trPr>
          <w:trHeight w:val="165"/>
        </w:trPr>
        <w:tc>
          <w:tcPr>
            <w:tcW w:w="360" w:type="dxa"/>
            <w:vAlign w:val="center"/>
            <w:hideMark/>
          </w:tcPr>
          <w:p w14:paraId="33325A6F" w14:textId="77777777" w:rsidR="00E42721" w:rsidRPr="00312D86" w:rsidRDefault="00E42721" w:rsidP="00F555E9">
            <w:pPr>
              <w:snapToGrid w:val="0"/>
              <w:rPr>
                <w:sz w:val="16"/>
                <w:szCs w:val="16"/>
              </w:rPr>
            </w:pPr>
            <w:r w:rsidRPr="00312D86">
              <w:rPr>
                <w:color w:val="000000"/>
                <w:sz w:val="16"/>
                <w:szCs w:val="16"/>
              </w:rPr>
              <w:lastRenderedPageBreak/>
              <w:t>803</w:t>
            </w:r>
          </w:p>
        </w:tc>
        <w:tc>
          <w:tcPr>
            <w:tcW w:w="864" w:type="dxa"/>
            <w:vAlign w:val="center"/>
            <w:hideMark/>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008" w:type="dxa"/>
            <w:vAlign w:val="center"/>
            <w:hideMark/>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2259040F" w14:textId="77777777" w:rsidTr="00F555E9">
        <w:trPr>
          <w:trHeight w:val="165"/>
        </w:trPr>
        <w:tc>
          <w:tcPr>
            <w:tcW w:w="360" w:type="dxa"/>
            <w:vAlign w:val="center"/>
            <w:hideMark/>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008" w:type="dxa"/>
            <w:vAlign w:val="center"/>
            <w:hideMark/>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01148413" w14:textId="77777777" w:rsidTr="00F555E9">
        <w:trPr>
          <w:trHeight w:val="165"/>
        </w:trPr>
        <w:tc>
          <w:tcPr>
            <w:tcW w:w="360" w:type="dxa"/>
            <w:vAlign w:val="center"/>
            <w:hideMark/>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008" w:type="dxa"/>
            <w:vAlign w:val="center"/>
            <w:hideMark/>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2721" w:rsidRPr="009B3DCC" w14:paraId="065A7DAA" w14:textId="77777777" w:rsidTr="00F555E9">
        <w:trPr>
          <w:trHeight w:val="165"/>
        </w:trPr>
        <w:tc>
          <w:tcPr>
            <w:tcW w:w="360" w:type="dxa"/>
            <w:vAlign w:val="center"/>
            <w:hideMark/>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2721" w:rsidRPr="009B3DCC" w14:paraId="22031F8F" w14:textId="77777777" w:rsidTr="00F555E9">
        <w:trPr>
          <w:trHeight w:val="165"/>
        </w:trPr>
        <w:tc>
          <w:tcPr>
            <w:tcW w:w="360" w:type="dxa"/>
            <w:vAlign w:val="center"/>
            <w:hideMark/>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008" w:type="dxa"/>
            <w:vAlign w:val="center"/>
            <w:hideMark/>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2721" w:rsidRPr="009B3DCC" w14:paraId="209828C3" w14:textId="77777777" w:rsidTr="00F555E9">
        <w:trPr>
          <w:trHeight w:val="165"/>
        </w:trPr>
        <w:tc>
          <w:tcPr>
            <w:tcW w:w="360" w:type="dxa"/>
            <w:vAlign w:val="center"/>
            <w:hideMark/>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5B56A6D7" w14:textId="77777777" w:rsidTr="00F555E9">
        <w:trPr>
          <w:trHeight w:val="165"/>
        </w:trPr>
        <w:tc>
          <w:tcPr>
            <w:tcW w:w="360" w:type="dxa"/>
            <w:vAlign w:val="center"/>
            <w:hideMark/>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341BCE9E" w14:textId="77777777" w:rsidTr="00F555E9">
        <w:trPr>
          <w:trHeight w:val="165"/>
        </w:trPr>
        <w:tc>
          <w:tcPr>
            <w:tcW w:w="360" w:type="dxa"/>
            <w:vAlign w:val="center"/>
            <w:hideMark/>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1B04FA54" w14:textId="77777777" w:rsidTr="00F555E9">
        <w:trPr>
          <w:trHeight w:val="165"/>
        </w:trPr>
        <w:tc>
          <w:tcPr>
            <w:tcW w:w="360" w:type="dxa"/>
            <w:vAlign w:val="center"/>
            <w:hideMark/>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2721" w:rsidRPr="009B3DCC" w14:paraId="7F84C1B8" w14:textId="77777777" w:rsidTr="00F555E9">
        <w:trPr>
          <w:trHeight w:val="165"/>
        </w:trPr>
        <w:tc>
          <w:tcPr>
            <w:tcW w:w="360" w:type="dxa"/>
            <w:vAlign w:val="center"/>
            <w:hideMark/>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008" w:type="dxa"/>
            <w:vAlign w:val="center"/>
            <w:hideMark/>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2721" w:rsidRPr="009B3DCC" w14:paraId="5FC1A0EC" w14:textId="77777777" w:rsidTr="00F555E9">
        <w:trPr>
          <w:trHeight w:val="165"/>
        </w:trPr>
        <w:tc>
          <w:tcPr>
            <w:tcW w:w="360" w:type="dxa"/>
            <w:vAlign w:val="center"/>
            <w:hideMark/>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019F1E71" w14:textId="77777777" w:rsidTr="00F555E9">
        <w:trPr>
          <w:trHeight w:val="180"/>
        </w:trPr>
        <w:tc>
          <w:tcPr>
            <w:tcW w:w="360" w:type="dxa"/>
            <w:vAlign w:val="center"/>
            <w:hideMark/>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008" w:type="dxa"/>
            <w:vAlign w:val="center"/>
            <w:hideMark/>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68F5573E" w14:textId="77777777" w:rsidTr="00F555E9">
        <w:trPr>
          <w:trHeight w:val="165"/>
        </w:trPr>
        <w:tc>
          <w:tcPr>
            <w:tcW w:w="360" w:type="dxa"/>
            <w:vAlign w:val="center"/>
            <w:hideMark/>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008" w:type="dxa"/>
            <w:vAlign w:val="center"/>
            <w:hideMark/>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7903A796" w14:textId="77777777" w:rsidTr="00F555E9">
        <w:trPr>
          <w:trHeight w:val="165"/>
        </w:trPr>
        <w:tc>
          <w:tcPr>
            <w:tcW w:w="360" w:type="dxa"/>
            <w:vAlign w:val="center"/>
            <w:hideMark/>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008" w:type="dxa"/>
            <w:vAlign w:val="center"/>
            <w:hideMark/>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0ABA9A03" w14:textId="77777777" w:rsidTr="00F555E9">
        <w:trPr>
          <w:trHeight w:val="165"/>
        </w:trPr>
        <w:tc>
          <w:tcPr>
            <w:tcW w:w="360" w:type="dxa"/>
            <w:vAlign w:val="center"/>
            <w:hideMark/>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008" w:type="dxa"/>
            <w:vAlign w:val="center"/>
            <w:hideMark/>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2721" w:rsidRPr="009B3DCC" w14:paraId="09BE890A" w14:textId="77777777" w:rsidTr="00F555E9">
        <w:trPr>
          <w:trHeight w:val="165"/>
        </w:trPr>
        <w:tc>
          <w:tcPr>
            <w:tcW w:w="360" w:type="dxa"/>
            <w:vAlign w:val="center"/>
            <w:hideMark/>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008" w:type="dxa"/>
            <w:vAlign w:val="center"/>
            <w:hideMark/>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93082E6" w14:textId="77777777" w:rsidTr="00F555E9">
        <w:trPr>
          <w:trHeight w:val="165"/>
        </w:trPr>
        <w:tc>
          <w:tcPr>
            <w:tcW w:w="360" w:type="dxa"/>
            <w:vAlign w:val="center"/>
            <w:hideMark/>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008" w:type="dxa"/>
            <w:vAlign w:val="center"/>
            <w:hideMark/>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31ED44E9" w14:textId="77777777" w:rsidTr="00F555E9">
        <w:trPr>
          <w:trHeight w:val="165"/>
        </w:trPr>
        <w:tc>
          <w:tcPr>
            <w:tcW w:w="360" w:type="dxa"/>
            <w:vAlign w:val="center"/>
            <w:hideMark/>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008" w:type="dxa"/>
            <w:vAlign w:val="center"/>
            <w:hideMark/>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0B9B3458" w14:textId="77777777" w:rsidTr="00F555E9">
        <w:trPr>
          <w:trHeight w:val="165"/>
        </w:trPr>
        <w:tc>
          <w:tcPr>
            <w:tcW w:w="360" w:type="dxa"/>
            <w:vAlign w:val="center"/>
            <w:hideMark/>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008" w:type="dxa"/>
            <w:vAlign w:val="center"/>
            <w:hideMark/>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08A53B0" w14:textId="77777777" w:rsidTr="00F555E9">
        <w:trPr>
          <w:trHeight w:val="165"/>
        </w:trPr>
        <w:tc>
          <w:tcPr>
            <w:tcW w:w="360" w:type="dxa"/>
            <w:vAlign w:val="center"/>
            <w:hideMark/>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008" w:type="dxa"/>
            <w:vAlign w:val="center"/>
            <w:hideMark/>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5100A030" w14:textId="77777777" w:rsidTr="00F555E9">
        <w:trPr>
          <w:trHeight w:val="165"/>
        </w:trPr>
        <w:tc>
          <w:tcPr>
            <w:tcW w:w="360" w:type="dxa"/>
            <w:vAlign w:val="center"/>
            <w:hideMark/>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008" w:type="dxa"/>
            <w:vAlign w:val="center"/>
            <w:hideMark/>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1C506E67" w14:textId="77777777" w:rsidTr="00F555E9">
        <w:trPr>
          <w:trHeight w:val="165"/>
        </w:trPr>
        <w:tc>
          <w:tcPr>
            <w:tcW w:w="360" w:type="dxa"/>
            <w:vAlign w:val="center"/>
            <w:hideMark/>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008" w:type="dxa"/>
            <w:vAlign w:val="center"/>
            <w:hideMark/>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47E94F6F" w14:textId="77777777" w:rsidTr="00F555E9">
        <w:trPr>
          <w:trHeight w:val="165"/>
        </w:trPr>
        <w:tc>
          <w:tcPr>
            <w:tcW w:w="360" w:type="dxa"/>
            <w:vAlign w:val="center"/>
            <w:hideMark/>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008" w:type="dxa"/>
            <w:vAlign w:val="center"/>
            <w:hideMark/>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2721" w:rsidRPr="009B3DCC" w14:paraId="060F27AB" w14:textId="77777777" w:rsidTr="00F555E9">
        <w:trPr>
          <w:trHeight w:val="165"/>
        </w:trPr>
        <w:tc>
          <w:tcPr>
            <w:tcW w:w="360" w:type="dxa"/>
            <w:vAlign w:val="center"/>
            <w:hideMark/>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008" w:type="dxa"/>
            <w:vAlign w:val="center"/>
            <w:hideMark/>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5EDC5584" w14:textId="77777777" w:rsidTr="00F555E9">
        <w:trPr>
          <w:trHeight w:val="165"/>
        </w:trPr>
        <w:tc>
          <w:tcPr>
            <w:tcW w:w="360" w:type="dxa"/>
            <w:vAlign w:val="center"/>
            <w:hideMark/>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008" w:type="dxa"/>
            <w:vAlign w:val="center"/>
            <w:hideMark/>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1D1FC3BA" w14:textId="77777777" w:rsidTr="00F555E9">
        <w:trPr>
          <w:trHeight w:val="165"/>
        </w:trPr>
        <w:tc>
          <w:tcPr>
            <w:tcW w:w="360" w:type="dxa"/>
            <w:vAlign w:val="center"/>
            <w:hideMark/>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008" w:type="dxa"/>
            <w:vAlign w:val="center"/>
            <w:hideMark/>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2721" w:rsidRPr="009B3DCC" w14:paraId="287F6C4A" w14:textId="77777777" w:rsidTr="00F555E9">
        <w:trPr>
          <w:trHeight w:val="180"/>
        </w:trPr>
        <w:tc>
          <w:tcPr>
            <w:tcW w:w="360" w:type="dxa"/>
            <w:vAlign w:val="center"/>
            <w:hideMark/>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008" w:type="dxa"/>
            <w:vAlign w:val="center"/>
            <w:hideMark/>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7E948E22" w14:textId="77777777" w:rsidTr="00F555E9">
        <w:trPr>
          <w:trHeight w:val="165"/>
        </w:trPr>
        <w:tc>
          <w:tcPr>
            <w:tcW w:w="360" w:type="dxa"/>
            <w:vAlign w:val="center"/>
            <w:hideMark/>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008" w:type="dxa"/>
            <w:vAlign w:val="center"/>
            <w:hideMark/>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5D573895" w14:textId="77777777" w:rsidTr="00F555E9">
        <w:trPr>
          <w:trHeight w:val="165"/>
        </w:trPr>
        <w:tc>
          <w:tcPr>
            <w:tcW w:w="360" w:type="dxa"/>
            <w:vAlign w:val="center"/>
            <w:hideMark/>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008" w:type="dxa"/>
            <w:vAlign w:val="center"/>
            <w:hideMark/>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2721" w:rsidRPr="009B3DCC" w14:paraId="13AEAAAD" w14:textId="77777777" w:rsidTr="00F555E9">
        <w:trPr>
          <w:trHeight w:val="165"/>
        </w:trPr>
        <w:tc>
          <w:tcPr>
            <w:tcW w:w="360" w:type="dxa"/>
            <w:vAlign w:val="center"/>
            <w:hideMark/>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008" w:type="dxa"/>
            <w:vAlign w:val="center"/>
            <w:hideMark/>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35D6D0AB" w14:textId="77777777" w:rsidTr="00F555E9">
        <w:trPr>
          <w:trHeight w:val="165"/>
        </w:trPr>
        <w:tc>
          <w:tcPr>
            <w:tcW w:w="360" w:type="dxa"/>
            <w:vAlign w:val="center"/>
            <w:hideMark/>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008" w:type="dxa"/>
            <w:vAlign w:val="center"/>
            <w:hideMark/>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6DAE982E" w14:textId="77777777" w:rsidTr="00F555E9">
        <w:trPr>
          <w:trHeight w:val="165"/>
        </w:trPr>
        <w:tc>
          <w:tcPr>
            <w:tcW w:w="360" w:type="dxa"/>
            <w:vAlign w:val="center"/>
            <w:hideMark/>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79DE3C8A" w14:textId="77777777" w:rsidTr="00F555E9">
        <w:trPr>
          <w:trHeight w:val="165"/>
        </w:trPr>
        <w:tc>
          <w:tcPr>
            <w:tcW w:w="360" w:type="dxa"/>
            <w:vAlign w:val="center"/>
            <w:hideMark/>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008" w:type="dxa"/>
            <w:vAlign w:val="center"/>
            <w:hideMark/>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5E17F692" w14:textId="77777777" w:rsidTr="00F555E9">
        <w:trPr>
          <w:trHeight w:val="165"/>
        </w:trPr>
        <w:tc>
          <w:tcPr>
            <w:tcW w:w="360" w:type="dxa"/>
            <w:vAlign w:val="center"/>
            <w:hideMark/>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008" w:type="dxa"/>
            <w:vAlign w:val="center"/>
            <w:hideMark/>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2721" w:rsidRPr="009B3DCC" w14:paraId="6E633049" w14:textId="77777777" w:rsidTr="00F555E9">
        <w:trPr>
          <w:trHeight w:val="165"/>
        </w:trPr>
        <w:tc>
          <w:tcPr>
            <w:tcW w:w="360" w:type="dxa"/>
            <w:vAlign w:val="center"/>
            <w:hideMark/>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008" w:type="dxa"/>
            <w:vAlign w:val="center"/>
            <w:hideMark/>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469C93D4" w14:textId="77777777" w:rsidTr="00F555E9">
        <w:trPr>
          <w:trHeight w:val="165"/>
        </w:trPr>
        <w:tc>
          <w:tcPr>
            <w:tcW w:w="360" w:type="dxa"/>
            <w:vAlign w:val="center"/>
            <w:hideMark/>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008" w:type="dxa"/>
            <w:vAlign w:val="center"/>
            <w:hideMark/>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40981A66" w14:textId="77777777" w:rsidTr="00F555E9">
        <w:trPr>
          <w:trHeight w:val="165"/>
        </w:trPr>
        <w:tc>
          <w:tcPr>
            <w:tcW w:w="360" w:type="dxa"/>
            <w:vAlign w:val="center"/>
            <w:hideMark/>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008" w:type="dxa"/>
            <w:vAlign w:val="center"/>
            <w:hideMark/>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73D4FCC" w14:textId="77777777" w:rsidTr="00F555E9">
        <w:trPr>
          <w:trHeight w:val="165"/>
        </w:trPr>
        <w:tc>
          <w:tcPr>
            <w:tcW w:w="360" w:type="dxa"/>
            <w:vAlign w:val="center"/>
            <w:hideMark/>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008" w:type="dxa"/>
            <w:vAlign w:val="center"/>
            <w:hideMark/>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12E5E479" w14:textId="77777777" w:rsidTr="00F555E9">
        <w:trPr>
          <w:trHeight w:val="165"/>
        </w:trPr>
        <w:tc>
          <w:tcPr>
            <w:tcW w:w="360" w:type="dxa"/>
            <w:vAlign w:val="center"/>
            <w:hideMark/>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008" w:type="dxa"/>
            <w:vAlign w:val="center"/>
            <w:hideMark/>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2721" w:rsidRPr="009B3DCC" w14:paraId="38D0FC99" w14:textId="77777777" w:rsidTr="00F555E9">
        <w:trPr>
          <w:trHeight w:val="165"/>
        </w:trPr>
        <w:tc>
          <w:tcPr>
            <w:tcW w:w="360" w:type="dxa"/>
            <w:vAlign w:val="center"/>
            <w:hideMark/>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008" w:type="dxa"/>
            <w:vAlign w:val="center"/>
            <w:hideMark/>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022EF722" w14:textId="77777777" w:rsidTr="00F555E9">
        <w:trPr>
          <w:trHeight w:val="180"/>
        </w:trPr>
        <w:tc>
          <w:tcPr>
            <w:tcW w:w="360" w:type="dxa"/>
            <w:vAlign w:val="center"/>
            <w:hideMark/>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008" w:type="dxa"/>
            <w:vAlign w:val="center"/>
            <w:hideMark/>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2721" w:rsidRPr="009B3DCC" w14:paraId="2F74A930" w14:textId="77777777" w:rsidTr="00F555E9">
        <w:trPr>
          <w:trHeight w:val="165"/>
        </w:trPr>
        <w:tc>
          <w:tcPr>
            <w:tcW w:w="360" w:type="dxa"/>
            <w:vAlign w:val="center"/>
            <w:hideMark/>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008" w:type="dxa"/>
            <w:vAlign w:val="center"/>
            <w:hideMark/>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2721" w:rsidRPr="009B3DCC" w14:paraId="63F200C9" w14:textId="77777777" w:rsidTr="00F555E9">
        <w:trPr>
          <w:trHeight w:val="165"/>
        </w:trPr>
        <w:tc>
          <w:tcPr>
            <w:tcW w:w="360" w:type="dxa"/>
            <w:vAlign w:val="center"/>
            <w:hideMark/>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008" w:type="dxa"/>
            <w:vAlign w:val="center"/>
            <w:hideMark/>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12858E36" w14:textId="77777777" w:rsidTr="00F555E9">
        <w:trPr>
          <w:trHeight w:val="165"/>
        </w:trPr>
        <w:tc>
          <w:tcPr>
            <w:tcW w:w="360" w:type="dxa"/>
            <w:vAlign w:val="center"/>
            <w:hideMark/>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615B170B" w14:textId="77777777" w:rsidTr="00F555E9">
        <w:trPr>
          <w:trHeight w:val="165"/>
        </w:trPr>
        <w:tc>
          <w:tcPr>
            <w:tcW w:w="360" w:type="dxa"/>
            <w:vAlign w:val="center"/>
            <w:hideMark/>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2721" w:rsidRPr="009B3DCC" w14:paraId="1BB7E142" w14:textId="77777777" w:rsidTr="00F555E9">
        <w:trPr>
          <w:trHeight w:val="165"/>
        </w:trPr>
        <w:tc>
          <w:tcPr>
            <w:tcW w:w="360" w:type="dxa"/>
            <w:vAlign w:val="center"/>
            <w:hideMark/>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008" w:type="dxa"/>
            <w:vAlign w:val="center"/>
            <w:hideMark/>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2721" w:rsidRPr="009B3DCC" w14:paraId="099D003E" w14:textId="77777777" w:rsidTr="00F555E9">
        <w:trPr>
          <w:trHeight w:val="165"/>
        </w:trPr>
        <w:tc>
          <w:tcPr>
            <w:tcW w:w="360" w:type="dxa"/>
            <w:vAlign w:val="center"/>
            <w:hideMark/>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008" w:type="dxa"/>
            <w:vAlign w:val="center"/>
            <w:hideMark/>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1800B70A" w14:textId="77777777" w:rsidTr="00F555E9">
        <w:trPr>
          <w:trHeight w:val="165"/>
        </w:trPr>
        <w:tc>
          <w:tcPr>
            <w:tcW w:w="360" w:type="dxa"/>
            <w:vAlign w:val="center"/>
            <w:hideMark/>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008" w:type="dxa"/>
            <w:vAlign w:val="center"/>
            <w:hideMark/>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0C40AFD5" w14:textId="77777777" w:rsidTr="00F555E9">
        <w:trPr>
          <w:trHeight w:val="165"/>
        </w:trPr>
        <w:tc>
          <w:tcPr>
            <w:tcW w:w="360" w:type="dxa"/>
            <w:vAlign w:val="center"/>
            <w:hideMark/>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008" w:type="dxa"/>
            <w:vAlign w:val="center"/>
            <w:hideMark/>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544399CD" w14:textId="77777777" w:rsidTr="00F555E9">
        <w:trPr>
          <w:trHeight w:val="165"/>
        </w:trPr>
        <w:tc>
          <w:tcPr>
            <w:tcW w:w="360" w:type="dxa"/>
            <w:vAlign w:val="center"/>
            <w:hideMark/>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008" w:type="dxa"/>
            <w:vAlign w:val="center"/>
            <w:hideMark/>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307337BB" w14:textId="77777777" w:rsidTr="00F555E9">
        <w:trPr>
          <w:trHeight w:val="165"/>
        </w:trPr>
        <w:tc>
          <w:tcPr>
            <w:tcW w:w="360" w:type="dxa"/>
            <w:vAlign w:val="center"/>
            <w:hideMark/>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008" w:type="dxa"/>
            <w:vAlign w:val="center"/>
            <w:hideMark/>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2721" w:rsidRPr="009B3DCC" w14:paraId="7D2C1340" w14:textId="77777777" w:rsidTr="00F555E9">
        <w:trPr>
          <w:trHeight w:val="165"/>
        </w:trPr>
        <w:tc>
          <w:tcPr>
            <w:tcW w:w="360" w:type="dxa"/>
            <w:vAlign w:val="center"/>
            <w:hideMark/>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008" w:type="dxa"/>
            <w:vAlign w:val="center"/>
            <w:hideMark/>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73CC70E5" w14:textId="77777777" w:rsidTr="00F555E9">
        <w:trPr>
          <w:trHeight w:val="165"/>
        </w:trPr>
        <w:tc>
          <w:tcPr>
            <w:tcW w:w="360" w:type="dxa"/>
            <w:vAlign w:val="center"/>
            <w:hideMark/>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FC9A709" w14:textId="77777777" w:rsidTr="00F555E9">
        <w:trPr>
          <w:trHeight w:val="165"/>
        </w:trPr>
        <w:tc>
          <w:tcPr>
            <w:tcW w:w="360" w:type="dxa"/>
            <w:vAlign w:val="center"/>
            <w:hideMark/>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008" w:type="dxa"/>
            <w:vAlign w:val="center"/>
            <w:hideMark/>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2721" w:rsidRPr="009B3DCC" w14:paraId="04E8EC8A" w14:textId="77777777" w:rsidTr="00F555E9">
        <w:trPr>
          <w:trHeight w:val="180"/>
        </w:trPr>
        <w:tc>
          <w:tcPr>
            <w:tcW w:w="360" w:type="dxa"/>
            <w:vAlign w:val="center"/>
            <w:hideMark/>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008" w:type="dxa"/>
            <w:vAlign w:val="center"/>
            <w:hideMark/>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2721" w:rsidRPr="009B3DCC" w14:paraId="08574E6C" w14:textId="77777777" w:rsidTr="00F555E9">
        <w:trPr>
          <w:trHeight w:val="165"/>
        </w:trPr>
        <w:tc>
          <w:tcPr>
            <w:tcW w:w="360" w:type="dxa"/>
            <w:vAlign w:val="center"/>
            <w:hideMark/>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008" w:type="dxa"/>
            <w:vAlign w:val="center"/>
            <w:hideMark/>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7ECBB8AC" w14:textId="77777777" w:rsidTr="00F555E9">
        <w:trPr>
          <w:trHeight w:val="165"/>
        </w:trPr>
        <w:tc>
          <w:tcPr>
            <w:tcW w:w="360" w:type="dxa"/>
            <w:vAlign w:val="center"/>
            <w:hideMark/>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5B0BE6B4" w14:textId="77777777" w:rsidTr="00F555E9">
        <w:trPr>
          <w:trHeight w:val="165"/>
        </w:trPr>
        <w:tc>
          <w:tcPr>
            <w:tcW w:w="360" w:type="dxa"/>
            <w:vAlign w:val="center"/>
            <w:hideMark/>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008" w:type="dxa"/>
            <w:vAlign w:val="center"/>
            <w:hideMark/>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6BD74D5C" w14:textId="77777777" w:rsidTr="00F555E9">
        <w:trPr>
          <w:trHeight w:val="165"/>
        </w:trPr>
        <w:tc>
          <w:tcPr>
            <w:tcW w:w="360" w:type="dxa"/>
            <w:vAlign w:val="center"/>
            <w:hideMark/>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008" w:type="dxa"/>
            <w:vAlign w:val="center"/>
            <w:hideMark/>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70EBBA34" w14:textId="77777777" w:rsidTr="00F555E9">
        <w:trPr>
          <w:trHeight w:val="165"/>
        </w:trPr>
        <w:tc>
          <w:tcPr>
            <w:tcW w:w="360" w:type="dxa"/>
            <w:vAlign w:val="center"/>
            <w:hideMark/>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008" w:type="dxa"/>
            <w:vAlign w:val="center"/>
            <w:hideMark/>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CDFC705" w14:textId="77777777" w:rsidTr="00F555E9">
        <w:trPr>
          <w:trHeight w:val="165"/>
        </w:trPr>
        <w:tc>
          <w:tcPr>
            <w:tcW w:w="360" w:type="dxa"/>
            <w:vAlign w:val="center"/>
            <w:hideMark/>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008" w:type="dxa"/>
            <w:vAlign w:val="center"/>
            <w:hideMark/>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0A02C6FD" w14:textId="77777777" w:rsidTr="00F555E9">
        <w:trPr>
          <w:trHeight w:val="165"/>
        </w:trPr>
        <w:tc>
          <w:tcPr>
            <w:tcW w:w="360" w:type="dxa"/>
            <w:vAlign w:val="center"/>
            <w:hideMark/>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008" w:type="dxa"/>
            <w:vAlign w:val="center"/>
            <w:hideMark/>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2D6B95A7" w14:textId="77777777" w:rsidTr="00F555E9">
        <w:trPr>
          <w:trHeight w:val="165"/>
        </w:trPr>
        <w:tc>
          <w:tcPr>
            <w:tcW w:w="360" w:type="dxa"/>
            <w:vAlign w:val="center"/>
            <w:hideMark/>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7C0563C7" w14:textId="77777777" w:rsidTr="00F555E9">
        <w:trPr>
          <w:trHeight w:val="165"/>
        </w:trPr>
        <w:tc>
          <w:tcPr>
            <w:tcW w:w="360" w:type="dxa"/>
            <w:vAlign w:val="center"/>
            <w:hideMark/>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008" w:type="dxa"/>
            <w:vAlign w:val="center"/>
            <w:hideMark/>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697062CB" w14:textId="77777777" w:rsidTr="00F555E9">
        <w:trPr>
          <w:trHeight w:val="165"/>
        </w:trPr>
        <w:tc>
          <w:tcPr>
            <w:tcW w:w="360" w:type="dxa"/>
            <w:vAlign w:val="center"/>
            <w:hideMark/>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008" w:type="dxa"/>
            <w:vAlign w:val="center"/>
            <w:hideMark/>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2165BA67" w14:textId="77777777" w:rsidTr="00F555E9">
        <w:trPr>
          <w:trHeight w:val="165"/>
        </w:trPr>
        <w:tc>
          <w:tcPr>
            <w:tcW w:w="360" w:type="dxa"/>
            <w:vAlign w:val="center"/>
            <w:hideMark/>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008" w:type="dxa"/>
            <w:vAlign w:val="center"/>
            <w:hideMark/>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2721" w:rsidRPr="009B3DCC" w14:paraId="21419CE2" w14:textId="77777777" w:rsidTr="00F555E9">
        <w:trPr>
          <w:trHeight w:val="165"/>
        </w:trPr>
        <w:tc>
          <w:tcPr>
            <w:tcW w:w="360" w:type="dxa"/>
            <w:vAlign w:val="center"/>
            <w:hideMark/>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008" w:type="dxa"/>
            <w:vAlign w:val="center"/>
            <w:hideMark/>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7230BCB0" w14:textId="77777777" w:rsidTr="00F555E9">
        <w:trPr>
          <w:trHeight w:val="165"/>
        </w:trPr>
        <w:tc>
          <w:tcPr>
            <w:tcW w:w="360" w:type="dxa"/>
            <w:vAlign w:val="center"/>
            <w:hideMark/>
          </w:tcPr>
          <w:p w14:paraId="6D2C3C4D" w14:textId="77777777" w:rsidR="00E42721" w:rsidRPr="00312D86" w:rsidRDefault="00E42721" w:rsidP="00F555E9">
            <w:pPr>
              <w:snapToGrid w:val="0"/>
              <w:rPr>
                <w:sz w:val="16"/>
                <w:szCs w:val="16"/>
              </w:rPr>
            </w:pPr>
            <w:r w:rsidRPr="00312D86">
              <w:rPr>
                <w:color w:val="000000"/>
                <w:sz w:val="16"/>
                <w:szCs w:val="16"/>
              </w:rPr>
              <w:lastRenderedPageBreak/>
              <w:t>870</w:t>
            </w:r>
          </w:p>
        </w:tc>
        <w:tc>
          <w:tcPr>
            <w:tcW w:w="864" w:type="dxa"/>
            <w:vAlign w:val="center"/>
            <w:hideMark/>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008" w:type="dxa"/>
            <w:vAlign w:val="center"/>
            <w:hideMark/>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2721" w:rsidRPr="009B3DCC" w14:paraId="13DB7B8B" w14:textId="77777777" w:rsidTr="00F555E9">
        <w:trPr>
          <w:trHeight w:val="180"/>
        </w:trPr>
        <w:tc>
          <w:tcPr>
            <w:tcW w:w="360" w:type="dxa"/>
            <w:vAlign w:val="center"/>
            <w:hideMark/>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008" w:type="dxa"/>
            <w:vAlign w:val="center"/>
            <w:hideMark/>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076A02F9" w14:textId="77777777" w:rsidTr="00F555E9">
        <w:trPr>
          <w:trHeight w:val="165"/>
        </w:trPr>
        <w:tc>
          <w:tcPr>
            <w:tcW w:w="360" w:type="dxa"/>
            <w:vAlign w:val="center"/>
            <w:hideMark/>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008" w:type="dxa"/>
            <w:vAlign w:val="center"/>
            <w:hideMark/>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07102CD8" w14:textId="77777777" w:rsidTr="00F555E9">
        <w:trPr>
          <w:trHeight w:val="165"/>
        </w:trPr>
        <w:tc>
          <w:tcPr>
            <w:tcW w:w="360" w:type="dxa"/>
            <w:vAlign w:val="center"/>
            <w:hideMark/>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008" w:type="dxa"/>
            <w:vAlign w:val="center"/>
            <w:hideMark/>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4A5EA821" w14:textId="77777777" w:rsidTr="00F555E9">
        <w:trPr>
          <w:trHeight w:val="165"/>
        </w:trPr>
        <w:tc>
          <w:tcPr>
            <w:tcW w:w="360" w:type="dxa"/>
            <w:vAlign w:val="center"/>
            <w:hideMark/>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008" w:type="dxa"/>
            <w:vAlign w:val="center"/>
            <w:hideMark/>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2721" w:rsidRPr="009B3DCC" w14:paraId="0144F2F7" w14:textId="77777777" w:rsidTr="00F555E9">
        <w:trPr>
          <w:trHeight w:val="165"/>
        </w:trPr>
        <w:tc>
          <w:tcPr>
            <w:tcW w:w="360" w:type="dxa"/>
            <w:vAlign w:val="center"/>
            <w:hideMark/>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008" w:type="dxa"/>
            <w:vAlign w:val="center"/>
            <w:hideMark/>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2234ABE6" w14:textId="77777777" w:rsidTr="00F555E9">
        <w:trPr>
          <w:trHeight w:val="165"/>
        </w:trPr>
        <w:tc>
          <w:tcPr>
            <w:tcW w:w="360" w:type="dxa"/>
            <w:vAlign w:val="center"/>
            <w:hideMark/>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008" w:type="dxa"/>
            <w:vAlign w:val="center"/>
            <w:hideMark/>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4B6ECCA3" w14:textId="77777777" w:rsidTr="00F555E9">
        <w:trPr>
          <w:trHeight w:val="165"/>
        </w:trPr>
        <w:tc>
          <w:tcPr>
            <w:tcW w:w="360" w:type="dxa"/>
            <w:vAlign w:val="center"/>
            <w:hideMark/>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008" w:type="dxa"/>
            <w:vAlign w:val="center"/>
            <w:hideMark/>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323014AA" w14:textId="77777777" w:rsidTr="00F555E9">
        <w:trPr>
          <w:trHeight w:val="165"/>
        </w:trPr>
        <w:tc>
          <w:tcPr>
            <w:tcW w:w="360" w:type="dxa"/>
            <w:vAlign w:val="center"/>
            <w:hideMark/>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008" w:type="dxa"/>
            <w:vAlign w:val="center"/>
            <w:hideMark/>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47F2F92F" w14:textId="77777777" w:rsidTr="00F555E9">
        <w:trPr>
          <w:trHeight w:val="165"/>
        </w:trPr>
        <w:tc>
          <w:tcPr>
            <w:tcW w:w="360" w:type="dxa"/>
            <w:vAlign w:val="center"/>
            <w:hideMark/>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008" w:type="dxa"/>
            <w:vAlign w:val="center"/>
            <w:hideMark/>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1606BB99" w14:textId="77777777" w:rsidTr="00F555E9">
        <w:trPr>
          <w:trHeight w:val="165"/>
        </w:trPr>
        <w:tc>
          <w:tcPr>
            <w:tcW w:w="360" w:type="dxa"/>
            <w:vAlign w:val="center"/>
            <w:hideMark/>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008" w:type="dxa"/>
            <w:vAlign w:val="center"/>
            <w:hideMark/>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7223BCAF" w14:textId="77777777" w:rsidTr="00F555E9">
        <w:trPr>
          <w:trHeight w:val="165"/>
        </w:trPr>
        <w:tc>
          <w:tcPr>
            <w:tcW w:w="360" w:type="dxa"/>
            <w:vAlign w:val="center"/>
            <w:hideMark/>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0DE2EEAE" w14:textId="77777777" w:rsidTr="00F555E9">
        <w:trPr>
          <w:trHeight w:val="165"/>
        </w:trPr>
        <w:tc>
          <w:tcPr>
            <w:tcW w:w="360" w:type="dxa"/>
            <w:vAlign w:val="center"/>
            <w:hideMark/>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53969A9B" w14:textId="77777777" w:rsidTr="00F555E9">
        <w:trPr>
          <w:trHeight w:val="165"/>
        </w:trPr>
        <w:tc>
          <w:tcPr>
            <w:tcW w:w="360" w:type="dxa"/>
            <w:vAlign w:val="center"/>
            <w:hideMark/>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1F6F42A" w14:textId="77777777" w:rsidTr="00F555E9">
        <w:trPr>
          <w:trHeight w:val="165"/>
        </w:trPr>
        <w:tc>
          <w:tcPr>
            <w:tcW w:w="360" w:type="dxa"/>
            <w:vAlign w:val="center"/>
            <w:hideMark/>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2609BEFB" w14:textId="77777777" w:rsidTr="00F555E9">
        <w:trPr>
          <w:trHeight w:val="165"/>
        </w:trPr>
        <w:tc>
          <w:tcPr>
            <w:tcW w:w="360" w:type="dxa"/>
            <w:vAlign w:val="center"/>
            <w:hideMark/>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AFBD08" w14:textId="77777777" w:rsidTr="00F555E9">
        <w:trPr>
          <w:trHeight w:val="180"/>
        </w:trPr>
        <w:tc>
          <w:tcPr>
            <w:tcW w:w="360" w:type="dxa"/>
            <w:vAlign w:val="center"/>
            <w:hideMark/>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008" w:type="dxa"/>
            <w:vAlign w:val="center"/>
            <w:hideMark/>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BFD486E" w14:textId="77777777" w:rsidTr="00F555E9">
        <w:trPr>
          <w:trHeight w:val="165"/>
        </w:trPr>
        <w:tc>
          <w:tcPr>
            <w:tcW w:w="360" w:type="dxa"/>
            <w:vAlign w:val="center"/>
            <w:hideMark/>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DAD211F" w14:textId="77777777" w:rsidTr="00F555E9">
        <w:trPr>
          <w:trHeight w:val="165"/>
        </w:trPr>
        <w:tc>
          <w:tcPr>
            <w:tcW w:w="360" w:type="dxa"/>
            <w:vAlign w:val="center"/>
            <w:hideMark/>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008" w:type="dxa"/>
            <w:vAlign w:val="center"/>
            <w:hideMark/>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631BC2A" w14:textId="77777777" w:rsidTr="00F555E9">
        <w:trPr>
          <w:trHeight w:val="165"/>
        </w:trPr>
        <w:tc>
          <w:tcPr>
            <w:tcW w:w="360" w:type="dxa"/>
            <w:vAlign w:val="center"/>
            <w:hideMark/>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6F988A6F" w14:textId="77777777" w:rsidTr="00F555E9">
        <w:trPr>
          <w:trHeight w:val="165"/>
        </w:trPr>
        <w:tc>
          <w:tcPr>
            <w:tcW w:w="360" w:type="dxa"/>
            <w:vAlign w:val="center"/>
            <w:hideMark/>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008" w:type="dxa"/>
            <w:vAlign w:val="center"/>
            <w:hideMark/>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65ABCBF5" w14:textId="77777777" w:rsidTr="00F555E9">
        <w:trPr>
          <w:trHeight w:val="165"/>
        </w:trPr>
        <w:tc>
          <w:tcPr>
            <w:tcW w:w="360" w:type="dxa"/>
            <w:vAlign w:val="center"/>
            <w:hideMark/>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6267F11" w14:textId="77777777" w:rsidTr="00F555E9">
        <w:trPr>
          <w:trHeight w:val="165"/>
        </w:trPr>
        <w:tc>
          <w:tcPr>
            <w:tcW w:w="360" w:type="dxa"/>
            <w:vAlign w:val="center"/>
            <w:hideMark/>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30E54EA6" w14:textId="77777777" w:rsidTr="00F555E9">
        <w:trPr>
          <w:trHeight w:val="165"/>
        </w:trPr>
        <w:tc>
          <w:tcPr>
            <w:tcW w:w="360" w:type="dxa"/>
            <w:vAlign w:val="center"/>
            <w:hideMark/>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6983D7D" w14:textId="77777777" w:rsidTr="00F555E9">
        <w:trPr>
          <w:trHeight w:val="165"/>
        </w:trPr>
        <w:tc>
          <w:tcPr>
            <w:tcW w:w="360" w:type="dxa"/>
            <w:vAlign w:val="center"/>
            <w:hideMark/>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EBD8DA1" w14:textId="77777777" w:rsidTr="00F555E9">
        <w:trPr>
          <w:trHeight w:val="165"/>
        </w:trPr>
        <w:tc>
          <w:tcPr>
            <w:tcW w:w="360" w:type="dxa"/>
            <w:vAlign w:val="center"/>
            <w:hideMark/>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008" w:type="dxa"/>
            <w:vAlign w:val="center"/>
            <w:hideMark/>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30EDEDCF" w14:textId="77777777" w:rsidTr="00F555E9">
        <w:trPr>
          <w:trHeight w:val="165"/>
        </w:trPr>
        <w:tc>
          <w:tcPr>
            <w:tcW w:w="360" w:type="dxa"/>
            <w:vAlign w:val="center"/>
            <w:hideMark/>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7937A2E7" w14:textId="77777777" w:rsidTr="00F555E9">
        <w:trPr>
          <w:trHeight w:val="165"/>
        </w:trPr>
        <w:tc>
          <w:tcPr>
            <w:tcW w:w="360" w:type="dxa"/>
            <w:vAlign w:val="center"/>
            <w:hideMark/>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F09C7FF" w14:textId="77777777" w:rsidTr="00F555E9">
        <w:trPr>
          <w:trHeight w:val="165"/>
        </w:trPr>
        <w:tc>
          <w:tcPr>
            <w:tcW w:w="360" w:type="dxa"/>
            <w:vAlign w:val="center"/>
            <w:hideMark/>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0CD7E81" w14:textId="77777777" w:rsidTr="00F555E9">
        <w:trPr>
          <w:trHeight w:val="165"/>
        </w:trPr>
        <w:tc>
          <w:tcPr>
            <w:tcW w:w="360" w:type="dxa"/>
            <w:vAlign w:val="center"/>
            <w:hideMark/>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FCCF2D6" w14:textId="77777777" w:rsidTr="00F555E9">
        <w:trPr>
          <w:trHeight w:val="180"/>
        </w:trPr>
        <w:tc>
          <w:tcPr>
            <w:tcW w:w="360" w:type="dxa"/>
            <w:vAlign w:val="center"/>
            <w:hideMark/>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4ADA5DE" w14:textId="77777777" w:rsidTr="00F555E9">
        <w:trPr>
          <w:trHeight w:val="165"/>
        </w:trPr>
        <w:tc>
          <w:tcPr>
            <w:tcW w:w="360" w:type="dxa"/>
            <w:vAlign w:val="center"/>
            <w:hideMark/>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064A1889" w14:textId="77777777" w:rsidTr="00F555E9">
        <w:trPr>
          <w:trHeight w:val="165"/>
        </w:trPr>
        <w:tc>
          <w:tcPr>
            <w:tcW w:w="360" w:type="dxa"/>
            <w:vAlign w:val="center"/>
            <w:hideMark/>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284BB42" w14:textId="77777777" w:rsidTr="00F555E9">
        <w:trPr>
          <w:trHeight w:val="165"/>
        </w:trPr>
        <w:tc>
          <w:tcPr>
            <w:tcW w:w="360" w:type="dxa"/>
            <w:vAlign w:val="center"/>
            <w:hideMark/>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008" w:type="dxa"/>
            <w:vAlign w:val="center"/>
            <w:hideMark/>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42748DFD" w14:textId="77777777" w:rsidTr="00F555E9">
        <w:trPr>
          <w:trHeight w:val="165"/>
        </w:trPr>
        <w:tc>
          <w:tcPr>
            <w:tcW w:w="360" w:type="dxa"/>
            <w:vAlign w:val="center"/>
            <w:hideMark/>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2D558F97" w14:textId="77777777" w:rsidTr="00F555E9">
        <w:trPr>
          <w:trHeight w:val="165"/>
        </w:trPr>
        <w:tc>
          <w:tcPr>
            <w:tcW w:w="360" w:type="dxa"/>
            <w:vAlign w:val="center"/>
            <w:hideMark/>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5E0D5D54" w14:textId="77777777" w:rsidTr="00F555E9">
        <w:trPr>
          <w:trHeight w:val="165"/>
        </w:trPr>
        <w:tc>
          <w:tcPr>
            <w:tcW w:w="360" w:type="dxa"/>
            <w:vAlign w:val="center"/>
            <w:hideMark/>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34862FE" w14:textId="77777777" w:rsidTr="00F555E9">
        <w:trPr>
          <w:trHeight w:val="165"/>
        </w:trPr>
        <w:tc>
          <w:tcPr>
            <w:tcW w:w="360" w:type="dxa"/>
            <w:vAlign w:val="center"/>
            <w:hideMark/>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6F487CBD" w14:textId="77777777" w:rsidTr="00F555E9">
        <w:trPr>
          <w:trHeight w:val="165"/>
        </w:trPr>
        <w:tc>
          <w:tcPr>
            <w:tcW w:w="360" w:type="dxa"/>
            <w:vAlign w:val="center"/>
            <w:hideMark/>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606269D" w14:textId="77777777" w:rsidTr="00F555E9">
        <w:trPr>
          <w:trHeight w:val="165"/>
        </w:trPr>
        <w:tc>
          <w:tcPr>
            <w:tcW w:w="360" w:type="dxa"/>
            <w:vAlign w:val="center"/>
            <w:hideMark/>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6FF9FF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4A3FD1EF" w14:textId="77777777" w:rsidTr="00F555E9">
        <w:trPr>
          <w:trHeight w:val="165"/>
        </w:trPr>
        <w:tc>
          <w:tcPr>
            <w:tcW w:w="360" w:type="dxa"/>
            <w:vAlign w:val="center"/>
            <w:hideMark/>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451E96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2721" w:rsidRPr="009B3DCC" w14:paraId="5312837D" w14:textId="77777777" w:rsidTr="00F555E9">
        <w:trPr>
          <w:trHeight w:val="165"/>
        </w:trPr>
        <w:tc>
          <w:tcPr>
            <w:tcW w:w="360" w:type="dxa"/>
            <w:vAlign w:val="center"/>
            <w:hideMark/>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85B4D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2721" w:rsidRPr="009B3DCC" w14:paraId="23006074" w14:textId="77777777" w:rsidTr="00F555E9">
        <w:trPr>
          <w:trHeight w:val="165"/>
        </w:trPr>
        <w:tc>
          <w:tcPr>
            <w:tcW w:w="360" w:type="dxa"/>
            <w:vAlign w:val="center"/>
            <w:hideMark/>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D555ED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2721" w:rsidRPr="009B3DCC" w14:paraId="399ED824" w14:textId="77777777" w:rsidTr="00F555E9">
        <w:trPr>
          <w:trHeight w:val="165"/>
        </w:trPr>
        <w:tc>
          <w:tcPr>
            <w:tcW w:w="360" w:type="dxa"/>
            <w:vAlign w:val="center"/>
            <w:hideMark/>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87FF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70E41ACB" w14:textId="77777777" w:rsidTr="00F555E9">
        <w:trPr>
          <w:trHeight w:val="180"/>
        </w:trPr>
        <w:tc>
          <w:tcPr>
            <w:tcW w:w="360" w:type="dxa"/>
            <w:vAlign w:val="center"/>
            <w:hideMark/>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A95EC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35C6802" w14:textId="77777777" w:rsidTr="00F555E9">
        <w:trPr>
          <w:trHeight w:val="165"/>
        </w:trPr>
        <w:tc>
          <w:tcPr>
            <w:tcW w:w="360" w:type="dxa"/>
            <w:vAlign w:val="center"/>
            <w:hideMark/>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D1433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36F3B9ED" w14:textId="77777777" w:rsidTr="00F555E9">
        <w:trPr>
          <w:trHeight w:val="165"/>
        </w:trPr>
        <w:tc>
          <w:tcPr>
            <w:tcW w:w="360" w:type="dxa"/>
            <w:vAlign w:val="center"/>
            <w:hideMark/>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67262D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4639D341" w14:textId="77777777" w:rsidTr="00F555E9">
        <w:trPr>
          <w:trHeight w:val="165"/>
        </w:trPr>
        <w:tc>
          <w:tcPr>
            <w:tcW w:w="360" w:type="dxa"/>
            <w:vAlign w:val="center"/>
            <w:hideMark/>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0F15EE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6F0F018" w14:textId="77777777" w:rsidTr="00F555E9">
        <w:trPr>
          <w:trHeight w:val="165"/>
        </w:trPr>
        <w:tc>
          <w:tcPr>
            <w:tcW w:w="360" w:type="dxa"/>
            <w:vAlign w:val="center"/>
            <w:hideMark/>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99B7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331CF9B" w14:textId="77777777" w:rsidTr="00F555E9">
        <w:trPr>
          <w:trHeight w:val="165"/>
        </w:trPr>
        <w:tc>
          <w:tcPr>
            <w:tcW w:w="360" w:type="dxa"/>
            <w:vAlign w:val="center"/>
            <w:hideMark/>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C750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0851D8C9" w14:textId="77777777" w:rsidTr="00F555E9">
        <w:trPr>
          <w:trHeight w:val="165"/>
        </w:trPr>
        <w:tc>
          <w:tcPr>
            <w:tcW w:w="360" w:type="dxa"/>
            <w:vAlign w:val="center"/>
            <w:hideMark/>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5A3AAC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5E3CC4DC" w14:textId="77777777" w:rsidTr="00F555E9">
        <w:trPr>
          <w:trHeight w:val="165"/>
        </w:trPr>
        <w:tc>
          <w:tcPr>
            <w:tcW w:w="360" w:type="dxa"/>
            <w:vAlign w:val="center"/>
            <w:hideMark/>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E82A15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4FE1AAE" w14:textId="77777777" w:rsidTr="00F555E9">
        <w:trPr>
          <w:trHeight w:val="165"/>
        </w:trPr>
        <w:tc>
          <w:tcPr>
            <w:tcW w:w="360" w:type="dxa"/>
            <w:vAlign w:val="center"/>
            <w:hideMark/>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4917D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9E5F073" w14:textId="77777777" w:rsidTr="00F555E9">
        <w:trPr>
          <w:trHeight w:val="165"/>
        </w:trPr>
        <w:tc>
          <w:tcPr>
            <w:tcW w:w="360" w:type="dxa"/>
            <w:vAlign w:val="center"/>
            <w:hideMark/>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73261E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40DA93B0" w14:textId="77777777" w:rsidTr="00F555E9">
        <w:trPr>
          <w:trHeight w:val="165"/>
        </w:trPr>
        <w:tc>
          <w:tcPr>
            <w:tcW w:w="360" w:type="dxa"/>
            <w:vAlign w:val="center"/>
            <w:hideMark/>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5CA38F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C8D9517" w14:textId="77777777" w:rsidTr="00F555E9">
        <w:trPr>
          <w:trHeight w:val="165"/>
        </w:trPr>
        <w:tc>
          <w:tcPr>
            <w:tcW w:w="360" w:type="dxa"/>
            <w:vAlign w:val="center"/>
            <w:hideMark/>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AE1F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173DDF20" w14:textId="77777777" w:rsidTr="00F555E9">
        <w:trPr>
          <w:trHeight w:val="165"/>
        </w:trPr>
        <w:tc>
          <w:tcPr>
            <w:tcW w:w="360" w:type="dxa"/>
            <w:vAlign w:val="center"/>
            <w:hideMark/>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106AF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545C1D3" w14:textId="77777777" w:rsidTr="00F555E9">
        <w:trPr>
          <w:trHeight w:val="165"/>
        </w:trPr>
        <w:tc>
          <w:tcPr>
            <w:tcW w:w="360" w:type="dxa"/>
            <w:vAlign w:val="center"/>
            <w:hideMark/>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333FF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F9A3865" w14:textId="77777777" w:rsidTr="00F555E9">
        <w:trPr>
          <w:trHeight w:val="165"/>
        </w:trPr>
        <w:tc>
          <w:tcPr>
            <w:tcW w:w="360" w:type="dxa"/>
            <w:vAlign w:val="center"/>
            <w:hideMark/>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E0A708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0E7F7486" w14:textId="77777777" w:rsidTr="00F555E9">
        <w:trPr>
          <w:trHeight w:val="180"/>
        </w:trPr>
        <w:tc>
          <w:tcPr>
            <w:tcW w:w="360" w:type="dxa"/>
            <w:vAlign w:val="center"/>
            <w:hideMark/>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611128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2B51E64" w14:textId="77777777" w:rsidTr="00F555E9">
        <w:trPr>
          <w:trHeight w:val="165"/>
        </w:trPr>
        <w:tc>
          <w:tcPr>
            <w:tcW w:w="360" w:type="dxa"/>
            <w:vAlign w:val="center"/>
            <w:hideMark/>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3B086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10ED53AB" w14:textId="77777777" w:rsidTr="00F555E9">
        <w:trPr>
          <w:trHeight w:val="165"/>
        </w:trPr>
        <w:tc>
          <w:tcPr>
            <w:tcW w:w="360" w:type="dxa"/>
            <w:vAlign w:val="center"/>
            <w:hideMark/>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2D7AB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008" w:type="dxa"/>
            <w:vAlign w:val="center"/>
            <w:hideMark/>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245DEFB" w14:textId="77777777" w:rsidTr="00F555E9">
        <w:trPr>
          <w:trHeight w:val="165"/>
        </w:trPr>
        <w:tc>
          <w:tcPr>
            <w:tcW w:w="360" w:type="dxa"/>
            <w:vAlign w:val="center"/>
            <w:hideMark/>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CC2373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C6F61D3" w14:textId="77777777" w:rsidTr="00F555E9">
        <w:trPr>
          <w:trHeight w:val="165"/>
        </w:trPr>
        <w:tc>
          <w:tcPr>
            <w:tcW w:w="360" w:type="dxa"/>
            <w:vAlign w:val="center"/>
            <w:hideMark/>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1E1BA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308D2E4E" w14:textId="77777777" w:rsidTr="00F555E9">
        <w:trPr>
          <w:trHeight w:val="165"/>
        </w:trPr>
        <w:tc>
          <w:tcPr>
            <w:tcW w:w="360" w:type="dxa"/>
            <w:vAlign w:val="center"/>
            <w:hideMark/>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A8E3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2FA9F03" w14:textId="77777777" w:rsidTr="00F555E9">
        <w:trPr>
          <w:trHeight w:val="165"/>
        </w:trPr>
        <w:tc>
          <w:tcPr>
            <w:tcW w:w="360" w:type="dxa"/>
            <w:vAlign w:val="center"/>
            <w:hideMark/>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24781A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8F4D4A5" w14:textId="77777777" w:rsidTr="00F555E9">
        <w:trPr>
          <w:trHeight w:val="165"/>
        </w:trPr>
        <w:tc>
          <w:tcPr>
            <w:tcW w:w="360" w:type="dxa"/>
            <w:vAlign w:val="center"/>
            <w:hideMark/>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F1E6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1AAC904E" w14:textId="77777777" w:rsidTr="00F555E9">
        <w:trPr>
          <w:trHeight w:val="165"/>
        </w:trPr>
        <w:tc>
          <w:tcPr>
            <w:tcW w:w="360" w:type="dxa"/>
            <w:vAlign w:val="center"/>
            <w:hideMark/>
          </w:tcPr>
          <w:p w14:paraId="338E68BA" w14:textId="77777777" w:rsidR="00E42721" w:rsidRPr="00312D86" w:rsidRDefault="00E42721" w:rsidP="00F555E9">
            <w:pPr>
              <w:snapToGrid w:val="0"/>
              <w:rPr>
                <w:sz w:val="16"/>
                <w:szCs w:val="16"/>
              </w:rPr>
            </w:pPr>
            <w:r w:rsidRPr="00312D86">
              <w:rPr>
                <w:color w:val="000000"/>
                <w:sz w:val="16"/>
                <w:szCs w:val="16"/>
              </w:rPr>
              <w:lastRenderedPageBreak/>
              <w:t>937</w:t>
            </w:r>
          </w:p>
        </w:tc>
        <w:tc>
          <w:tcPr>
            <w:tcW w:w="864" w:type="dxa"/>
            <w:vAlign w:val="center"/>
            <w:hideMark/>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8549D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1EE839C" w14:textId="77777777" w:rsidTr="00F555E9">
        <w:trPr>
          <w:trHeight w:val="165"/>
        </w:trPr>
        <w:tc>
          <w:tcPr>
            <w:tcW w:w="360" w:type="dxa"/>
            <w:vAlign w:val="center"/>
            <w:hideMark/>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BE1C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5FD3AE3D" w14:textId="77777777" w:rsidTr="00F555E9">
        <w:trPr>
          <w:trHeight w:val="165"/>
        </w:trPr>
        <w:tc>
          <w:tcPr>
            <w:tcW w:w="360" w:type="dxa"/>
            <w:vAlign w:val="center"/>
            <w:hideMark/>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51ED7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6825414" w14:textId="77777777" w:rsidTr="00F555E9">
        <w:trPr>
          <w:trHeight w:val="165"/>
        </w:trPr>
        <w:tc>
          <w:tcPr>
            <w:tcW w:w="360" w:type="dxa"/>
            <w:vAlign w:val="center"/>
            <w:hideMark/>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7F290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008" w:type="dxa"/>
            <w:vAlign w:val="center"/>
            <w:hideMark/>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CF8DEF4" w14:textId="77777777" w:rsidTr="00F555E9">
        <w:trPr>
          <w:trHeight w:val="165"/>
        </w:trPr>
        <w:tc>
          <w:tcPr>
            <w:tcW w:w="360" w:type="dxa"/>
            <w:vAlign w:val="center"/>
            <w:hideMark/>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113C3728" w14:textId="77777777" w:rsidTr="00F555E9">
        <w:trPr>
          <w:trHeight w:val="165"/>
        </w:trPr>
        <w:tc>
          <w:tcPr>
            <w:tcW w:w="360" w:type="dxa"/>
            <w:vAlign w:val="center"/>
            <w:hideMark/>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C3F4E38" w14:textId="77777777" w:rsidTr="00F555E9">
        <w:trPr>
          <w:trHeight w:val="180"/>
        </w:trPr>
        <w:tc>
          <w:tcPr>
            <w:tcW w:w="360" w:type="dxa"/>
            <w:vAlign w:val="center"/>
            <w:hideMark/>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32B03BE" w14:textId="77777777" w:rsidTr="00F555E9">
        <w:trPr>
          <w:trHeight w:val="165"/>
        </w:trPr>
        <w:tc>
          <w:tcPr>
            <w:tcW w:w="360" w:type="dxa"/>
            <w:vAlign w:val="center"/>
            <w:hideMark/>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01AD3B3B" w14:textId="77777777" w:rsidTr="00F555E9">
        <w:trPr>
          <w:trHeight w:val="165"/>
        </w:trPr>
        <w:tc>
          <w:tcPr>
            <w:tcW w:w="360" w:type="dxa"/>
            <w:vAlign w:val="center"/>
            <w:hideMark/>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47E965D4" w14:textId="77777777" w:rsidTr="00F555E9">
        <w:trPr>
          <w:trHeight w:val="165"/>
        </w:trPr>
        <w:tc>
          <w:tcPr>
            <w:tcW w:w="360" w:type="dxa"/>
            <w:vAlign w:val="center"/>
            <w:hideMark/>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4DFADAD9" w14:textId="77777777" w:rsidTr="00F555E9">
        <w:trPr>
          <w:trHeight w:val="165"/>
        </w:trPr>
        <w:tc>
          <w:tcPr>
            <w:tcW w:w="360" w:type="dxa"/>
            <w:vAlign w:val="center"/>
            <w:hideMark/>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E1A0044" w14:textId="77777777" w:rsidTr="00F555E9">
        <w:trPr>
          <w:trHeight w:val="165"/>
        </w:trPr>
        <w:tc>
          <w:tcPr>
            <w:tcW w:w="360" w:type="dxa"/>
            <w:vAlign w:val="center"/>
            <w:hideMark/>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7978C483" w14:textId="77777777" w:rsidTr="00F555E9">
        <w:trPr>
          <w:trHeight w:val="165"/>
        </w:trPr>
        <w:tc>
          <w:tcPr>
            <w:tcW w:w="360" w:type="dxa"/>
            <w:vAlign w:val="center"/>
            <w:hideMark/>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3873C27B" w14:textId="77777777" w:rsidTr="00F555E9">
        <w:trPr>
          <w:trHeight w:val="165"/>
        </w:trPr>
        <w:tc>
          <w:tcPr>
            <w:tcW w:w="360" w:type="dxa"/>
            <w:vAlign w:val="center"/>
            <w:hideMark/>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008" w:type="dxa"/>
            <w:vAlign w:val="center"/>
            <w:hideMark/>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0975259B" w14:textId="77777777" w:rsidTr="00F555E9">
        <w:trPr>
          <w:trHeight w:val="165"/>
        </w:trPr>
        <w:tc>
          <w:tcPr>
            <w:tcW w:w="360" w:type="dxa"/>
            <w:vAlign w:val="center"/>
            <w:hideMark/>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47AB8106" w14:textId="77777777" w:rsidTr="00F555E9">
        <w:trPr>
          <w:trHeight w:val="165"/>
        </w:trPr>
        <w:tc>
          <w:tcPr>
            <w:tcW w:w="360" w:type="dxa"/>
            <w:vAlign w:val="center"/>
            <w:hideMark/>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6B0B006B" w14:textId="77777777" w:rsidTr="00F555E9">
        <w:trPr>
          <w:trHeight w:val="165"/>
        </w:trPr>
        <w:tc>
          <w:tcPr>
            <w:tcW w:w="360" w:type="dxa"/>
            <w:vAlign w:val="center"/>
            <w:hideMark/>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D923EDD" w14:textId="77777777" w:rsidTr="00F555E9">
        <w:trPr>
          <w:trHeight w:val="165"/>
        </w:trPr>
        <w:tc>
          <w:tcPr>
            <w:tcW w:w="360" w:type="dxa"/>
            <w:vAlign w:val="center"/>
            <w:hideMark/>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6B7FF40" w14:textId="77777777" w:rsidTr="00F555E9">
        <w:trPr>
          <w:trHeight w:val="165"/>
        </w:trPr>
        <w:tc>
          <w:tcPr>
            <w:tcW w:w="360" w:type="dxa"/>
            <w:vAlign w:val="center"/>
            <w:hideMark/>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008" w:type="dxa"/>
            <w:vAlign w:val="center"/>
            <w:hideMark/>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9A13402" w14:textId="77777777" w:rsidTr="00F555E9">
        <w:trPr>
          <w:trHeight w:val="165"/>
        </w:trPr>
        <w:tc>
          <w:tcPr>
            <w:tcW w:w="360" w:type="dxa"/>
            <w:vAlign w:val="center"/>
            <w:hideMark/>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1BE1B72E" w14:textId="77777777" w:rsidTr="00F555E9">
        <w:trPr>
          <w:trHeight w:val="180"/>
        </w:trPr>
        <w:tc>
          <w:tcPr>
            <w:tcW w:w="360" w:type="dxa"/>
            <w:vAlign w:val="center"/>
            <w:hideMark/>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F34FA57" w14:textId="77777777" w:rsidTr="00F555E9">
        <w:trPr>
          <w:trHeight w:val="165"/>
        </w:trPr>
        <w:tc>
          <w:tcPr>
            <w:tcW w:w="360" w:type="dxa"/>
            <w:vAlign w:val="center"/>
            <w:hideMark/>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3E120B13" w14:textId="77777777" w:rsidTr="00F555E9">
        <w:trPr>
          <w:trHeight w:val="165"/>
        </w:trPr>
        <w:tc>
          <w:tcPr>
            <w:tcW w:w="360" w:type="dxa"/>
            <w:vAlign w:val="center"/>
            <w:hideMark/>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7A0E7D76" w14:textId="77777777" w:rsidTr="00F555E9">
        <w:trPr>
          <w:trHeight w:val="165"/>
        </w:trPr>
        <w:tc>
          <w:tcPr>
            <w:tcW w:w="360" w:type="dxa"/>
            <w:vAlign w:val="center"/>
            <w:hideMark/>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37D87989" w14:textId="77777777" w:rsidTr="00F555E9">
        <w:trPr>
          <w:trHeight w:val="165"/>
        </w:trPr>
        <w:tc>
          <w:tcPr>
            <w:tcW w:w="360" w:type="dxa"/>
            <w:vAlign w:val="center"/>
            <w:hideMark/>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4BA46EFD" w14:textId="77777777" w:rsidTr="00F555E9">
        <w:trPr>
          <w:trHeight w:val="165"/>
        </w:trPr>
        <w:tc>
          <w:tcPr>
            <w:tcW w:w="360" w:type="dxa"/>
            <w:vAlign w:val="center"/>
            <w:hideMark/>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15CE087" w14:textId="77777777" w:rsidTr="00F555E9">
        <w:trPr>
          <w:trHeight w:val="165"/>
        </w:trPr>
        <w:tc>
          <w:tcPr>
            <w:tcW w:w="360" w:type="dxa"/>
            <w:vAlign w:val="center"/>
            <w:hideMark/>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25BD27E3" w14:textId="77777777" w:rsidTr="00F555E9">
        <w:trPr>
          <w:trHeight w:val="165"/>
        </w:trPr>
        <w:tc>
          <w:tcPr>
            <w:tcW w:w="360" w:type="dxa"/>
            <w:vAlign w:val="center"/>
            <w:hideMark/>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E06F199" w14:textId="77777777" w:rsidTr="00F555E9">
        <w:trPr>
          <w:trHeight w:val="165"/>
        </w:trPr>
        <w:tc>
          <w:tcPr>
            <w:tcW w:w="360" w:type="dxa"/>
            <w:vAlign w:val="center"/>
            <w:hideMark/>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EC5B344" w14:textId="77777777" w:rsidTr="00F555E9">
        <w:trPr>
          <w:trHeight w:val="165"/>
        </w:trPr>
        <w:tc>
          <w:tcPr>
            <w:tcW w:w="360" w:type="dxa"/>
            <w:vAlign w:val="center"/>
            <w:hideMark/>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472FF5F" w14:textId="77777777" w:rsidTr="00F555E9">
        <w:trPr>
          <w:trHeight w:val="165"/>
        </w:trPr>
        <w:tc>
          <w:tcPr>
            <w:tcW w:w="360" w:type="dxa"/>
            <w:vAlign w:val="center"/>
            <w:hideMark/>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008" w:type="dxa"/>
            <w:vAlign w:val="center"/>
            <w:hideMark/>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3B53688" w14:textId="77777777" w:rsidTr="00F555E9">
        <w:trPr>
          <w:trHeight w:val="165"/>
        </w:trPr>
        <w:tc>
          <w:tcPr>
            <w:tcW w:w="360" w:type="dxa"/>
            <w:vAlign w:val="center"/>
            <w:hideMark/>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008" w:type="dxa"/>
            <w:vAlign w:val="center"/>
            <w:hideMark/>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65EE7782" w14:textId="77777777" w:rsidTr="00F555E9">
        <w:trPr>
          <w:trHeight w:val="165"/>
        </w:trPr>
        <w:tc>
          <w:tcPr>
            <w:tcW w:w="360" w:type="dxa"/>
            <w:vAlign w:val="center"/>
            <w:hideMark/>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1AAC141A" w14:textId="77777777" w:rsidTr="00F555E9">
        <w:trPr>
          <w:trHeight w:val="165"/>
        </w:trPr>
        <w:tc>
          <w:tcPr>
            <w:tcW w:w="360" w:type="dxa"/>
            <w:vAlign w:val="center"/>
            <w:hideMark/>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008" w:type="dxa"/>
            <w:vAlign w:val="center"/>
            <w:hideMark/>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94C995A" w14:textId="77777777" w:rsidTr="00F555E9">
        <w:trPr>
          <w:trHeight w:val="180"/>
        </w:trPr>
        <w:tc>
          <w:tcPr>
            <w:tcW w:w="360" w:type="dxa"/>
            <w:vAlign w:val="center"/>
            <w:hideMark/>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008" w:type="dxa"/>
            <w:vAlign w:val="center"/>
            <w:hideMark/>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F9EB75D" w14:textId="77777777" w:rsidTr="00F555E9">
        <w:trPr>
          <w:trHeight w:val="165"/>
        </w:trPr>
        <w:tc>
          <w:tcPr>
            <w:tcW w:w="360" w:type="dxa"/>
            <w:vAlign w:val="center"/>
            <w:hideMark/>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008" w:type="dxa"/>
            <w:vAlign w:val="center"/>
            <w:hideMark/>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15059C4" w14:textId="77777777" w:rsidTr="00F555E9">
        <w:trPr>
          <w:trHeight w:val="165"/>
        </w:trPr>
        <w:tc>
          <w:tcPr>
            <w:tcW w:w="360" w:type="dxa"/>
            <w:vAlign w:val="center"/>
            <w:hideMark/>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6FEC58C" w14:textId="77777777" w:rsidTr="00F555E9">
        <w:trPr>
          <w:trHeight w:val="165"/>
        </w:trPr>
        <w:tc>
          <w:tcPr>
            <w:tcW w:w="360" w:type="dxa"/>
            <w:vAlign w:val="center"/>
            <w:hideMark/>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50629EEB" w14:textId="77777777" w:rsidTr="00F555E9">
        <w:trPr>
          <w:trHeight w:val="165"/>
        </w:trPr>
        <w:tc>
          <w:tcPr>
            <w:tcW w:w="360" w:type="dxa"/>
            <w:vAlign w:val="center"/>
            <w:hideMark/>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374747C0" w14:textId="77777777" w:rsidTr="00F555E9">
        <w:trPr>
          <w:trHeight w:val="165"/>
        </w:trPr>
        <w:tc>
          <w:tcPr>
            <w:tcW w:w="360" w:type="dxa"/>
            <w:vAlign w:val="center"/>
            <w:hideMark/>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32FE8EF0" w14:textId="77777777" w:rsidTr="00F555E9">
        <w:trPr>
          <w:trHeight w:val="165"/>
        </w:trPr>
        <w:tc>
          <w:tcPr>
            <w:tcW w:w="360" w:type="dxa"/>
            <w:vAlign w:val="center"/>
            <w:hideMark/>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008" w:type="dxa"/>
            <w:vAlign w:val="center"/>
            <w:hideMark/>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780F3E71" w14:textId="77777777" w:rsidTr="00F555E9">
        <w:trPr>
          <w:trHeight w:val="165"/>
        </w:trPr>
        <w:tc>
          <w:tcPr>
            <w:tcW w:w="360" w:type="dxa"/>
            <w:vAlign w:val="center"/>
            <w:hideMark/>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76D74C33" w14:textId="77777777" w:rsidTr="00F555E9">
        <w:trPr>
          <w:trHeight w:val="165"/>
        </w:trPr>
        <w:tc>
          <w:tcPr>
            <w:tcW w:w="360" w:type="dxa"/>
            <w:vAlign w:val="center"/>
            <w:hideMark/>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29CABF45" w14:textId="77777777" w:rsidTr="00F555E9">
        <w:trPr>
          <w:trHeight w:val="165"/>
        </w:trPr>
        <w:tc>
          <w:tcPr>
            <w:tcW w:w="360" w:type="dxa"/>
            <w:vAlign w:val="center"/>
            <w:hideMark/>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03A1B4A7" w14:textId="77777777" w:rsidTr="00F555E9">
        <w:trPr>
          <w:trHeight w:val="165"/>
        </w:trPr>
        <w:tc>
          <w:tcPr>
            <w:tcW w:w="360" w:type="dxa"/>
            <w:vAlign w:val="center"/>
            <w:hideMark/>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13F1A24" w14:textId="77777777" w:rsidTr="00F555E9">
        <w:trPr>
          <w:trHeight w:val="165"/>
        </w:trPr>
        <w:tc>
          <w:tcPr>
            <w:tcW w:w="360" w:type="dxa"/>
            <w:vAlign w:val="center"/>
            <w:hideMark/>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79769A86" w14:textId="77777777" w:rsidTr="00F555E9">
        <w:trPr>
          <w:trHeight w:val="165"/>
        </w:trPr>
        <w:tc>
          <w:tcPr>
            <w:tcW w:w="360" w:type="dxa"/>
            <w:vAlign w:val="center"/>
            <w:hideMark/>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EADE379" w14:textId="77777777" w:rsidTr="00F555E9">
        <w:trPr>
          <w:trHeight w:val="165"/>
        </w:trPr>
        <w:tc>
          <w:tcPr>
            <w:tcW w:w="360" w:type="dxa"/>
            <w:vAlign w:val="center"/>
            <w:hideMark/>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008" w:type="dxa"/>
            <w:vAlign w:val="center"/>
            <w:hideMark/>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246F1C30" w14:textId="77777777" w:rsidTr="00F555E9">
        <w:trPr>
          <w:trHeight w:val="165"/>
        </w:trPr>
        <w:tc>
          <w:tcPr>
            <w:tcW w:w="360" w:type="dxa"/>
            <w:vAlign w:val="center"/>
            <w:hideMark/>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461367E6" w14:textId="77777777" w:rsidTr="00F555E9">
        <w:trPr>
          <w:trHeight w:val="180"/>
        </w:trPr>
        <w:tc>
          <w:tcPr>
            <w:tcW w:w="360" w:type="dxa"/>
            <w:vAlign w:val="center"/>
            <w:hideMark/>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008" w:type="dxa"/>
            <w:vAlign w:val="center"/>
            <w:hideMark/>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5420CF5" w14:textId="77777777" w:rsidTr="00F555E9">
        <w:trPr>
          <w:trHeight w:val="165"/>
        </w:trPr>
        <w:tc>
          <w:tcPr>
            <w:tcW w:w="360" w:type="dxa"/>
            <w:vAlign w:val="center"/>
            <w:hideMark/>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008" w:type="dxa"/>
            <w:vAlign w:val="center"/>
            <w:hideMark/>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4EDB10F9" w14:textId="77777777" w:rsidTr="00F555E9">
        <w:trPr>
          <w:trHeight w:val="165"/>
        </w:trPr>
        <w:tc>
          <w:tcPr>
            <w:tcW w:w="360" w:type="dxa"/>
            <w:vAlign w:val="center"/>
            <w:hideMark/>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008" w:type="dxa"/>
            <w:vAlign w:val="center"/>
            <w:hideMark/>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7C7D888F" w14:textId="77777777" w:rsidTr="00F555E9">
        <w:trPr>
          <w:trHeight w:val="165"/>
        </w:trPr>
        <w:tc>
          <w:tcPr>
            <w:tcW w:w="360" w:type="dxa"/>
            <w:vAlign w:val="center"/>
            <w:hideMark/>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008" w:type="dxa"/>
            <w:vAlign w:val="center"/>
            <w:hideMark/>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7F0C15D1" w14:textId="77777777" w:rsidTr="00F555E9">
        <w:trPr>
          <w:trHeight w:val="165"/>
        </w:trPr>
        <w:tc>
          <w:tcPr>
            <w:tcW w:w="360" w:type="dxa"/>
            <w:vAlign w:val="center"/>
            <w:hideMark/>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008" w:type="dxa"/>
            <w:vAlign w:val="center"/>
            <w:hideMark/>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6FD770E" w14:textId="77777777" w:rsidTr="00F555E9">
        <w:trPr>
          <w:trHeight w:val="165"/>
        </w:trPr>
        <w:tc>
          <w:tcPr>
            <w:tcW w:w="360" w:type="dxa"/>
            <w:vAlign w:val="center"/>
            <w:hideMark/>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008" w:type="dxa"/>
            <w:vAlign w:val="center"/>
            <w:hideMark/>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3046F44" w14:textId="77777777" w:rsidTr="00F555E9">
        <w:trPr>
          <w:trHeight w:val="165"/>
        </w:trPr>
        <w:tc>
          <w:tcPr>
            <w:tcW w:w="360" w:type="dxa"/>
            <w:vAlign w:val="center"/>
            <w:hideMark/>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008" w:type="dxa"/>
            <w:vAlign w:val="center"/>
            <w:hideMark/>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7D16D3B0" w14:textId="77777777" w:rsidTr="00F555E9">
        <w:trPr>
          <w:trHeight w:val="165"/>
        </w:trPr>
        <w:tc>
          <w:tcPr>
            <w:tcW w:w="360" w:type="dxa"/>
            <w:vAlign w:val="center"/>
            <w:hideMark/>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008" w:type="dxa"/>
            <w:vAlign w:val="center"/>
            <w:hideMark/>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12153FB" w14:textId="77777777" w:rsidTr="00F555E9">
        <w:trPr>
          <w:trHeight w:val="165"/>
        </w:trPr>
        <w:tc>
          <w:tcPr>
            <w:tcW w:w="360" w:type="dxa"/>
            <w:vAlign w:val="center"/>
            <w:hideMark/>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7F37EC72" w14:textId="77777777" w:rsidTr="00F555E9">
        <w:trPr>
          <w:trHeight w:val="165"/>
        </w:trPr>
        <w:tc>
          <w:tcPr>
            <w:tcW w:w="360" w:type="dxa"/>
            <w:vAlign w:val="center"/>
            <w:hideMark/>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3C97A95" w14:textId="77777777" w:rsidTr="00F555E9">
        <w:trPr>
          <w:trHeight w:val="165"/>
        </w:trPr>
        <w:tc>
          <w:tcPr>
            <w:tcW w:w="360" w:type="dxa"/>
            <w:vAlign w:val="center"/>
            <w:hideMark/>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008" w:type="dxa"/>
            <w:vAlign w:val="center"/>
            <w:hideMark/>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793E687D" w14:textId="77777777" w:rsidTr="00F555E9">
        <w:trPr>
          <w:trHeight w:val="165"/>
        </w:trPr>
        <w:tc>
          <w:tcPr>
            <w:tcW w:w="360" w:type="dxa"/>
            <w:vAlign w:val="center"/>
            <w:hideMark/>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008" w:type="dxa"/>
            <w:vAlign w:val="center"/>
            <w:hideMark/>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797F593" w14:textId="77777777" w:rsidTr="00F555E9">
        <w:trPr>
          <w:trHeight w:val="165"/>
        </w:trPr>
        <w:tc>
          <w:tcPr>
            <w:tcW w:w="360" w:type="dxa"/>
            <w:vAlign w:val="center"/>
            <w:hideMark/>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008" w:type="dxa"/>
            <w:vAlign w:val="center"/>
            <w:hideMark/>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44158818" w14:textId="77777777" w:rsidTr="00F555E9">
        <w:trPr>
          <w:trHeight w:val="165"/>
        </w:trPr>
        <w:tc>
          <w:tcPr>
            <w:tcW w:w="360" w:type="dxa"/>
            <w:vAlign w:val="center"/>
            <w:hideMark/>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008" w:type="dxa"/>
            <w:vAlign w:val="center"/>
            <w:hideMark/>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7178E03" w14:textId="77777777" w:rsidTr="00F555E9">
        <w:trPr>
          <w:trHeight w:val="180"/>
        </w:trPr>
        <w:tc>
          <w:tcPr>
            <w:tcW w:w="360" w:type="dxa"/>
            <w:vAlign w:val="center"/>
            <w:hideMark/>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008" w:type="dxa"/>
            <w:vAlign w:val="center"/>
            <w:hideMark/>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4C9375AA" w14:textId="77777777" w:rsidTr="00F555E9">
        <w:trPr>
          <w:trHeight w:val="165"/>
        </w:trPr>
        <w:tc>
          <w:tcPr>
            <w:tcW w:w="360" w:type="dxa"/>
            <w:vAlign w:val="center"/>
            <w:hideMark/>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3D07AAEA" w14:textId="77777777" w:rsidTr="00F555E9">
        <w:trPr>
          <w:trHeight w:val="165"/>
        </w:trPr>
        <w:tc>
          <w:tcPr>
            <w:tcW w:w="360" w:type="dxa"/>
            <w:vAlign w:val="center"/>
            <w:hideMark/>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008" w:type="dxa"/>
            <w:vAlign w:val="center"/>
            <w:hideMark/>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238A944A" w14:textId="77777777" w:rsidTr="00F555E9">
        <w:trPr>
          <w:trHeight w:val="165"/>
        </w:trPr>
        <w:tc>
          <w:tcPr>
            <w:tcW w:w="360" w:type="dxa"/>
            <w:vAlign w:val="center"/>
            <w:hideMark/>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008" w:type="dxa"/>
            <w:vAlign w:val="center"/>
            <w:hideMark/>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5C6324C" w14:textId="77777777" w:rsidTr="00F555E9">
        <w:trPr>
          <w:trHeight w:val="165"/>
        </w:trPr>
        <w:tc>
          <w:tcPr>
            <w:tcW w:w="360" w:type="dxa"/>
            <w:vAlign w:val="center"/>
            <w:hideMark/>
          </w:tcPr>
          <w:p w14:paraId="1667AB6F" w14:textId="77777777" w:rsidR="00E42721" w:rsidRPr="00312D86" w:rsidRDefault="00E42721" w:rsidP="00F555E9">
            <w:pPr>
              <w:snapToGrid w:val="0"/>
              <w:rPr>
                <w:sz w:val="16"/>
                <w:szCs w:val="16"/>
              </w:rPr>
            </w:pPr>
            <w:r w:rsidRPr="00312D86">
              <w:rPr>
                <w:color w:val="000000"/>
                <w:sz w:val="16"/>
                <w:szCs w:val="16"/>
              </w:rPr>
              <w:lastRenderedPageBreak/>
              <w:t>1004</w:t>
            </w:r>
          </w:p>
        </w:tc>
        <w:tc>
          <w:tcPr>
            <w:tcW w:w="864" w:type="dxa"/>
            <w:vAlign w:val="center"/>
            <w:hideMark/>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008" w:type="dxa"/>
            <w:vAlign w:val="center"/>
            <w:hideMark/>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544EA91" w14:textId="77777777" w:rsidTr="00F555E9">
        <w:trPr>
          <w:trHeight w:val="165"/>
        </w:trPr>
        <w:tc>
          <w:tcPr>
            <w:tcW w:w="360" w:type="dxa"/>
            <w:vAlign w:val="center"/>
            <w:hideMark/>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008" w:type="dxa"/>
            <w:vAlign w:val="center"/>
            <w:hideMark/>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49D3AA8D" w14:textId="77777777" w:rsidTr="00F555E9">
        <w:trPr>
          <w:trHeight w:val="165"/>
        </w:trPr>
        <w:tc>
          <w:tcPr>
            <w:tcW w:w="360" w:type="dxa"/>
            <w:vAlign w:val="center"/>
            <w:hideMark/>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008" w:type="dxa"/>
            <w:vAlign w:val="center"/>
            <w:hideMark/>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573A851" w14:textId="77777777" w:rsidTr="00F555E9">
        <w:trPr>
          <w:trHeight w:val="165"/>
        </w:trPr>
        <w:tc>
          <w:tcPr>
            <w:tcW w:w="360" w:type="dxa"/>
            <w:vAlign w:val="center"/>
            <w:hideMark/>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008" w:type="dxa"/>
            <w:vAlign w:val="center"/>
            <w:hideMark/>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6725C7C6" w14:textId="77777777" w:rsidTr="00F555E9">
        <w:trPr>
          <w:trHeight w:val="165"/>
        </w:trPr>
        <w:tc>
          <w:tcPr>
            <w:tcW w:w="360" w:type="dxa"/>
            <w:vAlign w:val="center"/>
            <w:hideMark/>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008" w:type="dxa"/>
            <w:vAlign w:val="center"/>
            <w:hideMark/>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8E2527D" w14:textId="77777777" w:rsidTr="00F555E9">
        <w:trPr>
          <w:trHeight w:val="165"/>
        </w:trPr>
        <w:tc>
          <w:tcPr>
            <w:tcW w:w="360" w:type="dxa"/>
            <w:vAlign w:val="center"/>
            <w:hideMark/>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3298A8C0" w14:textId="77777777" w:rsidTr="00F555E9">
        <w:trPr>
          <w:trHeight w:val="165"/>
        </w:trPr>
        <w:tc>
          <w:tcPr>
            <w:tcW w:w="360" w:type="dxa"/>
            <w:vAlign w:val="center"/>
            <w:hideMark/>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1D54E960" w14:textId="77777777" w:rsidTr="00F555E9">
        <w:trPr>
          <w:trHeight w:val="165"/>
        </w:trPr>
        <w:tc>
          <w:tcPr>
            <w:tcW w:w="360" w:type="dxa"/>
            <w:vAlign w:val="center"/>
            <w:hideMark/>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2721" w:rsidRPr="009B3DCC" w14:paraId="5BC232F9" w14:textId="77777777" w:rsidTr="00F555E9">
        <w:trPr>
          <w:trHeight w:val="165"/>
        </w:trPr>
        <w:tc>
          <w:tcPr>
            <w:tcW w:w="360" w:type="dxa"/>
            <w:vAlign w:val="center"/>
            <w:hideMark/>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2721" w:rsidRPr="009B3DCC" w14:paraId="2ECE4BB4" w14:textId="77777777" w:rsidTr="00F555E9">
        <w:trPr>
          <w:trHeight w:val="165"/>
        </w:trPr>
        <w:tc>
          <w:tcPr>
            <w:tcW w:w="360" w:type="dxa"/>
            <w:vAlign w:val="center"/>
            <w:hideMark/>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555BF754" w14:textId="77777777" w:rsidTr="00F555E9">
        <w:trPr>
          <w:trHeight w:val="180"/>
        </w:trPr>
        <w:tc>
          <w:tcPr>
            <w:tcW w:w="360" w:type="dxa"/>
            <w:vAlign w:val="center"/>
            <w:hideMark/>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764D793C" w14:textId="77777777" w:rsidTr="00F555E9">
        <w:trPr>
          <w:trHeight w:val="165"/>
        </w:trPr>
        <w:tc>
          <w:tcPr>
            <w:tcW w:w="360" w:type="dxa"/>
            <w:vAlign w:val="center"/>
            <w:hideMark/>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358325A" w14:textId="77777777" w:rsidTr="00F555E9">
        <w:trPr>
          <w:trHeight w:val="165"/>
        </w:trPr>
        <w:tc>
          <w:tcPr>
            <w:tcW w:w="360" w:type="dxa"/>
            <w:vAlign w:val="center"/>
            <w:hideMark/>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48DAFF2" w14:textId="77777777" w:rsidTr="00F555E9">
        <w:trPr>
          <w:trHeight w:val="165"/>
        </w:trPr>
        <w:tc>
          <w:tcPr>
            <w:tcW w:w="360" w:type="dxa"/>
            <w:vAlign w:val="center"/>
            <w:hideMark/>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008" w:type="dxa"/>
            <w:vAlign w:val="center"/>
            <w:hideMark/>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0D8B7AA" w14:textId="77777777" w:rsidTr="00F555E9">
        <w:trPr>
          <w:trHeight w:val="165"/>
        </w:trPr>
        <w:tc>
          <w:tcPr>
            <w:tcW w:w="360" w:type="dxa"/>
            <w:vAlign w:val="center"/>
            <w:hideMark/>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008" w:type="dxa"/>
            <w:vAlign w:val="center"/>
            <w:hideMark/>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B95B436" w14:textId="77777777" w:rsidTr="00F555E9">
        <w:trPr>
          <w:trHeight w:val="165"/>
        </w:trPr>
        <w:tc>
          <w:tcPr>
            <w:tcW w:w="360" w:type="dxa"/>
            <w:vAlign w:val="center"/>
            <w:hideMark/>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008" w:type="dxa"/>
            <w:vAlign w:val="center"/>
            <w:hideMark/>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F80CD7D" w14:textId="77777777" w:rsidTr="00F555E9">
        <w:trPr>
          <w:trHeight w:val="165"/>
        </w:trPr>
        <w:tc>
          <w:tcPr>
            <w:tcW w:w="360" w:type="dxa"/>
            <w:vAlign w:val="center"/>
            <w:hideMark/>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008" w:type="dxa"/>
            <w:vAlign w:val="center"/>
            <w:hideMark/>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995E94C" w14:textId="77777777" w:rsidTr="00F555E9">
        <w:trPr>
          <w:trHeight w:val="165"/>
        </w:trPr>
        <w:tc>
          <w:tcPr>
            <w:tcW w:w="360" w:type="dxa"/>
            <w:vAlign w:val="center"/>
            <w:hideMark/>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008" w:type="dxa"/>
            <w:vAlign w:val="center"/>
            <w:hideMark/>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445F92A8" w14:textId="77777777" w:rsidTr="00F555E9">
        <w:trPr>
          <w:trHeight w:val="165"/>
        </w:trPr>
        <w:tc>
          <w:tcPr>
            <w:tcW w:w="360" w:type="dxa"/>
            <w:vAlign w:val="center"/>
            <w:hideMark/>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008" w:type="dxa"/>
            <w:vAlign w:val="center"/>
            <w:hideMark/>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7CFA2042" w14:textId="77777777" w:rsidTr="00F555E9">
        <w:trPr>
          <w:trHeight w:val="165"/>
        </w:trPr>
        <w:tc>
          <w:tcPr>
            <w:tcW w:w="360" w:type="dxa"/>
            <w:vAlign w:val="center"/>
            <w:hideMark/>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008" w:type="dxa"/>
            <w:vAlign w:val="center"/>
            <w:hideMark/>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968F4BD" w14:textId="77777777" w:rsidTr="00F555E9">
        <w:trPr>
          <w:trHeight w:val="165"/>
        </w:trPr>
        <w:tc>
          <w:tcPr>
            <w:tcW w:w="360" w:type="dxa"/>
            <w:vAlign w:val="center"/>
            <w:hideMark/>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008" w:type="dxa"/>
            <w:vAlign w:val="center"/>
            <w:hideMark/>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15BE305D" w14:textId="77777777" w:rsidTr="00F555E9">
        <w:trPr>
          <w:trHeight w:val="165"/>
        </w:trPr>
        <w:tc>
          <w:tcPr>
            <w:tcW w:w="360" w:type="dxa"/>
            <w:vAlign w:val="center"/>
            <w:hideMark/>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302A7150" w14:textId="77777777" w:rsidTr="00F555E9">
        <w:trPr>
          <w:trHeight w:val="165"/>
        </w:trPr>
        <w:tc>
          <w:tcPr>
            <w:tcW w:w="360" w:type="dxa"/>
            <w:vAlign w:val="center"/>
            <w:hideMark/>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72C79D0D" w14:textId="77777777" w:rsidTr="00F555E9">
        <w:trPr>
          <w:trHeight w:val="165"/>
        </w:trPr>
        <w:tc>
          <w:tcPr>
            <w:tcW w:w="360" w:type="dxa"/>
            <w:vAlign w:val="center"/>
            <w:hideMark/>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61BDAE67" w14:textId="77777777" w:rsidTr="00F555E9">
        <w:trPr>
          <w:trHeight w:val="165"/>
        </w:trPr>
        <w:tc>
          <w:tcPr>
            <w:tcW w:w="360" w:type="dxa"/>
            <w:vAlign w:val="center"/>
            <w:hideMark/>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5ABE27FB" w14:textId="77777777" w:rsidTr="00F555E9">
        <w:trPr>
          <w:trHeight w:val="180"/>
        </w:trPr>
        <w:tc>
          <w:tcPr>
            <w:tcW w:w="360" w:type="dxa"/>
            <w:vAlign w:val="center"/>
            <w:hideMark/>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77C11DC" w14:textId="77777777" w:rsidTr="00F555E9">
        <w:trPr>
          <w:trHeight w:val="165"/>
        </w:trPr>
        <w:tc>
          <w:tcPr>
            <w:tcW w:w="360" w:type="dxa"/>
            <w:vAlign w:val="center"/>
            <w:hideMark/>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49FABA09" w14:textId="77777777" w:rsidTr="00F555E9">
        <w:trPr>
          <w:trHeight w:val="165"/>
        </w:trPr>
        <w:tc>
          <w:tcPr>
            <w:tcW w:w="360" w:type="dxa"/>
            <w:vAlign w:val="center"/>
            <w:hideMark/>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401531A" w14:textId="77777777" w:rsidTr="00F555E9">
        <w:trPr>
          <w:trHeight w:val="165"/>
        </w:trPr>
        <w:tc>
          <w:tcPr>
            <w:tcW w:w="360" w:type="dxa"/>
            <w:vAlign w:val="center"/>
            <w:hideMark/>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3E646DBA" w14:textId="77777777" w:rsidTr="00F555E9">
        <w:trPr>
          <w:trHeight w:val="165"/>
        </w:trPr>
        <w:tc>
          <w:tcPr>
            <w:tcW w:w="360" w:type="dxa"/>
            <w:vAlign w:val="center"/>
            <w:hideMark/>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C5AEE96" w14:textId="77777777" w:rsidTr="00F555E9">
        <w:trPr>
          <w:trHeight w:val="165"/>
        </w:trPr>
        <w:tc>
          <w:tcPr>
            <w:tcW w:w="360" w:type="dxa"/>
            <w:vAlign w:val="center"/>
            <w:hideMark/>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008" w:type="dxa"/>
            <w:vAlign w:val="center"/>
            <w:hideMark/>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A21C3CD" w14:textId="77777777" w:rsidTr="00F555E9">
        <w:trPr>
          <w:trHeight w:val="165"/>
        </w:trPr>
        <w:tc>
          <w:tcPr>
            <w:tcW w:w="360" w:type="dxa"/>
            <w:vAlign w:val="center"/>
            <w:hideMark/>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494FED3E" w14:textId="77777777" w:rsidTr="00F555E9">
        <w:trPr>
          <w:trHeight w:val="165"/>
        </w:trPr>
        <w:tc>
          <w:tcPr>
            <w:tcW w:w="360" w:type="dxa"/>
            <w:vAlign w:val="center"/>
            <w:hideMark/>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008" w:type="dxa"/>
            <w:vAlign w:val="center"/>
            <w:hideMark/>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C17465C" w14:textId="77777777" w:rsidTr="00F555E9">
        <w:trPr>
          <w:trHeight w:val="165"/>
        </w:trPr>
        <w:tc>
          <w:tcPr>
            <w:tcW w:w="360" w:type="dxa"/>
            <w:vAlign w:val="center"/>
            <w:hideMark/>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008" w:type="dxa"/>
            <w:vAlign w:val="center"/>
            <w:hideMark/>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7FA74543" w14:textId="77777777" w:rsidTr="00F555E9">
        <w:trPr>
          <w:trHeight w:val="165"/>
        </w:trPr>
        <w:tc>
          <w:tcPr>
            <w:tcW w:w="360" w:type="dxa"/>
            <w:vAlign w:val="center"/>
            <w:hideMark/>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008" w:type="dxa"/>
            <w:vAlign w:val="center"/>
            <w:hideMark/>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080A4002" w14:textId="77777777" w:rsidTr="00F555E9">
        <w:trPr>
          <w:trHeight w:val="165"/>
        </w:trPr>
        <w:tc>
          <w:tcPr>
            <w:tcW w:w="360" w:type="dxa"/>
            <w:vAlign w:val="center"/>
            <w:hideMark/>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008" w:type="dxa"/>
            <w:vAlign w:val="center"/>
            <w:hideMark/>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3289135" w14:textId="77777777" w:rsidTr="00F555E9">
        <w:trPr>
          <w:trHeight w:val="165"/>
        </w:trPr>
        <w:tc>
          <w:tcPr>
            <w:tcW w:w="360" w:type="dxa"/>
            <w:vAlign w:val="center"/>
            <w:hideMark/>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008" w:type="dxa"/>
            <w:vAlign w:val="center"/>
            <w:hideMark/>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BCF9F3B" w14:textId="77777777" w:rsidTr="00F555E9">
        <w:trPr>
          <w:trHeight w:val="165"/>
        </w:trPr>
        <w:tc>
          <w:tcPr>
            <w:tcW w:w="360" w:type="dxa"/>
            <w:vAlign w:val="center"/>
            <w:hideMark/>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7B550A5" w14:textId="77777777" w:rsidTr="00F555E9">
        <w:trPr>
          <w:trHeight w:val="165"/>
        </w:trPr>
        <w:tc>
          <w:tcPr>
            <w:tcW w:w="360" w:type="dxa"/>
            <w:vAlign w:val="center"/>
            <w:hideMark/>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008" w:type="dxa"/>
            <w:vAlign w:val="center"/>
            <w:hideMark/>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2BC9279" w14:textId="77777777" w:rsidTr="00F555E9">
        <w:trPr>
          <w:trHeight w:val="180"/>
        </w:trPr>
        <w:tc>
          <w:tcPr>
            <w:tcW w:w="360" w:type="dxa"/>
            <w:vAlign w:val="center"/>
            <w:hideMark/>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008" w:type="dxa"/>
            <w:vAlign w:val="center"/>
            <w:hideMark/>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0840BE7E" w14:textId="77777777" w:rsidTr="00F555E9">
        <w:trPr>
          <w:trHeight w:val="165"/>
        </w:trPr>
        <w:tc>
          <w:tcPr>
            <w:tcW w:w="360" w:type="dxa"/>
            <w:vAlign w:val="center"/>
            <w:hideMark/>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008" w:type="dxa"/>
            <w:vAlign w:val="center"/>
            <w:hideMark/>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9AA8A4C" w14:textId="77777777" w:rsidTr="00F555E9">
        <w:trPr>
          <w:trHeight w:val="165"/>
        </w:trPr>
        <w:tc>
          <w:tcPr>
            <w:tcW w:w="360" w:type="dxa"/>
            <w:vAlign w:val="center"/>
            <w:hideMark/>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0A3877EE" w14:textId="77777777" w:rsidTr="00F555E9">
        <w:trPr>
          <w:trHeight w:val="165"/>
        </w:trPr>
        <w:tc>
          <w:tcPr>
            <w:tcW w:w="360" w:type="dxa"/>
            <w:vAlign w:val="center"/>
            <w:hideMark/>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75666139" w14:textId="77777777" w:rsidTr="00F555E9">
        <w:trPr>
          <w:trHeight w:val="165"/>
        </w:trPr>
        <w:tc>
          <w:tcPr>
            <w:tcW w:w="360" w:type="dxa"/>
            <w:vAlign w:val="center"/>
            <w:hideMark/>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6C79F930" w14:textId="77777777" w:rsidTr="00F555E9">
        <w:trPr>
          <w:trHeight w:val="165"/>
        </w:trPr>
        <w:tc>
          <w:tcPr>
            <w:tcW w:w="360" w:type="dxa"/>
            <w:vAlign w:val="center"/>
            <w:hideMark/>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3C2CB49" w14:textId="77777777" w:rsidTr="00F555E9">
        <w:trPr>
          <w:trHeight w:val="165"/>
        </w:trPr>
        <w:tc>
          <w:tcPr>
            <w:tcW w:w="360" w:type="dxa"/>
            <w:vAlign w:val="center"/>
            <w:hideMark/>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5D220093" w14:textId="77777777" w:rsidTr="00F555E9">
        <w:trPr>
          <w:trHeight w:val="165"/>
        </w:trPr>
        <w:tc>
          <w:tcPr>
            <w:tcW w:w="360" w:type="dxa"/>
            <w:vAlign w:val="center"/>
            <w:hideMark/>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530F7B3E" w14:textId="77777777" w:rsidTr="00F555E9">
        <w:trPr>
          <w:trHeight w:val="165"/>
        </w:trPr>
        <w:tc>
          <w:tcPr>
            <w:tcW w:w="360" w:type="dxa"/>
            <w:vAlign w:val="center"/>
            <w:hideMark/>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3142034E" w14:textId="77777777" w:rsidTr="00F555E9">
        <w:trPr>
          <w:trHeight w:val="165"/>
        </w:trPr>
        <w:tc>
          <w:tcPr>
            <w:tcW w:w="360" w:type="dxa"/>
            <w:vAlign w:val="center"/>
            <w:hideMark/>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2721" w:rsidRPr="009B3DCC" w14:paraId="06A0A8A2" w14:textId="77777777" w:rsidTr="00F555E9">
        <w:trPr>
          <w:trHeight w:val="165"/>
        </w:trPr>
        <w:tc>
          <w:tcPr>
            <w:tcW w:w="360" w:type="dxa"/>
            <w:vAlign w:val="center"/>
            <w:hideMark/>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23920A4" w14:textId="77777777" w:rsidTr="00F555E9">
        <w:trPr>
          <w:trHeight w:val="165"/>
        </w:trPr>
        <w:tc>
          <w:tcPr>
            <w:tcW w:w="360" w:type="dxa"/>
            <w:vAlign w:val="center"/>
            <w:hideMark/>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417623EF" w14:textId="77777777" w:rsidTr="00F555E9">
        <w:trPr>
          <w:trHeight w:val="165"/>
        </w:trPr>
        <w:tc>
          <w:tcPr>
            <w:tcW w:w="360" w:type="dxa"/>
            <w:vAlign w:val="center"/>
            <w:hideMark/>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16B8A406" w14:textId="77777777" w:rsidTr="00F555E9">
        <w:trPr>
          <w:trHeight w:val="165"/>
        </w:trPr>
        <w:tc>
          <w:tcPr>
            <w:tcW w:w="360" w:type="dxa"/>
            <w:vAlign w:val="center"/>
            <w:hideMark/>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76A2407A" w14:textId="77777777" w:rsidTr="00F555E9">
        <w:trPr>
          <w:trHeight w:val="180"/>
        </w:trPr>
        <w:tc>
          <w:tcPr>
            <w:tcW w:w="360" w:type="dxa"/>
            <w:vAlign w:val="center"/>
            <w:hideMark/>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008" w:type="dxa"/>
            <w:vAlign w:val="center"/>
            <w:hideMark/>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B0F2B83" w14:textId="77777777" w:rsidTr="00F555E9">
        <w:trPr>
          <w:trHeight w:val="165"/>
        </w:trPr>
        <w:tc>
          <w:tcPr>
            <w:tcW w:w="360" w:type="dxa"/>
            <w:vAlign w:val="center"/>
            <w:hideMark/>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6FD49EA" w14:textId="77777777" w:rsidTr="00F555E9">
        <w:trPr>
          <w:trHeight w:val="165"/>
        </w:trPr>
        <w:tc>
          <w:tcPr>
            <w:tcW w:w="360" w:type="dxa"/>
            <w:vAlign w:val="center"/>
            <w:hideMark/>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F4004C4" w14:textId="77777777" w:rsidTr="00F555E9">
        <w:trPr>
          <w:trHeight w:val="165"/>
        </w:trPr>
        <w:tc>
          <w:tcPr>
            <w:tcW w:w="360" w:type="dxa"/>
            <w:vAlign w:val="center"/>
            <w:hideMark/>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008" w:type="dxa"/>
            <w:vAlign w:val="center"/>
            <w:hideMark/>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2365A60A" w14:textId="77777777" w:rsidTr="00F555E9">
        <w:trPr>
          <w:trHeight w:val="165"/>
        </w:trPr>
        <w:tc>
          <w:tcPr>
            <w:tcW w:w="360" w:type="dxa"/>
            <w:vAlign w:val="center"/>
            <w:hideMark/>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3A116E79" w14:textId="77777777" w:rsidTr="00F555E9">
        <w:trPr>
          <w:trHeight w:val="165"/>
        </w:trPr>
        <w:tc>
          <w:tcPr>
            <w:tcW w:w="360" w:type="dxa"/>
            <w:vAlign w:val="center"/>
            <w:hideMark/>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75D4E4F" w14:textId="77777777" w:rsidTr="00F555E9">
        <w:trPr>
          <w:trHeight w:val="165"/>
        </w:trPr>
        <w:tc>
          <w:tcPr>
            <w:tcW w:w="360" w:type="dxa"/>
            <w:vAlign w:val="center"/>
            <w:hideMark/>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07F0F516" w14:textId="77777777" w:rsidTr="00F555E9">
        <w:trPr>
          <w:trHeight w:val="165"/>
        </w:trPr>
        <w:tc>
          <w:tcPr>
            <w:tcW w:w="360" w:type="dxa"/>
            <w:vAlign w:val="center"/>
            <w:hideMark/>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7A0A5909" w14:textId="77777777" w:rsidTr="00F555E9">
        <w:trPr>
          <w:trHeight w:val="165"/>
        </w:trPr>
        <w:tc>
          <w:tcPr>
            <w:tcW w:w="360" w:type="dxa"/>
            <w:vAlign w:val="center"/>
            <w:hideMark/>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BE393F6" w14:textId="77777777" w:rsidTr="00F555E9">
        <w:trPr>
          <w:trHeight w:val="165"/>
        </w:trPr>
        <w:tc>
          <w:tcPr>
            <w:tcW w:w="360" w:type="dxa"/>
            <w:vAlign w:val="center"/>
            <w:hideMark/>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635C1FC3" w14:textId="77777777" w:rsidTr="00F555E9">
        <w:trPr>
          <w:trHeight w:val="165"/>
        </w:trPr>
        <w:tc>
          <w:tcPr>
            <w:tcW w:w="360" w:type="dxa"/>
            <w:vAlign w:val="center"/>
            <w:hideMark/>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5B044EF" w14:textId="77777777" w:rsidTr="00F555E9">
        <w:trPr>
          <w:trHeight w:val="165"/>
        </w:trPr>
        <w:tc>
          <w:tcPr>
            <w:tcW w:w="360" w:type="dxa"/>
            <w:vAlign w:val="center"/>
            <w:hideMark/>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008" w:type="dxa"/>
            <w:vAlign w:val="center"/>
            <w:hideMark/>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52CCD24" w14:textId="77777777" w:rsidTr="00F555E9">
        <w:trPr>
          <w:trHeight w:val="165"/>
        </w:trPr>
        <w:tc>
          <w:tcPr>
            <w:tcW w:w="360" w:type="dxa"/>
            <w:vAlign w:val="center"/>
            <w:hideMark/>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FBCF6AA" w14:textId="77777777" w:rsidTr="00F555E9">
        <w:trPr>
          <w:trHeight w:val="165"/>
        </w:trPr>
        <w:tc>
          <w:tcPr>
            <w:tcW w:w="360" w:type="dxa"/>
            <w:vAlign w:val="center"/>
            <w:hideMark/>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47891CC" w14:textId="77777777" w:rsidTr="00F555E9">
        <w:trPr>
          <w:trHeight w:val="180"/>
        </w:trPr>
        <w:tc>
          <w:tcPr>
            <w:tcW w:w="360" w:type="dxa"/>
            <w:vAlign w:val="center"/>
            <w:hideMark/>
          </w:tcPr>
          <w:p w14:paraId="3F4FDBEF" w14:textId="77777777" w:rsidR="00E42721" w:rsidRPr="00312D86" w:rsidRDefault="00E42721" w:rsidP="00F555E9">
            <w:pPr>
              <w:snapToGrid w:val="0"/>
              <w:rPr>
                <w:sz w:val="16"/>
                <w:szCs w:val="16"/>
              </w:rPr>
            </w:pPr>
            <w:r w:rsidRPr="00312D86">
              <w:rPr>
                <w:color w:val="000000"/>
                <w:sz w:val="16"/>
                <w:szCs w:val="16"/>
              </w:rPr>
              <w:lastRenderedPageBreak/>
              <w:t>1071</w:t>
            </w:r>
          </w:p>
        </w:tc>
        <w:tc>
          <w:tcPr>
            <w:tcW w:w="864" w:type="dxa"/>
            <w:vAlign w:val="center"/>
            <w:hideMark/>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64ADBEB9" w14:textId="77777777" w:rsidTr="00F555E9">
        <w:trPr>
          <w:trHeight w:val="165"/>
        </w:trPr>
        <w:tc>
          <w:tcPr>
            <w:tcW w:w="360" w:type="dxa"/>
            <w:vAlign w:val="center"/>
            <w:hideMark/>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6D022D4" w14:textId="77777777" w:rsidTr="00F555E9">
        <w:trPr>
          <w:trHeight w:val="165"/>
        </w:trPr>
        <w:tc>
          <w:tcPr>
            <w:tcW w:w="360" w:type="dxa"/>
            <w:vAlign w:val="center"/>
            <w:hideMark/>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008" w:type="dxa"/>
            <w:vAlign w:val="center"/>
            <w:hideMark/>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CCA6403" w14:textId="77777777" w:rsidTr="00F555E9">
        <w:trPr>
          <w:trHeight w:val="165"/>
        </w:trPr>
        <w:tc>
          <w:tcPr>
            <w:tcW w:w="360" w:type="dxa"/>
            <w:vAlign w:val="center"/>
            <w:hideMark/>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7F7AC8AB" w14:textId="77777777" w:rsidTr="00F555E9">
        <w:trPr>
          <w:trHeight w:val="165"/>
        </w:trPr>
        <w:tc>
          <w:tcPr>
            <w:tcW w:w="360" w:type="dxa"/>
            <w:vAlign w:val="center"/>
            <w:hideMark/>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008" w:type="dxa"/>
            <w:vAlign w:val="center"/>
            <w:hideMark/>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73F1970" w14:textId="77777777" w:rsidTr="00F555E9">
        <w:trPr>
          <w:trHeight w:val="165"/>
        </w:trPr>
        <w:tc>
          <w:tcPr>
            <w:tcW w:w="360" w:type="dxa"/>
            <w:vAlign w:val="center"/>
            <w:hideMark/>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008" w:type="dxa"/>
            <w:vAlign w:val="center"/>
            <w:hideMark/>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58BA8D02" w14:textId="77777777" w:rsidTr="00F555E9">
        <w:trPr>
          <w:trHeight w:val="165"/>
        </w:trPr>
        <w:tc>
          <w:tcPr>
            <w:tcW w:w="360" w:type="dxa"/>
            <w:vAlign w:val="center"/>
            <w:hideMark/>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008" w:type="dxa"/>
            <w:vAlign w:val="center"/>
            <w:hideMark/>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1487D34D" w14:textId="77777777" w:rsidTr="00F555E9">
        <w:trPr>
          <w:trHeight w:val="165"/>
        </w:trPr>
        <w:tc>
          <w:tcPr>
            <w:tcW w:w="360" w:type="dxa"/>
            <w:vAlign w:val="center"/>
            <w:hideMark/>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9FC3C91" w14:textId="77777777" w:rsidTr="00F555E9">
        <w:trPr>
          <w:trHeight w:val="165"/>
        </w:trPr>
        <w:tc>
          <w:tcPr>
            <w:tcW w:w="360" w:type="dxa"/>
            <w:vAlign w:val="center"/>
            <w:hideMark/>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205B3838" w14:textId="77777777" w:rsidTr="00F555E9">
        <w:trPr>
          <w:trHeight w:val="165"/>
        </w:trPr>
        <w:tc>
          <w:tcPr>
            <w:tcW w:w="360" w:type="dxa"/>
            <w:vAlign w:val="center"/>
            <w:hideMark/>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008" w:type="dxa"/>
            <w:vAlign w:val="center"/>
            <w:hideMark/>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1C4AFF7E" w14:textId="77777777" w:rsidTr="00F555E9">
        <w:trPr>
          <w:trHeight w:val="165"/>
        </w:trPr>
        <w:tc>
          <w:tcPr>
            <w:tcW w:w="360" w:type="dxa"/>
            <w:vAlign w:val="center"/>
            <w:hideMark/>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6C71A23B" w14:textId="77777777" w:rsidTr="00F555E9">
        <w:trPr>
          <w:trHeight w:val="165"/>
        </w:trPr>
        <w:tc>
          <w:tcPr>
            <w:tcW w:w="360" w:type="dxa"/>
            <w:vAlign w:val="center"/>
            <w:hideMark/>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28EC4D7B" w14:textId="77777777" w:rsidTr="00F555E9">
        <w:trPr>
          <w:trHeight w:val="165"/>
        </w:trPr>
        <w:tc>
          <w:tcPr>
            <w:tcW w:w="360" w:type="dxa"/>
            <w:vAlign w:val="center"/>
            <w:hideMark/>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0B478FAD" w14:textId="77777777" w:rsidTr="00F555E9">
        <w:trPr>
          <w:trHeight w:val="165"/>
        </w:trPr>
        <w:tc>
          <w:tcPr>
            <w:tcW w:w="360" w:type="dxa"/>
            <w:vAlign w:val="center"/>
            <w:hideMark/>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D257AD0" w14:textId="77777777" w:rsidTr="00F555E9">
        <w:trPr>
          <w:trHeight w:val="165"/>
        </w:trPr>
        <w:tc>
          <w:tcPr>
            <w:tcW w:w="360" w:type="dxa"/>
            <w:vAlign w:val="center"/>
            <w:hideMark/>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CACDAA1" w14:textId="77777777" w:rsidTr="00F555E9">
        <w:trPr>
          <w:trHeight w:val="180"/>
        </w:trPr>
        <w:tc>
          <w:tcPr>
            <w:tcW w:w="360" w:type="dxa"/>
            <w:vAlign w:val="center"/>
            <w:hideMark/>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434BF25" w14:textId="77777777" w:rsidTr="00F555E9">
        <w:trPr>
          <w:trHeight w:val="165"/>
        </w:trPr>
        <w:tc>
          <w:tcPr>
            <w:tcW w:w="360" w:type="dxa"/>
            <w:vAlign w:val="center"/>
            <w:hideMark/>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641FF9CE" w14:textId="77777777" w:rsidTr="00F555E9">
        <w:trPr>
          <w:trHeight w:val="165"/>
        </w:trPr>
        <w:tc>
          <w:tcPr>
            <w:tcW w:w="360" w:type="dxa"/>
            <w:vAlign w:val="center"/>
            <w:hideMark/>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1E3F917" w14:textId="77777777" w:rsidTr="00F555E9">
        <w:trPr>
          <w:trHeight w:val="165"/>
        </w:trPr>
        <w:tc>
          <w:tcPr>
            <w:tcW w:w="360" w:type="dxa"/>
            <w:vAlign w:val="center"/>
            <w:hideMark/>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60423176" w14:textId="77777777" w:rsidTr="00F555E9">
        <w:trPr>
          <w:trHeight w:val="165"/>
        </w:trPr>
        <w:tc>
          <w:tcPr>
            <w:tcW w:w="360" w:type="dxa"/>
            <w:vAlign w:val="center"/>
            <w:hideMark/>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008" w:type="dxa"/>
            <w:vAlign w:val="center"/>
            <w:hideMark/>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9BFF881" w14:textId="77777777" w:rsidTr="00F555E9">
        <w:trPr>
          <w:trHeight w:val="165"/>
        </w:trPr>
        <w:tc>
          <w:tcPr>
            <w:tcW w:w="360" w:type="dxa"/>
            <w:vAlign w:val="center"/>
            <w:hideMark/>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008" w:type="dxa"/>
            <w:vAlign w:val="center"/>
            <w:hideMark/>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3B6FABD" w14:textId="77777777" w:rsidTr="00F555E9">
        <w:trPr>
          <w:trHeight w:val="165"/>
        </w:trPr>
        <w:tc>
          <w:tcPr>
            <w:tcW w:w="360" w:type="dxa"/>
            <w:vAlign w:val="center"/>
            <w:hideMark/>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008" w:type="dxa"/>
            <w:vAlign w:val="center"/>
            <w:hideMark/>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F33732D" w14:textId="77777777" w:rsidTr="00F555E9">
        <w:trPr>
          <w:trHeight w:val="165"/>
        </w:trPr>
        <w:tc>
          <w:tcPr>
            <w:tcW w:w="360" w:type="dxa"/>
            <w:vAlign w:val="center"/>
            <w:hideMark/>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218C9456" w14:textId="77777777" w:rsidTr="00F555E9">
        <w:trPr>
          <w:trHeight w:val="165"/>
        </w:trPr>
        <w:tc>
          <w:tcPr>
            <w:tcW w:w="360" w:type="dxa"/>
            <w:vAlign w:val="center"/>
            <w:hideMark/>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008" w:type="dxa"/>
            <w:vAlign w:val="center"/>
            <w:hideMark/>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9010052" w14:textId="77777777" w:rsidTr="00F555E9">
        <w:trPr>
          <w:trHeight w:val="165"/>
        </w:trPr>
        <w:tc>
          <w:tcPr>
            <w:tcW w:w="360" w:type="dxa"/>
            <w:vAlign w:val="center"/>
            <w:hideMark/>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008" w:type="dxa"/>
            <w:vAlign w:val="center"/>
            <w:hideMark/>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489D425D" w14:textId="77777777" w:rsidTr="00F555E9">
        <w:trPr>
          <w:trHeight w:val="165"/>
        </w:trPr>
        <w:tc>
          <w:tcPr>
            <w:tcW w:w="360" w:type="dxa"/>
            <w:vAlign w:val="center"/>
            <w:hideMark/>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008" w:type="dxa"/>
            <w:vAlign w:val="center"/>
            <w:hideMark/>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FA0D3A1" w14:textId="77777777" w:rsidTr="00F555E9">
        <w:trPr>
          <w:trHeight w:val="165"/>
        </w:trPr>
        <w:tc>
          <w:tcPr>
            <w:tcW w:w="360" w:type="dxa"/>
            <w:vAlign w:val="center"/>
            <w:hideMark/>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823B6D8" w14:textId="77777777" w:rsidTr="00F555E9">
        <w:trPr>
          <w:trHeight w:val="165"/>
        </w:trPr>
        <w:tc>
          <w:tcPr>
            <w:tcW w:w="360" w:type="dxa"/>
            <w:vAlign w:val="center"/>
            <w:hideMark/>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1F36F135" w14:textId="77777777" w:rsidTr="00F555E9">
        <w:trPr>
          <w:trHeight w:val="165"/>
        </w:trPr>
        <w:tc>
          <w:tcPr>
            <w:tcW w:w="360" w:type="dxa"/>
            <w:vAlign w:val="center"/>
            <w:hideMark/>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29B3C5D0" w14:textId="77777777" w:rsidTr="00F555E9">
        <w:trPr>
          <w:trHeight w:val="180"/>
        </w:trPr>
        <w:tc>
          <w:tcPr>
            <w:tcW w:w="360" w:type="dxa"/>
            <w:vAlign w:val="center"/>
            <w:hideMark/>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415E18DC" w14:textId="77777777" w:rsidTr="00F555E9">
        <w:trPr>
          <w:trHeight w:val="165"/>
        </w:trPr>
        <w:tc>
          <w:tcPr>
            <w:tcW w:w="360" w:type="dxa"/>
            <w:vAlign w:val="center"/>
            <w:hideMark/>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A513DFB" w14:textId="77777777" w:rsidTr="00F555E9">
        <w:trPr>
          <w:trHeight w:val="165"/>
        </w:trPr>
        <w:tc>
          <w:tcPr>
            <w:tcW w:w="360" w:type="dxa"/>
            <w:vAlign w:val="center"/>
            <w:hideMark/>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26216C39" w14:textId="77777777" w:rsidTr="00F555E9">
        <w:trPr>
          <w:trHeight w:val="165"/>
        </w:trPr>
        <w:tc>
          <w:tcPr>
            <w:tcW w:w="360" w:type="dxa"/>
            <w:vAlign w:val="center"/>
            <w:hideMark/>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6EC4ABD1" w14:textId="77777777" w:rsidTr="00F555E9">
        <w:trPr>
          <w:trHeight w:val="165"/>
        </w:trPr>
        <w:tc>
          <w:tcPr>
            <w:tcW w:w="360" w:type="dxa"/>
            <w:vAlign w:val="center"/>
            <w:hideMark/>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0FAF6294" w14:textId="77777777" w:rsidTr="00F555E9">
        <w:trPr>
          <w:trHeight w:val="165"/>
        </w:trPr>
        <w:tc>
          <w:tcPr>
            <w:tcW w:w="360" w:type="dxa"/>
            <w:vAlign w:val="center"/>
            <w:hideMark/>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66EE514" w14:textId="77777777" w:rsidTr="00F555E9">
        <w:trPr>
          <w:trHeight w:val="165"/>
        </w:trPr>
        <w:tc>
          <w:tcPr>
            <w:tcW w:w="360" w:type="dxa"/>
            <w:vAlign w:val="center"/>
            <w:hideMark/>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7A00375" w14:textId="77777777" w:rsidTr="00F555E9">
        <w:trPr>
          <w:trHeight w:val="165"/>
        </w:trPr>
        <w:tc>
          <w:tcPr>
            <w:tcW w:w="360" w:type="dxa"/>
            <w:vAlign w:val="center"/>
            <w:hideMark/>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271C9DC" w14:textId="77777777" w:rsidTr="00F555E9">
        <w:trPr>
          <w:trHeight w:val="165"/>
        </w:trPr>
        <w:tc>
          <w:tcPr>
            <w:tcW w:w="360" w:type="dxa"/>
            <w:vAlign w:val="center"/>
            <w:hideMark/>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4B01E494" w14:textId="77777777" w:rsidTr="00F555E9">
        <w:trPr>
          <w:trHeight w:val="165"/>
        </w:trPr>
        <w:tc>
          <w:tcPr>
            <w:tcW w:w="360" w:type="dxa"/>
            <w:vAlign w:val="center"/>
            <w:hideMark/>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008" w:type="dxa"/>
            <w:vAlign w:val="center"/>
            <w:hideMark/>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445197C" w14:textId="77777777" w:rsidTr="00F555E9">
        <w:trPr>
          <w:trHeight w:val="165"/>
        </w:trPr>
        <w:tc>
          <w:tcPr>
            <w:tcW w:w="360" w:type="dxa"/>
            <w:vAlign w:val="center"/>
            <w:hideMark/>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008" w:type="dxa"/>
            <w:vAlign w:val="center"/>
            <w:hideMark/>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60CC9075" w14:textId="77777777" w:rsidTr="00F555E9">
        <w:trPr>
          <w:trHeight w:val="165"/>
        </w:trPr>
        <w:tc>
          <w:tcPr>
            <w:tcW w:w="360" w:type="dxa"/>
            <w:vAlign w:val="center"/>
            <w:hideMark/>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008" w:type="dxa"/>
            <w:vAlign w:val="center"/>
            <w:hideMark/>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2E1887F2" w14:textId="77777777" w:rsidTr="00F555E9">
        <w:trPr>
          <w:trHeight w:val="165"/>
        </w:trPr>
        <w:tc>
          <w:tcPr>
            <w:tcW w:w="360" w:type="dxa"/>
            <w:vAlign w:val="center"/>
            <w:hideMark/>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008" w:type="dxa"/>
            <w:vAlign w:val="center"/>
            <w:hideMark/>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6555D0C8" w14:textId="77777777" w:rsidTr="00F555E9">
        <w:trPr>
          <w:trHeight w:val="165"/>
        </w:trPr>
        <w:tc>
          <w:tcPr>
            <w:tcW w:w="360" w:type="dxa"/>
            <w:vAlign w:val="center"/>
            <w:hideMark/>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008" w:type="dxa"/>
            <w:vAlign w:val="center"/>
            <w:hideMark/>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07598869" w14:textId="77777777" w:rsidTr="00F555E9">
        <w:trPr>
          <w:trHeight w:val="180"/>
        </w:trPr>
        <w:tc>
          <w:tcPr>
            <w:tcW w:w="360" w:type="dxa"/>
            <w:vAlign w:val="center"/>
            <w:hideMark/>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008" w:type="dxa"/>
            <w:vAlign w:val="center"/>
            <w:hideMark/>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2A103027" w14:textId="77777777" w:rsidTr="00F555E9">
        <w:trPr>
          <w:trHeight w:val="165"/>
        </w:trPr>
        <w:tc>
          <w:tcPr>
            <w:tcW w:w="360" w:type="dxa"/>
            <w:vAlign w:val="center"/>
            <w:hideMark/>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008" w:type="dxa"/>
            <w:vAlign w:val="center"/>
            <w:hideMark/>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07498C6" w14:textId="77777777" w:rsidTr="00F555E9">
        <w:trPr>
          <w:trHeight w:val="165"/>
        </w:trPr>
        <w:tc>
          <w:tcPr>
            <w:tcW w:w="360" w:type="dxa"/>
            <w:vAlign w:val="center"/>
            <w:hideMark/>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008" w:type="dxa"/>
            <w:vAlign w:val="center"/>
            <w:hideMark/>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CED92D9" w14:textId="77777777" w:rsidTr="00F555E9">
        <w:trPr>
          <w:trHeight w:val="165"/>
        </w:trPr>
        <w:tc>
          <w:tcPr>
            <w:tcW w:w="360" w:type="dxa"/>
            <w:vAlign w:val="center"/>
            <w:hideMark/>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1ADF725B" w14:textId="77777777" w:rsidTr="00F555E9">
        <w:trPr>
          <w:trHeight w:val="165"/>
        </w:trPr>
        <w:tc>
          <w:tcPr>
            <w:tcW w:w="360" w:type="dxa"/>
            <w:vAlign w:val="center"/>
            <w:hideMark/>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9206989" w14:textId="77777777" w:rsidTr="00F555E9">
        <w:trPr>
          <w:trHeight w:val="165"/>
        </w:trPr>
        <w:tc>
          <w:tcPr>
            <w:tcW w:w="360" w:type="dxa"/>
            <w:vAlign w:val="center"/>
            <w:hideMark/>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46E80C79" w14:textId="77777777" w:rsidTr="00F555E9">
        <w:trPr>
          <w:trHeight w:val="165"/>
        </w:trPr>
        <w:tc>
          <w:tcPr>
            <w:tcW w:w="360" w:type="dxa"/>
            <w:vAlign w:val="center"/>
            <w:hideMark/>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062097EF" w14:textId="77777777" w:rsidTr="00F555E9">
        <w:trPr>
          <w:trHeight w:val="165"/>
        </w:trPr>
        <w:tc>
          <w:tcPr>
            <w:tcW w:w="360" w:type="dxa"/>
            <w:vAlign w:val="center"/>
            <w:hideMark/>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2E46B2E2" w14:textId="77777777" w:rsidTr="00F555E9">
        <w:trPr>
          <w:trHeight w:val="165"/>
        </w:trPr>
        <w:tc>
          <w:tcPr>
            <w:tcW w:w="360" w:type="dxa"/>
            <w:vAlign w:val="center"/>
            <w:hideMark/>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6B1D7E0" w14:textId="77777777" w:rsidTr="00F555E9">
        <w:trPr>
          <w:trHeight w:val="165"/>
        </w:trPr>
        <w:tc>
          <w:tcPr>
            <w:tcW w:w="360" w:type="dxa"/>
            <w:vAlign w:val="center"/>
            <w:hideMark/>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77C6DF80" w14:textId="77777777" w:rsidTr="00F555E9">
        <w:trPr>
          <w:trHeight w:val="165"/>
        </w:trPr>
        <w:tc>
          <w:tcPr>
            <w:tcW w:w="360" w:type="dxa"/>
            <w:vAlign w:val="center"/>
            <w:hideMark/>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008" w:type="dxa"/>
            <w:vAlign w:val="center"/>
            <w:hideMark/>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55F80EDF" w14:textId="77777777" w:rsidTr="00F555E9">
        <w:trPr>
          <w:trHeight w:val="165"/>
        </w:trPr>
        <w:tc>
          <w:tcPr>
            <w:tcW w:w="360" w:type="dxa"/>
            <w:vAlign w:val="center"/>
            <w:hideMark/>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E82387E" w14:textId="77777777" w:rsidTr="00F555E9">
        <w:trPr>
          <w:trHeight w:val="165"/>
        </w:trPr>
        <w:tc>
          <w:tcPr>
            <w:tcW w:w="360" w:type="dxa"/>
            <w:vAlign w:val="center"/>
            <w:hideMark/>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4AA00D7" w14:textId="77777777" w:rsidTr="00F555E9">
        <w:trPr>
          <w:trHeight w:val="165"/>
        </w:trPr>
        <w:tc>
          <w:tcPr>
            <w:tcW w:w="360" w:type="dxa"/>
            <w:vAlign w:val="center"/>
            <w:hideMark/>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4F86630B" w14:textId="77777777" w:rsidTr="00F555E9">
        <w:trPr>
          <w:trHeight w:val="165"/>
        </w:trPr>
        <w:tc>
          <w:tcPr>
            <w:tcW w:w="360" w:type="dxa"/>
            <w:vAlign w:val="center"/>
            <w:hideMark/>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008" w:type="dxa"/>
            <w:vAlign w:val="center"/>
            <w:hideMark/>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85A3748" w14:textId="77777777" w:rsidTr="00F555E9">
        <w:trPr>
          <w:trHeight w:val="180"/>
        </w:trPr>
        <w:tc>
          <w:tcPr>
            <w:tcW w:w="360" w:type="dxa"/>
            <w:vAlign w:val="center"/>
            <w:hideMark/>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008" w:type="dxa"/>
            <w:vAlign w:val="center"/>
            <w:hideMark/>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990C47B" w14:textId="77777777" w:rsidTr="00F555E9">
        <w:trPr>
          <w:trHeight w:val="165"/>
        </w:trPr>
        <w:tc>
          <w:tcPr>
            <w:tcW w:w="360" w:type="dxa"/>
            <w:vAlign w:val="center"/>
            <w:hideMark/>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ED1B76E" w14:textId="77777777" w:rsidTr="00F555E9">
        <w:trPr>
          <w:trHeight w:val="165"/>
        </w:trPr>
        <w:tc>
          <w:tcPr>
            <w:tcW w:w="360" w:type="dxa"/>
            <w:vAlign w:val="center"/>
            <w:hideMark/>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008" w:type="dxa"/>
            <w:vAlign w:val="center"/>
            <w:hideMark/>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4D9B4B5" w14:textId="77777777" w:rsidTr="00F555E9">
        <w:trPr>
          <w:trHeight w:val="165"/>
        </w:trPr>
        <w:tc>
          <w:tcPr>
            <w:tcW w:w="360" w:type="dxa"/>
            <w:vAlign w:val="center"/>
            <w:hideMark/>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008" w:type="dxa"/>
            <w:vAlign w:val="center"/>
            <w:hideMark/>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44283B2" w14:textId="77777777" w:rsidTr="00F555E9">
        <w:trPr>
          <w:trHeight w:val="165"/>
        </w:trPr>
        <w:tc>
          <w:tcPr>
            <w:tcW w:w="360" w:type="dxa"/>
            <w:vAlign w:val="center"/>
            <w:hideMark/>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C88F387" w14:textId="77777777" w:rsidTr="00F555E9">
        <w:trPr>
          <w:trHeight w:val="165"/>
        </w:trPr>
        <w:tc>
          <w:tcPr>
            <w:tcW w:w="360" w:type="dxa"/>
            <w:vAlign w:val="center"/>
            <w:hideMark/>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404CBC0C" w14:textId="77777777" w:rsidTr="00F555E9">
        <w:trPr>
          <w:trHeight w:val="165"/>
        </w:trPr>
        <w:tc>
          <w:tcPr>
            <w:tcW w:w="360" w:type="dxa"/>
            <w:vAlign w:val="center"/>
            <w:hideMark/>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216A2663" w14:textId="77777777" w:rsidTr="00F555E9">
        <w:trPr>
          <w:trHeight w:val="165"/>
        </w:trPr>
        <w:tc>
          <w:tcPr>
            <w:tcW w:w="360" w:type="dxa"/>
            <w:vAlign w:val="center"/>
            <w:hideMark/>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008" w:type="dxa"/>
            <w:vAlign w:val="center"/>
            <w:hideMark/>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6D52C81" w14:textId="77777777" w:rsidTr="00F555E9">
        <w:trPr>
          <w:trHeight w:val="165"/>
        </w:trPr>
        <w:tc>
          <w:tcPr>
            <w:tcW w:w="360" w:type="dxa"/>
            <w:vAlign w:val="center"/>
            <w:hideMark/>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10BB1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008" w:type="dxa"/>
            <w:vAlign w:val="center"/>
            <w:hideMark/>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62D4214A" w14:textId="77777777" w:rsidTr="00F555E9">
        <w:trPr>
          <w:trHeight w:val="165"/>
        </w:trPr>
        <w:tc>
          <w:tcPr>
            <w:tcW w:w="360" w:type="dxa"/>
            <w:vAlign w:val="center"/>
            <w:hideMark/>
          </w:tcPr>
          <w:p w14:paraId="7B193257" w14:textId="77777777" w:rsidR="00E42721" w:rsidRPr="00312D86" w:rsidRDefault="00E42721" w:rsidP="00F555E9">
            <w:pPr>
              <w:snapToGrid w:val="0"/>
              <w:rPr>
                <w:sz w:val="16"/>
                <w:szCs w:val="16"/>
              </w:rPr>
            </w:pPr>
            <w:r w:rsidRPr="00312D86">
              <w:rPr>
                <w:color w:val="000000"/>
                <w:sz w:val="16"/>
                <w:szCs w:val="16"/>
              </w:rPr>
              <w:lastRenderedPageBreak/>
              <w:t>1138</w:t>
            </w:r>
          </w:p>
        </w:tc>
        <w:tc>
          <w:tcPr>
            <w:tcW w:w="864" w:type="dxa"/>
            <w:vAlign w:val="center"/>
            <w:hideMark/>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178290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51535FF5" w14:textId="77777777" w:rsidTr="00F555E9">
        <w:trPr>
          <w:trHeight w:val="165"/>
        </w:trPr>
        <w:tc>
          <w:tcPr>
            <w:tcW w:w="360" w:type="dxa"/>
            <w:vAlign w:val="center"/>
            <w:hideMark/>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03A2F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48450743" w14:textId="77777777" w:rsidTr="00F555E9">
        <w:trPr>
          <w:trHeight w:val="165"/>
        </w:trPr>
        <w:tc>
          <w:tcPr>
            <w:tcW w:w="360" w:type="dxa"/>
            <w:vAlign w:val="center"/>
            <w:hideMark/>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182D72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337F4948" w14:textId="77777777" w:rsidTr="00F555E9">
        <w:trPr>
          <w:trHeight w:val="165"/>
        </w:trPr>
        <w:tc>
          <w:tcPr>
            <w:tcW w:w="360" w:type="dxa"/>
            <w:vAlign w:val="center"/>
            <w:hideMark/>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0735BF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0A6A293C" w14:textId="77777777" w:rsidTr="00F555E9">
        <w:trPr>
          <w:trHeight w:val="165"/>
        </w:trPr>
        <w:tc>
          <w:tcPr>
            <w:tcW w:w="360" w:type="dxa"/>
            <w:vAlign w:val="center"/>
            <w:hideMark/>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B850E2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F570E59" w14:textId="77777777" w:rsidTr="00F555E9">
        <w:trPr>
          <w:trHeight w:val="180"/>
        </w:trPr>
        <w:tc>
          <w:tcPr>
            <w:tcW w:w="360" w:type="dxa"/>
            <w:vAlign w:val="center"/>
            <w:hideMark/>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EF7790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75105A78" w14:textId="77777777" w:rsidTr="00F555E9">
        <w:trPr>
          <w:trHeight w:val="165"/>
        </w:trPr>
        <w:tc>
          <w:tcPr>
            <w:tcW w:w="360" w:type="dxa"/>
            <w:vAlign w:val="center"/>
            <w:hideMark/>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E4C4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56CF4E9C" w14:textId="77777777" w:rsidTr="00F555E9">
        <w:trPr>
          <w:trHeight w:val="165"/>
        </w:trPr>
        <w:tc>
          <w:tcPr>
            <w:tcW w:w="360" w:type="dxa"/>
            <w:vAlign w:val="center"/>
            <w:hideMark/>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CA7B81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DDD274A" w14:textId="77777777" w:rsidTr="00F555E9">
        <w:trPr>
          <w:trHeight w:val="165"/>
        </w:trPr>
        <w:tc>
          <w:tcPr>
            <w:tcW w:w="360" w:type="dxa"/>
            <w:vAlign w:val="center"/>
            <w:hideMark/>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634E7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7F342DAC" w14:textId="77777777" w:rsidTr="00F555E9">
        <w:trPr>
          <w:trHeight w:val="165"/>
        </w:trPr>
        <w:tc>
          <w:tcPr>
            <w:tcW w:w="360" w:type="dxa"/>
            <w:vAlign w:val="center"/>
            <w:hideMark/>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E7D940"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43ACEDF9" w14:textId="77777777" w:rsidTr="00F555E9">
        <w:trPr>
          <w:trHeight w:val="165"/>
        </w:trPr>
        <w:tc>
          <w:tcPr>
            <w:tcW w:w="360" w:type="dxa"/>
            <w:vAlign w:val="center"/>
            <w:hideMark/>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1A75E8D"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F76B83B" w14:textId="77777777" w:rsidTr="00F555E9">
        <w:trPr>
          <w:trHeight w:val="165"/>
        </w:trPr>
        <w:tc>
          <w:tcPr>
            <w:tcW w:w="360" w:type="dxa"/>
            <w:vAlign w:val="center"/>
            <w:hideMark/>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AC510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01BB739" w14:textId="77777777" w:rsidTr="00F555E9">
        <w:trPr>
          <w:trHeight w:val="165"/>
        </w:trPr>
        <w:tc>
          <w:tcPr>
            <w:tcW w:w="360" w:type="dxa"/>
            <w:vAlign w:val="center"/>
            <w:hideMark/>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1124B0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4680F3D" w14:textId="77777777" w:rsidTr="00F555E9">
        <w:trPr>
          <w:trHeight w:val="165"/>
        </w:trPr>
        <w:tc>
          <w:tcPr>
            <w:tcW w:w="360" w:type="dxa"/>
            <w:vAlign w:val="center"/>
            <w:hideMark/>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F69251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1AFCCC4" w14:textId="77777777" w:rsidTr="00F555E9">
        <w:trPr>
          <w:trHeight w:val="165"/>
        </w:trPr>
        <w:tc>
          <w:tcPr>
            <w:tcW w:w="360" w:type="dxa"/>
            <w:vAlign w:val="center"/>
            <w:hideMark/>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5D8748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008" w:type="dxa"/>
            <w:vAlign w:val="center"/>
            <w:hideMark/>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5E289E10" w14:textId="77777777" w:rsidTr="00F555E9">
        <w:trPr>
          <w:trHeight w:val="165"/>
        </w:trPr>
        <w:tc>
          <w:tcPr>
            <w:tcW w:w="360" w:type="dxa"/>
            <w:vAlign w:val="center"/>
            <w:hideMark/>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962A8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7B705CB2" w14:textId="77777777" w:rsidTr="00F555E9">
        <w:trPr>
          <w:trHeight w:val="165"/>
        </w:trPr>
        <w:tc>
          <w:tcPr>
            <w:tcW w:w="360" w:type="dxa"/>
            <w:vAlign w:val="center"/>
            <w:hideMark/>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B79B2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7B4AF5B4" w14:textId="77777777" w:rsidTr="00F555E9">
        <w:trPr>
          <w:trHeight w:val="165"/>
        </w:trPr>
        <w:tc>
          <w:tcPr>
            <w:tcW w:w="360" w:type="dxa"/>
            <w:vAlign w:val="center"/>
            <w:hideMark/>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8DE213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0CC916AF" w14:textId="77777777" w:rsidTr="00F555E9">
        <w:trPr>
          <w:trHeight w:val="165"/>
        </w:trPr>
        <w:tc>
          <w:tcPr>
            <w:tcW w:w="360" w:type="dxa"/>
            <w:vAlign w:val="center"/>
            <w:hideMark/>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C0A7BB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2328A78D" w14:textId="77777777" w:rsidTr="00F555E9">
        <w:trPr>
          <w:trHeight w:val="180"/>
        </w:trPr>
        <w:tc>
          <w:tcPr>
            <w:tcW w:w="360" w:type="dxa"/>
            <w:vAlign w:val="center"/>
            <w:hideMark/>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D6501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6302717E" w14:textId="77777777" w:rsidTr="00F555E9">
        <w:trPr>
          <w:trHeight w:val="165"/>
        </w:trPr>
        <w:tc>
          <w:tcPr>
            <w:tcW w:w="360" w:type="dxa"/>
            <w:vAlign w:val="center"/>
            <w:hideMark/>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91634F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2C57C492" w14:textId="77777777" w:rsidTr="00F555E9">
        <w:trPr>
          <w:trHeight w:val="165"/>
        </w:trPr>
        <w:tc>
          <w:tcPr>
            <w:tcW w:w="360" w:type="dxa"/>
            <w:vAlign w:val="center"/>
            <w:hideMark/>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C2CBC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0684C729" w14:textId="77777777" w:rsidTr="00F555E9">
        <w:trPr>
          <w:trHeight w:val="165"/>
        </w:trPr>
        <w:tc>
          <w:tcPr>
            <w:tcW w:w="360" w:type="dxa"/>
            <w:vAlign w:val="center"/>
            <w:hideMark/>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6BAAA9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089B2474" w14:textId="77777777" w:rsidTr="00F555E9">
        <w:trPr>
          <w:trHeight w:val="165"/>
        </w:trPr>
        <w:tc>
          <w:tcPr>
            <w:tcW w:w="360" w:type="dxa"/>
            <w:vAlign w:val="center"/>
            <w:hideMark/>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B4DD29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2FE129D" w14:textId="77777777" w:rsidTr="00F555E9">
        <w:trPr>
          <w:trHeight w:val="165"/>
        </w:trPr>
        <w:tc>
          <w:tcPr>
            <w:tcW w:w="360" w:type="dxa"/>
            <w:vAlign w:val="center"/>
            <w:hideMark/>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70248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136A9F1C" w14:textId="77777777" w:rsidTr="00F555E9">
        <w:trPr>
          <w:trHeight w:val="165"/>
        </w:trPr>
        <w:tc>
          <w:tcPr>
            <w:tcW w:w="360" w:type="dxa"/>
            <w:vAlign w:val="center"/>
            <w:hideMark/>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2EA213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DD3647D" w14:textId="77777777" w:rsidTr="00F555E9">
        <w:trPr>
          <w:trHeight w:val="165"/>
        </w:trPr>
        <w:tc>
          <w:tcPr>
            <w:tcW w:w="360" w:type="dxa"/>
            <w:vAlign w:val="center"/>
            <w:hideMark/>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72D399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C96989A" w14:textId="77777777" w:rsidTr="00F555E9">
        <w:trPr>
          <w:trHeight w:val="165"/>
        </w:trPr>
        <w:tc>
          <w:tcPr>
            <w:tcW w:w="360" w:type="dxa"/>
            <w:vAlign w:val="center"/>
            <w:hideMark/>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4A4A22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4990D774" w14:textId="77777777" w:rsidTr="00F555E9">
        <w:trPr>
          <w:trHeight w:val="165"/>
        </w:trPr>
        <w:tc>
          <w:tcPr>
            <w:tcW w:w="360" w:type="dxa"/>
            <w:vAlign w:val="center"/>
            <w:hideMark/>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1B126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7B5AA3AD" w14:textId="77777777" w:rsidTr="00F555E9">
        <w:trPr>
          <w:trHeight w:val="165"/>
        </w:trPr>
        <w:tc>
          <w:tcPr>
            <w:tcW w:w="360" w:type="dxa"/>
            <w:vAlign w:val="center"/>
            <w:hideMark/>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68B2A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B20B268" w14:textId="77777777" w:rsidTr="00F555E9">
        <w:trPr>
          <w:trHeight w:val="165"/>
        </w:trPr>
        <w:tc>
          <w:tcPr>
            <w:tcW w:w="360" w:type="dxa"/>
            <w:vAlign w:val="center"/>
            <w:hideMark/>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94EFD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008" w:type="dxa"/>
            <w:vAlign w:val="center"/>
            <w:hideMark/>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566FAD9D" w14:textId="77777777" w:rsidTr="00F555E9">
        <w:trPr>
          <w:trHeight w:val="165"/>
        </w:trPr>
        <w:tc>
          <w:tcPr>
            <w:tcW w:w="360" w:type="dxa"/>
            <w:vAlign w:val="center"/>
            <w:hideMark/>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3205A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6B54D11" w14:textId="77777777" w:rsidTr="00F555E9">
        <w:trPr>
          <w:trHeight w:val="165"/>
        </w:trPr>
        <w:tc>
          <w:tcPr>
            <w:tcW w:w="360" w:type="dxa"/>
            <w:vAlign w:val="center"/>
            <w:hideMark/>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C0FAD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008" w:type="dxa"/>
            <w:vAlign w:val="center"/>
            <w:hideMark/>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E47BFC0" w14:textId="77777777" w:rsidTr="00F555E9">
        <w:trPr>
          <w:trHeight w:val="180"/>
        </w:trPr>
        <w:tc>
          <w:tcPr>
            <w:tcW w:w="360" w:type="dxa"/>
            <w:vAlign w:val="center"/>
            <w:hideMark/>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9EB1C4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008" w:type="dxa"/>
            <w:vAlign w:val="center"/>
            <w:hideMark/>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3786F211" w14:textId="77777777" w:rsidTr="00F555E9">
        <w:trPr>
          <w:trHeight w:val="165"/>
        </w:trPr>
        <w:tc>
          <w:tcPr>
            <w:tcW w:w="360" w:type="dxa"/>
            <w:vAlign w:val="center"/>
            <w:hideMark/>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2B259B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008" w:type="dxa"/>
            <w:vAlign w:val="center"/>
            <w:hideMark/>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0DB66EE6" w14:textId="77777777" w:rsidTr="00F555E9">
        <w:trPr>
          <w:trHeight w:val="165"/>
        </w:trPr>
        <w:tc>
          <w:tcPr>
            <w:tcW w:w="360" w:type="dxa"/>
            <w:vAlign w:val="center"/>
            <w:hideMark/>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C8BFAE9" w14:textId="77777777" w:rsidTr="00F555E9">
        <w:trPr>
          <w:trHeight w:val="165"/>
        </w:trPr>
        <w:tc>
          <w:tcPr>
            <w:tcW w:w="360" w:type="dxa"/>
            <w:vAlign w:val="center"/>
            <w:hideMark/>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A9709F5" w14:textId="77777777" w:rsidTr="00F555E9">
        <w:trPr>
          <w:trHeight w:val="165"/>
        </w:trPr>
        <w:tc>
          <w:tcPr>
            <w:tcW w:w="360" w:type="dxa"/>
            <w:vAlign w:val="center"/>
            <w:hideMark/>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61760DEF" w14:textId="77777777" w:rsidTr="00F555E9">
        <w:trPr>
          <w:trHeight w:val="165"/>
        </w:trPr>
        <w:tc>
          <w:tcPr>
            <w:tcW w:w="360" w:type="dxa"/>
            <w:vAlign w:val="center"/>
            <w:hideMark/>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4AFB0CC6" w14:textId="77777777" w:rsidTr="00F555E9">
        <w:trPr>
          <w:trHeight w:val="165"/>
        </w:trPr>
        <w:tc>
          <w:tcPr>
            <w:tcW w:w="360" w:type="dxa"/>
            <w:vAlign w:val="center"/>
            <w:hideMark/>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430FE2C7" w14:textId="77777777" w:rsidTr="00F555E9">
        <w:trPr>
          <w:trHeight w:val="165"/>
        </w:trPr>
        <w:tc>
          <w:tcPr>
            <w:tcW w:w="360" w:type="dxa"/>
            <w:vAlign w:val="center"/>
            <w:hideMark/>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008" w:type="dxa"/>
            <w:vAlign w:val="center"/>
            <w:hideMark/>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09C175C5" w14:textId="77777777" w:rsidTr="00F555E9">
        <w:trPr>
          <w:trHeight w:val="165"/>
        </w:trPr>
        <w:tc>
          <w:tcPr>
            <w:tcW w:w="360" w:type="dxa"/>
            <w:vAlign w:val="center"/>
            <w:hideMark/>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5C138ED9" w14:textId="77777777" w:rsidTr="00F555E9">
        <w:trPr>
          <w:trHeight w:val="165"/>
        </w:trPr>
        <w:tc>
          <w:tcPr>
            <w:tcW w:w="360" w:type="dxa"/>
            <w:vAlign w:val="center"/>
            <w:hideMark/>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A1CC780" w14:textId="77777777" w:rsidTr="00F555E9">
        <w:trPr>
          <w:trHeight w:val="165"/>
        </w:trPr>
        <w:tc>
          <w:tcPr>
            <w:tcW w:w="360" w:type="dxa"/>
            <w:vAlign w:val="center"/>
            <w:hideMark/>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428E116" w14:textId="77777777" w:rsidTr="00F555E9">
        <w:trPr>
          <w:trHeight w:val="165"/>
        </w:trPr>
        <w:tc>
          <w:tcPr>
            <w:tcW w:w="360" w:type="dxa"/>
            <w:vAlign w:val="center"/>
            <w:hideMark/>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71D56D74" w14:textId="77777777" w:rsidTr="00F555E9">
        <w:trPr>
          <w:trHeight w:val="165"/>
        </w:trPr>
        <w:tc>
          <w:tcPr>
            <w:tcW w:w="360" w:type="dxa"/>
            <w:vAlign w:val="center"/>
            <w:hideMark/>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008" w:type="dxa"/>
            <w:vAlign w:val="center"/>
            <w:hideMark/>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A6D605" w14:textId="77777777" w:rsidTr="00F555E9">
        <w:trPr>
          <w:trHeight w:val="165"/>
        </w:trPr>
        <w:tc>
          <w:tcPr>
            <w:tcW w:w="360" w:type="dxa"/>
            <w:vAlign w:val="center"/>
            <w:hideMark/>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008" w:type="dxa"/>
            <w:vAlign w:val="center"/>
            <w:hideMark/>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76525EFB" w14:textId="77777777" w:rsidTr="00F555E9">
        <w:trPr>
          <w:trHeight w:val="165"/>
        </w:trPr>
        <w:tc>
          <w:tcPr>
            <w:tcW w:w="360" w:type="dxa"/>
            <w:vAlign w:val="center"/>
            <w:hideMark/>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2721" w:rsidRPr="009B3DCC" w14:paraId="04720236" w14:textId="77777777" w:rsidTr="00F555E9">
        <w:trPr>
          <w:trHeight w:val="180"/>
        </w:trPr>
        <w:tc>
          <w:tcPr>
            <w:tcW w:w="360" w:type="dxa"/>
            <w:vAlign w:val="center"/>
            <w:hideMark/>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90399BE" w14:textId="77777777" w:rsidTr="00F555E9">
        <w:trPr>
          <w:trHeight w:val="165"/>
        </w:trPr>
        <w:tc>
          <w:tcPr>
            <w:tcW w:w="360" w:type="dxa"/>
            <w:vAlign w:val="center"/>
            <w:hideMark/>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008" w:type="dxa"/>
            <w:vAlign w:val="center"/>
            <w:hideMark/>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D641238" w14:textId="77777777" w:rsidTr="00F555E9">
        <w:trPr>
          <w:trHeight w:val="165"/>
        </w:trPr>
        <w:tc>
          <w:tcPr>
            <w:tcW w:w="360" w:type="dxa"/>
            <w:vAlign w:val="center"/>
            <w:hideMark/>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008" w:type="dxa"/>
            <w:vAlign w:val="center"/>
            <w:hideMark/>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789D7586" w14:textId="77777777" w:rsidTr="00F555E9">
        <w:trPr>
          <w:trHeight w:val="165"/>
        </w:trPr>
        <w:tc>
          <w:tcPr>
            <w:tcW w:w="360" w:type="dxa"/>
            <w:vAlign w:val="center"/>
            <w:hideMark/>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72088FC3" w14:textId="77777777" w:rsidTr="00F555E9">
        <w:trPr>
          <w:trHeight w:val="165"/>
        </w:trPr>
        <w:tc>
          <w:tcPr>
            <w:tcW w:w="360" w:type="dxa"/>
            <w:vAlign w:val="center"/>
            <w:hideMark/>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62C5E953" w14:textId="77777777" w:rsidTr="00F555E9">
        <w:trPr>
          <w:trHeight w:val="165"/>
        </w:trPr>
        <w:tc>
          <w:tcPr>
            <w:tcW w:w="360" w:type="dxa"/>
            <w:vAlign w:val="center"/>
            <w:hideMark/>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1EC6BC6B" w14:textId="77777777" w:rsidTr="00F555E9">
        <w:trPr>
          <w:trHeight w:val="165"/>
        </w:trPr>
        <w:tc>
          <w:tcPr>
            <w:tcW w:w="360" w:type="dxa"/>
            <w:vAlign w:val="center"/>
            <w:hideMark/>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0360E45B" w14:textId="77777777" w:rsidTr="00F555E9">
        <w:trPr>
          <w:trHeight w:val="165"/>
        </w:trPr>
        <w:tc>
          <w:tcPr>
            <w:tcW w:w="360" w:type="dxa"/>
            <w:vAlign w:val="center"/>
            <w:hideMark/>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8841F54" w14:textId="77777777" w:rsidTr="00F555E9">
        <w:trPr>
          <w:trHeight w:val="165"/>
        </w:trPr>
        <w:tc>
          <w:tcPr>
            <w:tcW w:w="360" w:type="dxa"/>
            <w:vAlign w:val="center"/>
            <w:hideMark/>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F1FBE19" w14:textId="77777777" w:rsidTr="00F555E9">
        <w:trPr>
          <w:trHeight w:val="165"/>
        </w:trPr>
        <w:tc>
          <w:tcPr>
            <w:tcW w:w="360" w:type="dxa"/>
            <w:vAlign w:val="center"/>
            <w:hideMark/>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0A6B7A59" w14:textId="77777777" w:rsidTr="00F555E9">
        <w:trPr>
          <w:trHeight w:val="165"/>
        </w:trPr>
        <w:tc>
          <w:tcPr>
            <w:tcW w:w="360" w:type="dxa"/>
            <w:vAlign w:val="center"/>
            <w:hideMark/>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008" w:type="dxa"/>
            <w:vAlign w:val="center"/>
            <w:hideMark/>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1E84CD7F" w14:textId="77777777" w:rsidTr="00F555E9">
        <w:trPr>
          <w:trHeight w:val="165"/>
        </w:trPr>
        <w:tc>
          <w:tcPr>
            <w:tcW w:w="360" w:type="dxa"/>
            <w:vAlign w:val="center"/>
            <w:hideMark/>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008" w:type="dxa"/>
            <w:vAlign w:val="center"/>
            <w:hideMark/>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F3DF452" w14:textId="77777777" w:rsidTr="00F555E9">
        <w:trPr>
          <w:trHeight w:val="165"/>
        </w:trPr>
        <w:tc>
          <w:tcPr>
            <w:tcW w:w="360" w:type="dxa"/>
            <w:vAlign w:val="center"/>
            <w:hideMark/>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C095CE1" w14:textId="77777777" w:rsidTr="00F555E9">
        <w:trPr>
          <w:trHeight w:val="165"/>
        </w:trPr>
        <w:tc>
          <w:tcPr>
            <w:tcW w:w="360" w:type="dxa"/>
            <w:vAlign w:val="center"/>
            <w:hideMark/>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008" w:type="dxa"/>
            <w:vAlign w:val="center"/>
            <w:hideMark/>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08119A2F" w14:textId="77777777" w:rsidTr="00F555E9">
        <w:trPr>
          <w:trHeight w:val="180"/>
        </w:trPr>
        <w:tc>
          <w:tcPr>
            <w:tcW w:w="360" w:type="dxa"/>
            <w:vAlign w:val="center"/>
            <w:hideMark/>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3CD4BFE" w14:textId="77777777" w:rsidTr="00F555E9">
        <w:trPr>
          <w:trHeight w:val="165"/>
        </w:trPr>
        <w:tc>
          <w:tcPr>
            <w:tcW w:w="360" w:type="dxa"/>
            <w:vAlign w:val="center"/>
            <w:hideMark/>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008" w:type="dxa"/>
            <w:vAlign w:val="center"/>
            <w:hideMark/>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019280D" w14:textId="77777777" w:rsidTr="00F555E9">
        <w:trPr>
          <w:trHeight w:val="165"/>
        </w:trPr>
        <w:tc>
          <w:tcPr>
            <w:tcW w:w="360" w:type="dxa"/>
            <w:vAlign w:val="center"/>
            <w:hideMark/>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6CF9194" w14:textId="77777777" w:rsidTr="00F555E9">
        <w:trPr>
          <w:trHeight w:val="165"/>
        </w:trPr>
        <w:tc>
          <w:tcPr>
            <w:tcW w:w="360" w:type="dxa"/>
            <w:vAlign w:val="center"/>
            <w:hideMark/>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008" w:type="dxa"/>
            <w:vAlign w:val="center"/>
            <w:hideMark/>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2FEB3ED" w14:textId="77777777" w:rsidTr="00F555E9">
        <w:trPr>
          <w:trHeight w:val="165"/>
        </w:trPr>
        <w:tc>
          <w:tcPr>
            <w:tcW w:w="360" w:type="dxa"/>
            <w:vAlign w:val="center"/>
            <w:hideMark/>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008" w:type="dxa"/>
            <w:vAlign w:val="center"/>
            <w:hideMark/>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0B0CB4EB" w14:textId="77777777" w:rsidTr="00F555E9">
        <w:trPr>
          <w:trHeight w:val="165"/>
        </w:trPr>
        <w:tc>
          <w:tcPr>
            <w:tcW w:w="360" w:type="dxa"/>
            <w:vAlign w:val="center"/>
            <w:hideMark/>
          </w:tcPr>
          <w:p w14:paraId="10496E9B" w14:textId="77777777" w:rsidR="00E42721" w:rsidRPr="0063304A" w:rsidRDefault="00E42721" w:rsidP="00F555E9">
            <w:pPr>
              <w:snapToGrid w:val="0"/>
              <w:rPr>
                <w:sz w:val="16"/>
                <w:szCs w:val="16"/>
              </w:rPr>
            </w:pPr>
            <w:r w:rsidRPr="0063304A">
              <w:rPr>
                <w:color w:val="000000"/>
                <w:sz w:val="16"/>
                <w:szCs w:val="16"/>
              </w:rPr>
              <w:lastRenderedPageBreak/>
              <w:t>1205</w:t>
            </w:r>
          </w:p>
        </w:tc>
        <w:tc>
          <w:tcPr>
            <w:tcW w:w="864" w:type="dxa"/>
            <w:vAlign w:val="center"/>
            <w:hideMark/>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008" w:type="dxa"/>
            <w:vAlign w:val="center"/>
            <w:hideMark/>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19DCAC82" w14:textId="77777777" w:rsidTr="00F555E9">
        <w:trPr>
          <w:trHeight w:val="165"/>
        </w:trPr>
        <w:tc>
          <w:tcPr>
            <w:tcW w:w="360" w:type="dxa"/>
            <w:vAlign w:val="center"/>
            <w:hideMark/>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008" w:type="dxa"/>
            <w:vAlign w:val="center"/>
            <w:hideMark/>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13D28A66" w14:textId="77777777" w:rsidTr="00F555E9">
        <w:trPr>
          <w:trHeight w:val="165"/>
        </w:trPr>
        <w:tc>
          <w:tcPr>
            <w:tcW w:w="360" w:type="dxa"/>
            <w:vAlign w:val="center"/>
            <w:hideMark/>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008" w:type="dxa"/>
            <w:vAlign w:val="center"/>
            <w:hideMark/>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7E75F19" w14:textId="77777777" w:rsidTr="00F555E9">
        <w:trPr>
          <w:trHeight w:val="165"/>
        </w:trPr>
        <w:tc>
          <w:tcPr>
            <w:tcW w:w="360" w:type="dxa"/>
            <w:vAlign w:val="center"/>
            <w:hideMark/>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008" w:type="dxa"/>
            <w:vAlign w:val="center"/>
            <w:hideMark/>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4C0A0293" w14:textId="77777777" w:rsidTr="00F555E9">
        <w:trPr>
          <w:trHeight w:val="165"/>
        </w:trPr>
        <w:tc>
          <w:tcPr>
            <w:tcW w:w="360" w:type="dxa"/>
            <w:vAlign w:val="center"/>
            <w:hideMark/>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4D9F0924" w14:textId="77777777" w:rsidTr="00F555E9">
        <w:trPr>
          <w:trHeight w:val="165"/>
        </w:trPr>
        <w:tc>
          <w:tcPr>
            <w:tcW w:w="360" w:type="dxa"/>
            <w:vAlign w:val="center"/>
            <w:hideMark/>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2EC21A12" w14:textId="77777777" w:rsidTr="00F555E9">
        <w:trPr>
          <w:trHeight w:val="165"/>
        </w:trPr>
        <w:tc>
          <w:tcPr>
            <w:tcW w:w="360" w:type="dxa"/>
            <w:vAlign w:val="center"/>
            <w:hideMark/>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5F7D2B40" w14:textId="77777777" w:rsidTr="00F555E9">
        <w:trPr>
          <w:trHeight w:val="165"/>
        </w:trPr>
        <w:tc>
          <w:tcPr>
            <w:tcW w:w="360" w:type="dxa"/>
            <w:vAlign w:val="center"/>
            <w:hideMark/>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7FB24D27" w14:textId="77777777" w:rsidTr="00F555E9">
        <w:trPr>
          <w:trHeight w:val="165"/>
        </w:trPr>
        <w:tc>
          <w:tcPr>
            <w:tcW w:w="360" w:type="dxa"/>
            <w:vAlign w:val="center"/>
            <w:hideMark/>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3E48AE6E" w14:textId="77777777" w:rsidTr="00F555E9">
        <w:trPr>
          <w:trHeight w:val="180"/>
        </w:trPr>
        <w:tc>
          <w:tcPr>
            <w:tcW w:w="360" w:type="dxa"/>
            <w:vAlign w:val="center"/>
            <w:hideMark/>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8F692C9" w14:textId="77777777" w:rsidTr="00F555E9">
        <w:trPr>
          <w:trHeight w:val="165"/>
        </w:trPr>
        <w:tc>
          <w:tcPr>
            <w:tcW w:w="360" w:type="dxa"/>
            <w:vAlign w:val="center"/>
            <w:hideMark/>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62209680" w14:textId="77777777" w:rsidTr="00F555E9">
        <w:trPr>
          <w:trHeight w:val="165"/>
        </w:trPr>
        <w:tc>
          <w:tcPr>
            <w:tcW w:w="360" w:type="dxa"/>
            <w:vAlign w:val="center"/>
            <w:hideMark/>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C5C9711" w14:textId="77777777" w:rsidTr="00F555E9">
        <w:trPr>
          <w:trHeight w:val="165"/>
        </w:trPr>
        <w:tc>
          <w:tcPr>
            <w:tcW w:w="360" w:type="dxa"/>
            <w:vAlign w:val="center"/>
            <w:hideMark/>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298FF940" w14:textId="77777777" w:rsidTr="00F555E9">
        <w:trPr>
          <w:trHeight w:val="165"/>
        </w:trPr>
        <w:tc>
          <w:tcPr>
            <w:tcW w:w="360" w:type="dxa"/>
            <w:vAlign w:val="center"/>
            <w:hideMark/>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008" w:type="dxa"/>
            <w:vAlign w:val="center"/>
            <w:hideMark/>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110BFD9C" w14:textId="77777777" w:rsidTr="00F555E9">
        <w:trPr>
          <w:trHeight w:val="165"/>
        </w:trPr>
        <w:tc>
          <w:tcPr>
            <w:tcW w:w="360" w:type="dxa"/>
            <w:vAlign w:val="center"/>
            <w:hideMark/>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FB4424E" w14:textId="77777777" w:rsidTr="00F555E9">
        <w:trPr>
          <w:trHeight w:val="165"/>
        </w:trPr>
        <w:tc>
          <w:tcPr>
            <w:tcW w:w="360" w:type="dxa"/>
            <w:vAlign w:val="center"/>
            <w:hideMark/>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5CEF34D7" w14:textId="77777777" w:rsidTr="00F555E9">
        <w:trPr>
          <w:trHeight w:val="165"/>
        </w:trPr>
        <w:tc>
          <w:tcPr>
            <w:tcW w:w="360" w:type="dxa"/>
            <w:vAlign w:val="center"/>
            <w:hideMark/>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35F25A3" w14:textId="77777777" w:rsidTr="00F555E9">
        <w:trPr>
          <w:trHeight w:val="165"/>
        </w:trPr>
        <w:tc>
          <w:tcPr>
            <w:tcW w:w="360" w:type="dxa"/>
            <w:vAlign w:val="center"/>
            <w:hideMark/>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E3585EB" w14:textId="77777777" w:rsidTr="00F555E9">
        <w:trPr>
          <w:trHeight w:val="165"/>
        </w:trPr>
        <w:tc>
          <w:tcPr>
            <w:tcW w:w="360" w:type="dxa"/>
            <w:vAlign w:val="center"/>
            <w:hideMark/>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87B334C" w14:textId="77777777" w:rsidTr="00F555E9">
        <w:trPr>
          <w:trHeight w:val="165"/>
        </w:trPr>
        <w:tc>
          <w:tcPr>
            <w:tcW w:w="360" w:type="dxa"/>
            <w:vAlign w:val="center"/>
            <w:hideMark/>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6DC9BD71" w14:textId="77777777" w:rsidTr="00F555E9">
        <w:trPr>
          <w:trHeight w:val="165"/>
        </w:trPr>
        <w:tc>
          <w:tcPr>
            <w:tcW w:w="360" w:type="dxa"/>
            <w:vAlign w:val="center"/>
            <w:hideMark/>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8605C71" w14:textId="77777777" w:rsidTr="00F555E9">
        <w:trPr>
          <w:trHeight w:val="165"/>
        </w:trPr>
        <w:tc>
          <w:tcPr>
            <w:tcW w:w="360" w:type="dxa"/>
            <w:vAlign w:val="center"/>
            <w:hideMark/>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008" w:type="dxa"/>
            <w:vAlign w:val="center"/>
            <w:hideMark/>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BAFDBD6" w14:textId="77777777" w:rsidTr="00F555E9">
        <w:trPr>
          <w:trHeight w:val="165"/>
        </w:trPr>
        <w:tc>
          <w:tcPr>
            <w:tcW w:w="360" w:type="dxa"/>
            <w:vAlign w:val="center"/>
            <w:hideMark/>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008" w:type="dxa"/>
            <w:vAlign w:val="center"/>
            <w:hideMark/>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3E8B72F" w14:textId="77777777" w:rsidTr="00F555E9">
        <w:trPr>
          <w:trHeight w:val="165"/>
        </w:trPr>
        <w:tc>
          <w:tcPr>
            <w:tcW w:w="360" w:type="dxa"/>
            <w:vAlign w:val="center"/>
            <w:hideMark/>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008" w:type="dxa"/>
            <w:vAlign w:val="center"/>
            <w:hideMark/>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59170B6F" w14:textId="77777777" w:rsidTr="00F555E9">
        <w:trPr>
          <w:trHeight w:val="180"/>
        </w:trPr>
        <w:tc>
          <w:tcPr>
            <w:tcW w:w="360" w:type="dxa"/>
            <w:vAlign w:val="center"/>
            <w:hideMark/>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3378E00" w14:textId="77777777" w:rsidTr="00F555E9">
        <w:trPr>
          <w:trHeight w:val="165"/>
        </w:trPr>
        <w:tc>
          <w:tcPr>
            <w:tcW w:w="360" w:type="dxa"/>
            <w:vAlign w:val="center"/>
            <w:hideMark/>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25F75F3" w14:textId="77777777" w:rsidTr="00F555E9">
        <w:trPr>
          <w:trHeight w:val="165"/>
        </w:trPr>
        <w:tc>
          <w:tcPr>
            <w:tcW w:w="360" w:type="dxa"/>
            <w:vAlign w:val="center"/>
            <w:hideMark/>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404D705A" w14:textId="77777777" w:rsidTr="00F555E9">
        <w:trPr>
          <w:trHeight w:val="165"/>
        </w:trPr>
        <w:tc>
          <w:tcPr>
            <w:tcW w:w="360" w:type="dxa"/>
            <w:vAlign w:val="center"/>
            <w:hideMark/>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32C657CC" w14:textId="77777777" w:rsidTr="00F555E9">
        <w:trPr>
          <w:trHeight w:val="165"/>
        </w:trPr>
        <w:tc>
          <w:tcPr>
            <w:tcW w:w="360" w:type="dxa"/>
            <w:vAlign w:val="center"/>
            <w:hideMark/>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5AB293C" w14:textId="77777777" w:rsidTr="00F555E9">
        <w:trPr>
          <w:trHeight w:val="165"/>
        </w:trPr>
        <w:tc>
          <w:tcPr>
            <w:tcW w:w="360" w:type="dxa"/>
            <w:vAlign w:val="center"/>
            <w:hideMark/>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FE8BBD7" w14:textId="77777777" w:rsidTr="00F555E9">
        <w:trPr>
          <w:trHeight w:val="165"/>
        </w:trPr>
        <w:tc>
          <w:tcPr>
            <w:tcW w:w="360" w:type="dxa"/>
            <w:vAlign w:val="center"/>
            <w:hideMark/>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4D1FCF77" w14:textId="77777777" w:rsidTr="00F555E9">
        <w:trPr>
          <w:trHeight w:val="165"/>
        </w:trPr>
        <w:tc>
          <w:tcPr>
            <w:tcW w:w="360" w:type="dxa"/>
            <w:vAlign w:val="center"/>
            <w:hideMark/>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46DC59B0" w14:textId="77777777" w:rsidTr="00F555E9">
        <w:trPr>
          <w:trHeight w:val="165"/>
        </w:trPr>
        <w:tc>
          <w:tcPr>
            <w:tcW w:w="360" w:type="dxa"/>
            <w:vAlign w:val="center"/>
            <w:hideMark/>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6FCD71E" w14:textId="77777777" w:rsidTr="00F555E9">
        <w:trPr>
          <w:trHeight w:val="165"/>
        </w:trPr>
        <w:tc>
          <w:tcPr>
            <w:tcW w:w="360" w:type="dxa"/>
            <w:vAlign w:val="center"/>
            <w:hideMark/>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9B1E506" w14:textId="77777777" w:rsidTr="00F555E9">
        <w:trPr>
          <w:trHeight w:val="165"/>
        </w:trPr>
        <w:tc>
          <w:tcPr>
            <w:tcW w:w="360" w:type="dxa"/>
            <w:vAlign w:val="center"/>
            <w:hideMark/>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CA0D77D" w14:textId="77777777" w:rsidTr="00F555E9">
        <w:trPr>
          <w:trHeight w:val="165"/>
        </w:trPr>
        <w:tc>
          <w:tcPr>
            <w:tcW w:w="360" w:type="dxa"/>
            <w:vAlign w:val="center"/>
            <w:hideMark/>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A4D43FD" w14:textId="77777777" w:rsidTr="00F555E9">
        <w:trPr>
          <w:trHeight w:val="165"/>
        </w:trPr>
        <w:tc>
          <w:tcPr>
            <w:tcW w:w="360" w:type="dxa"/>
            <w:vAlign w:val="center"/>
            <w:hideMark/>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9CBE996" w14:textId="77777777" w:rsidTr="00F555E9">
        <w:trPr>
          <w:trHeight w:val="165"/>
        </w:trPr>
        <w:tc>
          <w:tcPr>
            <w:tcW w:w="360" w:type="dxa"/>
            <w:vAlign w:val="center"/>
            <w:hideMark/>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9084F99" w14:textId="77777777" w:rsidTr="00F555E9">
        <w:trPr>
          <w:trHeight w:val="180"/>
        </w:trPr>
        <w:tc>
          <w:tcPr>
            <w:tcW w:w="360" w:type="dxa"/>
            <w:vAlign w:val="center"/>
            <w:hideMark/>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78C9BAB7" w14:textId="77777777" w:rsidTr="00F555E9">
        <w:trPr>
          <w:trHeight w:val="165"/>
        </w:trPr>
        <w:tc>
          <w:tcPr>
            <w:tcW w:w="360" w:type="dxa"/>
            <w:vAlign w:val="center"/>
            <w:hideMark/>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4FE8B67" w14:textId="77777777" w:rsidTr="00F555E9">
        <w:trPr>
          <w:trHeight w:val="165"/>
        </w:trPr>
        <w:tc>
          <w:tcPr>
            <w:tcW w:w="360" w:type="dxa"/>
            <w:vAlign w:val="center"/>
            <w:hideMark/>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E0D774E" w14:textId="77777777" w:rsidTr="00F555E9">
        <w:trPr>
          <w:trHeight w:val="165"/>
        </w:trPr>
        <w:tc>
          <w:tcPr>
            <w:tcW w:w="360" w:type="dxa"/>
            <w:vAlign w:val="center"/>
            <w:hideMark/>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A2F87B8" w14:textId="77777777" w:rsidTr="00F555E9">
        <w:trPr>
          <w:trHeight w:val="165"/>
        </w:trPr>
        <w:tc>
          <w:tcPr>
            <w:tcW w:w="360" w:type="dxa"/>
            <w:vAlign w:val="center"/>
            <w:hideMark/>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008" w:type="dxa"/>
            <w:vAlign w:val="center"/>
            <w:hideMark/>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5ECBAD6B" w14:textId="77777777" w:rsidTr="00F555E9">
        <w:trPr>
          <w:trHeight w:val="165"/>
        </w:trPr>
        <w:tc>
          <w:tcPr>
            <w:tcW w:w="360" w:type="dxa"/>
            <w:vAlign w:val="center"/>
            <w:hideMark/>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DE743A" w14:textId="77777777" w:rsidTr="00F555E9">
        <w:trPr>
          <w:trHeight w:val="165"/>
        </w:trPr>
        <w:tc>
          <w:tcPr>
            <w:tcW w:w="360" w:type="dxa"/>
            <w:vAlign w:val="center"/>
            <w:hideMark/>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C044AE7" w14:textId="77777777" w:rsidTr="00F555E9">
        <w:trPr>
          <w:trHeight w:val="165"/>
        </w:trPr>
        <w:tc>
          <w:tcPr>
            <w:tcW w:w="360" w:type="dxa"/>
            <w:vAlign w:val="center"/>
            <w:hideMark/>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EBCDBE1" w14:textId="77777777" w:rsidTr="00F555E9">
        <w:trPr>
          <w:trHeight w:val="165"/>
        </w:trPr>
        <w:tc>
          <w:tcPr>
            <w:tcW w:w="360" w:type="dxa"/>
            <w:vAlign w:val="center"/>
            <w:hideMark/>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3088A631" w14:textId="77777777" w:rsidTr="00F555E9">
        <w:trPr>
          <w:trHeight w:val="165"/>
        </w:trPr>
        <w:tc>
          <w:tcPr>
            <w:tcW w:w="360" w:type="dxa"/>
            <w:vAlign w:val="center"/>
            <w:hideMark/>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2EAFF1E" w14:textId="77777777" w:rsidTr="00F555E9">
        <w:trPr>
          <w:trHeight w:val="165"/>
        </w:trPr>
        <w:tc>
          <w:tcPr>
            <w:tcW w:w="360" w:type="dxa"/>
            <w:vAlign w:val="center"/>
            <w:hideMark/>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4318A21" w14:textId="77777777" w:rsidTr="00F555E9">
        <w:trPr>
          <w:trHeight w:val="165"/>
        </w:trPr>
        <w:tc>
          <w:tcPr>
            <w:tcW w:w="360" w:type="dxa"/>
            <w:vAlign w:val="center"/>
            <w:hideMark/>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008" w:type="dxa"/>
            <w:vAlign w:val="center"/>
            <w:hideMark/>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E4278AD" w14:textId="77777777" w:rsidTr="00F555E9">
        <w:trPr>
          <w:trHeight w:val="165"/>
        </w:trPr>
        <w:tc>
          <w:tcPr>
            <w:tcW w:w="360" w:type="dxa"/>
            <w:vAlign w:val="center"/>
            <w:hideMark/>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8582F72" w14:textId="77777777" w:rsidTr="00F555E9">
        <w:trPr>
          <w:trHeight w:val="165"/>
        </w:trPr>
        <w:tc>
          <w:tcPr>
            <w:tcW w:w="360" w:type="dxa"/>
            <w:vAlign w:val="center"/>
            <w:hideMark/>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10547095" w14:textId="77777777" w:rsidTr="00F555E9">
        <w:trPr>
          <w:trHeight w:val="180"/>
        </w:trPr>
        <w:tc>
          <w:tcPr>
            <w:tcW w:w="360" w:type="dxa"/>
            <w:vAlign w:val="center"/>
            <w:hideMark/>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1741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008" w:type="dxa"/>
            <w:vAlign w:val="center"/>
            <w:hideMark/>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19C02950" w14:textId="77777777" w:rsidTr="00F555E9">
        <w:trPr>
          <w:trHeight w:val="165"/>
        </w:trPr>
        <w:tc>
          <w:tcPr>
            <w:tcW w:w="360" w:type="dxa"/>
            <w:vAlign w:val="center"/>
            <w:hideMark/>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BBF4C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1CEC6749" w14:textId="77777777" w:rsidTr="00F555E9">
        <w:trPr>
          <w:trHeight w:val="165"/>
        </w:trPr>
        <w:tc>
          <w:tcPr>
            <w:tcW w:w="360" w:type="dxa"/>
            <w:vAlign w:val="center"/>
            <w:hideMark/>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8BB55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0405A422" w14:textId="77777777" w:rsidTr="00F555E9">
        <w:trPr>
          <w:trHeight w:val="165"/>
        </w:trPr>
        <w:tc>
          <w:tcPr>
            <w:tcW w:w="360" w:type="dxa"/>
            <w:vAlign w:val="center"/>
            <w:hideMark/>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6EB836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6955E5D1" w14:textId="77777777" w:rsidTr="00F555E9">
        <w:trPr>
          <w:trHeight w:val="165"/>
        </w:trPr>
        <w:tc>
          <w:tcPr>
            <w:tcW w:w="360" w:type="dxa"/>
            <w:vAlign w:val="center"/>
            <w:hideMark/>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A3BF39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68FCC49A" w14:textId="77777777" w:rsidTr="00F555E9">
        <w:trPr>
          <w:trHeight w:val="165"/>
        </w:trPr>
        <w:tc>
          <w:tcPr>
            <w:tcW w:w="360" w:type="dxa"/>
            <w:vAlign w:val="center"/>
            <w:hideMark/>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4C933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CEEC948" w14:textId="77777777" w:rsidTr="00F555E9">
        <w:trPr>
          <w:trHeight w:val="165"/>
        </w:trPr>
        <w:tc>
          <w:tcPr>
            <w:tcW w:w="360" w:type="dxa"/>
            <w:vAlign w:val="center"/>
            <w:hideMark/>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CD1C68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04B644FF" w14:textId="77777777" w:rsidTr="00F555E9">
        <w:trPr>
          <w:trHeight w:val="165"/>
        </w:trPr>
        <w:tc>
          <w:tcPr>
            <w:tcW w:w="360" w:type="dxa"/>
            <w:vAlign w:val="center"/>
            <w:hideMark/>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3125C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16DF9DD4" w14:textId="77777777" w:rsidTr="00F555E9">
        <w:trPr>
          <w:trHeight w:val="165"/>
        </w:trPr>
        <w:tc>
          <w:tcPr>
            <w:tcW w:w="360" w:type="dxa"/>
            <w:vAlign w:val="center"/>
            <w:hideMark/>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50D63E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5EB2294B" w14:textId="77777777" w:rsidTr="00F555E9">
        <w:trPr>
          <w:trHeight w:val="165"/>
        </w:trPr>
        <w:tc>
          <w:tcPr>
            <w:tcW w:w="360" w:type="dxa"/>
            <w:vAlign w:val="center"/>
            <w:hideMark/>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AAC6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2C7EC810" w14:textId="77777777" w:rsidTr="00F555E9">
        <w:trPr>
          <w:trHeight w:val="165"/>
        </w:trPr>
        <w:tc>
          <w:tcPr>
            <w:tcW w:w="360" w:type="dxa"/>
            <w:vAlign w:val="center"/>
            <w:hideMark/>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5619F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BC05F70" w14:textId="77777777" w:rsidTr="00F555E9">
        <w:trPr>
          <w:trHeight w:val="165"/>
        </w:trPr>
        <w:tc>
          <w:tcPr>
            <w:tcW w:w="360" w:type="dxa"/>
            <w:vAlign w:val="center"/>
            <w:hideMark/>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A0185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8A9B93D" w14:textId="77777777" w:rsidTr="00F555E9">
        <w:trPr>
          <w:trHeight w:val="165"/>
        </w:trPr>
        <w:tc>
          <w:tcPr>
            <w:tcW w:w="360" w:type="dxa"/>
            <w:vAlign w:val="center"/>
            <w:hideMark/>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F29FD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9B19549" w14:textId="77777777" w:rsidTr="00F555E9">
        <w:trPr>
          <w:trHeight w:val="165"/>
        </w:trPr>
        <w:tc>
          <w:tcPr>
            <w:tcW w:w="360" w:type="dxa"/>
            <w:vAlign w:val="center"/>
            <w:hideMark/>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28E86A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DF118F8" w14:textId="77777777" w:rsidTr="00F555E9">
        <w:trPr>
          <w:trHeight w:val="180"/>
        </w:trPr>
        <w:tc>
          <w:tcPr>
            <w:tcW w:w="360" w:type="dxa"/>
            <w:vAlign w:val="center"/>
            <w:hideMark/>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BF7FF5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008" w:type="dxa"/>
            <w:vAlign w:val="center"/>
            <w:hideMark/>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4D85C31" w14:textId="77777777" w:rsidTr="00F555E9">
        <w:trPr>
          <w:trHeight w:val="165"/>
        </w:trPr>
        <w:tc>
          <w:tcPr>
            <w:tcW w:w="360" w:type="dxa"/>
            <w:vAlign w:val="center"/>
            <w:hideMark/>
          </w:tcPr>
          <w:p w14:paraId="2557DEB4" w14:textId="77777777" w:rsidR="00E42721" w:rsidRPr="0063304A" w:rsidRDefault="00E42721" w:rsidP="00F555E9">
            <w:pPr>
              <w:snapToGrid w:val="0"/>
              <w:rPr>
                <w:sz w:val="16"/>
                <w:szCs w:val="16"/>
              </w:rPr>
            </w:pPr>
            <w:r w:rsidRPr="0063304A">
              <w:rPr>
                <w:color w:val="000000"/>
                <w:sz w:val="16"/>
                <w:szCs w:val="16"/>
              </w:rPr>
              <w:lastRenderedPageBreak/>
              <w:t>1272</w:t>
            </w:r>
          </w:p>
        </w:tc>
        <w:tc>
          <w:tcPr>
            <w:tcW w:w="864" w:type="dxa"/>
            <w:vAlign w:val="center"/>
            <w:hideMark/>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6A5BA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008" w:type="dxa"/>
            <w:vAlign w:val="center"/>
            <w:hideMark/>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4B1A831E" w14:textId="77777777" w:rsidTr="00F555E9">
        <w:trPr>
          <w:trHeight w:val="165"/>
        </w:trPr>
        <w:tc>
          <w:tcPr>
            <w:tcW w:w="360" w:type="dxa"/>
            <w:vAlign w:val="center"/>
            <w:hideMark/>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06D84F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5CC9DEED" w14:textId="77777777" w:rsidTr="00F555E9">
        <w:trPr>
          <w:trHeight w:val="165"/>
        </w:trPr>
        <w:tc>
          <w:tcPr>
            <w:tcW w:w="360" w:type="dxa"/>
            <w:vAlign w:val="center"/>
            <w:hideMark/>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4A94B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D543B7E" w14:textId="77777777" w:rsidTr="00F555E9">
        <w:trPr>
          <w:trHeight w:val="165"/>
        </w:trPr>
        <w:tc>
          <w:tcPr>
            <w:tcW w:w="360" w:type="dxa"/>
            <w:vAlign w:val="center"/>
            <w:hideMark/>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E526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18A2B9B4" w14:textId="77777777" w:rsidTr="00F555E9">
        <w:trPr>
          <w:trHeight w:val="165"/>
        </w:trPr>
        <w:tc>
          <w:tcPr>
            <w:tcW w:w="360" w:type="dxa"/>
            <w:vAlign w:val="center"/>
            <w:hideMark/>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3467DC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C921EA9" w14:textId="77777777" w:rsidTr="00F555E9">
        <w:trPr>
          <w:trHeight w:val="165"/>
        </w:trPr>
        <w:tc>
          <w:tcPr>
            <w:tcW w:w="360" w:type="dxa"/>
            <w:vAlign w:val="center"/>
            <w:hideMark/>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1547E8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1A4C4564" w14:textId="77777777" w:rsidTr="00F555E9">
        <w:trPr>
          <w:trHeight w:val="165"/>
        </w:trPr>
        <w:tc>
          <w:tcPr>
            <w:tcW w:w="360" w:type="dxa"/>
            <w:vAlign w:val="center"/>
            <w:hideMark/>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3FC4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4591850" w14:textId="77777777" w:rsidTr="00F555E9">
        <w:trPr>
          <w:trHeight w:val="165"/>
        </w:trPr>
        <w:tc>
          <w:tcPr>
            <w:tcW w:w="360" w:type="dxa"/>
            <w:vAlign w:val="center"/>
            <w:hideMark/>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C3F116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B3C46BE" w14:textId="77777777" w:rsidTr="00F555E9">
        <w:trPr>
          <w:trHeight w:val="165"/>
        </w:trPr>
        <w:tc>
          <w:tcPr>
            <w:tcW w:w="360" w:type="dxa"/>
            <w:vAlign w:val="center"/>
            <w:hideMark/>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2EAAB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2CEA3CA7" w14:textId="77777777" w:rsidTr="00F555E9">
        <w:trPr>
          <w:trHeight w:val="165"/>
        </w:trPr>
        <w:tc>
          <w:tcPr>
            <w:tcW w:w="360" w:type="dxa"/>
            <w:vAlign w:val="center"/>
            <w:hideMark/>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9124C2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5E31ABD3" w14:textId="77777777" w:rsidTr="00F555E9">
        <w:trPr>
          <w:trHeight w:val="165"/>
        </w:trPr>
        <w:tc>
          <w:tcPr>
            <w:tcW w:w="360" w:type="dxa"/>
            <w:vAlign w:val="center"/>
            <w:hideMark/>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8E8A2D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FB82F4B" w14:textId="77777777" w:rsidTr="00F555E9">
        <w:trPr>
          <w:trHeight w:val="165"/>
        </w:trPr>
        <w:tc>
          <w:tcPr>
            <w:tcW w:w="360" w:type="dxa"/>
            <w:vAlign w:val="center"/>
            <w:hideMark/>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350CE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FB5DA76" w14:textId="77777777" w:rsidTr="00F555E9">
        <w:trPr>
          <w:trHeight w:val="165"/>
        </w:trPr>
        <w:tc>
          <w:tcPr>
            <w:tcW w:w="360" w:type="dxa"/>
            <w:vAlign w:val="center"/>
            <w:hideMark/>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12437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15779491" w14:textId="77777777" w:rsidTr="00F555E9">
        <w:trPr>
          <w:trHeight w:val="165"/>
        </w:trPr>
        <w:tc>
          <w:tcPr>
            <w:tcW w:w="360" w:type="dxa"/>
            <w:vAlign w:val="center"/>
            <w:hideMark/>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551F1058" w14:textId="77777777" w:rsidTr="00F555E9">
        <w:trPr>
          <w:trHeight w:val="180"/>
        </w:trPr>
        <w:tc>
          <w:tcPr>
            <w:tcW w:w="360" w:type="dxa"/>
            <w:vAlign w:val="center"/>
            <w:hideMark/>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1EB5EAF3" w14:textId="77777777" w:rsidTr="00F555E9">
        <w:trPr>
          <w:trHeight w:val="165"/>
        </w:trPr>
        <w:tc>
          <w:tcPr>
            <w:tcW w:w="360" w:type="dxa"/>
            <w:vAlign w:val="center"/>
            <w:hideMark/>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34FEA6F" w14:textId="77777777" w:rsidTr="00F555E9">
        <w:trPr>
          <w:trHeight w:val="165"/>
        </w:trPr>
        <w:tc>
          <w:tcPr>
            <w:tcW w:w="360" w:type="dxa"/>
            <w:vAlign w:val="center"/>
            <w:hideMark/>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483F407" w14:textId="77777777" w:rsidTr="00F555E9">
        <w:trPr>
          <w:trHeight w:val="165"/>
        </w:trPr>
        <w:tc>
          <w:tcPr>
            <w:tcW w:w="360" w:type="dxa"/>
            <w:vAlign w:val="center"/>
            <w:hideMark/>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2D0142C" w14:textId="77777777" w:rsidTr="00F555E9">
        <w:trPr>
          <w:trHeight w:val="165"/>
        </w:trPr>
        <w:tc>
          <w:tcPr>
            <w:tcW w:w="360" w:type="dxa"/>
            <w:vAlign w:val="center"/>
            <w:hideMark/>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55855C0A" w14:textId="77777777" w:rsidTr="00F555E9">
        <w:trPr>
          <w:trHeight w:val="165"/>
        </w:trPr>
        <w:tc>
          <w:tcPr>
            <w:tcW w:w="360" w:type="dxa"/>
            <w:vAlign w:val="center"/>
            <w:hideMark/>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008" w:type="dxa"/>
            <w:vAlign w:val="center"/>
            <w:hideMark/>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5BA9E83" w14:textId="77777777" w:rsidTr="00F555E9">
        <w:trPr>
          <w:trHeight w:val="165"/>
        </w:trPr>
        <w:tc>
          <w:tcPr>
            <w:tcW w:w="360" w:type="dxa"/>
            <w:vAlign w:val="center"/>
            <w:hideMark/>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743EEECC" w14:textId="77777777" w:rsidTr="00F555E9">
        <w:trPr>
          <w:trHeight w:val="165"/>
        </w:trPr>
        <w:tc>
          <w:tcPr>
            <w:tcW w:w="360" w:type="dxa"/>
            <w:vAlign w:val="center"/>
            <w:hideMark/>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3AD6F8C" w14:textId="77777777" w:rsidTr="00F555E9">
        <w:trPr>
          <w:trHeight w:val="165"/>
        </w:trPr>
        <w:tc>
          <w:tcPr>
            <w:tcW w:w="360" w:type="dxa"/>
            <w:vAlign w:val="center"/>
            <w:hideMark/>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B67D22F" w14:textId="77777777" w:rsidTr="00F555E9">
        <w:trPr>
          <w:trHeight w:val="165"/>
        </w:trPr>
        <w:tc>
          <w:tcPr>
            <w:tcW w:w="360" w:type="dxa"/>
            <w:vAlign w:val="center"/>
            <w:hideMark/>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0140F6B" w14:textId="77777777" w:rsidTr="00F555E9">
        <w:trPr>
          <w:trHeight w:val="165"/>
        </w:trPr>
        <w:tc>
          <w:tcPr>
            <w:tcW w:w="360" w:type="dxa"/>
            <w:vAlign w:val="center"/>
            <w:hideMark/>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7C5E8A0A" w14:textId="77777777" w:rsidTr="00F555E9">
        <w:trPr>
          <w:trHeight w:val="165"/>
        </w:trPr>
        <w:tc>
          <w:tcPr>
            <w:tcW w:w="360" w:type="dxa"/>
            <w:vAlign w:val="center"/>
            <w:hideMark/>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52B023E" w14:textId="77777777" w:rsidTr="00F555E9">
        <w:trPr>
          <w:trHeight w:val="165"/>
        </w:trPr>
        <w:tc>
          <w:tcPr>
            <w:tcW w:w="360" w:type="dxa"/>
            <w:vAlign w:val="center"/>
            <w:hideMark/>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DEB6D1F" w14:textId="77777777" w:rsidTr="00F555E9">
        <w:trPr>
          <w:trHeight w:val="165"/>
        </w:trPr>
        <w:tc>
          <w:tcPr>
            <w:tcW w:w="360" w:type="dxa"/>
            <w:vAlign w:val="center"/>
            <w:hideMark/>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008" w:type="dxa"/>
            <w:vAlign w:val="center"/>
            <w:hideMark/>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2254BEBE" w14:textId="77777777" w:rsidTr="00F555E9">
        <w:trPr>
          <w:trHeight w:val="180"/>
        </w:trPr>
        <w:tc>
          <w:tcPr>
            <w:tcW w:w="360" w:type="dxa"/>
            <w:vAlign w:val="center"/>
            <w:hideMark/>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AF8A4D2" w14:textId="77777777" w:rsidTr="00F555E9">
        <w:trPr>
          <w:trHeight w:val="165"/>
        </w:trPr>
        <w:tc>
          <w:tcPr>
            <w:tcW w:w="360" w:type="dxa"/>
            <w:vAlign w:val="center"/>
            <w:hideMark/>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CD2C84B" w14:textId="77777777" w:rsidTr="00F555E9">
        <w:trPr>
          <w:trHeight w:val="165"/>
        </w:trPr>
        <w:tc>
          <w:tcPr>
            <w:tcW w:w="360" w:type="dxa"/>
            <w:vAlign w:val="center"/>
            <w:hideMark/>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2A07A65" w14:textId="77777777" w:rsidTr="00F555E9">
        <w:trPr>
          <w:trHeight w:val="165"/>
        </w:trPr>
        <w:tc>
          <w:tcPr>
            <w:tcW w:w="360" w:type="dxa"/>
            <w:vAlign w:val="center"/>
            <w:hideMark/>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05A4F8E" w14:textId="77777777" w:rsidTr="00F555E9">
        <w:trPr>
          <w:trHeight w:val="165"/>
        </w:trPr>
        <w:tc>
          <w:tcPr>
            <w:tcW w:w="360" w:type="dxa"/>
            <w:vAlign w:val="center"/>
            <w:hideMark/>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2ED0B1B" w14:textId="77777777" w:rsidTr="00F555E9">
        <w:trPr>
          <w:trHeight w:val="165"/>
        </w:trPr>
        <w:tc>
          <w:tcPr>
            <w:tcW w:w="360" w:type="dxa"/>
            <w:vAlign w:val="center"/>
            <w:hideMark/>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008" w:type="dxa"/>
            <w:vAlign w:val="center"/>
            <w:hideMark/>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BF1338F" w14:textId="77777777" w:rsidTr="00F555E9">
        <w:trPr>
          <w:trHeight w:val="165"/>
        </w:trPr>
        <w:tc>
          <w:tcPr>
            <w:tcW w:w="360" w:type="dxa"/>
            <w:vAlign w:val="center"/>
            <w:hideMark/>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008" w:type="dxa"/>
            <w:vAlign w:val="center"/>
            <w:hideMark/>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C1BC3A3" w14:textId="77777777" w:rsidTr="00F555E9">
        <w:trPr>
          <w:trHeight w:val="165"/>
        </w:trPr>
        <w:tc>
          <w:tcPr>
            <w:tcW w:w="360" w:type="dxa"/>
            <w:vAlign w:val="center"/>
            <w:hideMark/>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D54E990" w14:textId="77777777" w:rsidTr="00F555E9">
        <w:trPr>
          <w:trHeight w:val="165"/>
        </w:trPr>
        <w:tc>
          <w:tcPr>
            <w:tcW w:w="360" w:type="dxa"/>
            <w:vAlign w:val="center"/>
            <w:hideMark/>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008" w:type="dxa"/>
            <w:vAlign w:val="center"/>
            <w:hideMark/>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48276F63" w14:textId="77777777" w:rsidTr="00F555E9">
        <w:trPr>
          <w:trHeight w:val="165"/>
        </w:trPr>
        <w:tc>
          <w:tcPr>
            <w:tcW w:w="360" w:type="dxa"/>
            <w:vAlign w:val="center"/>
            <w:hideMark/>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E5540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06B30B4" w14:textId="77777777" w:rsidTr="00F555E9">
        <w:trPr>
          <w:trHeight w:val="165"/>
        </w:trPr>
        <w:tc>
          <w:tcPr>
            <w:tcW w:w="360" w:type="dxa"/>
            <w:vAlign w:val="center"/>
            <w:hideMark/>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B5311F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1047B163" w14:textId="77777777" w:rsidTr="00F555E9">
        <w:trPr>
          <w:trHeight w:val="165"/>
        </w:trPr>
        <w:tc>
          <w:tcPr>
            <w:tcW w:w="360" w:type="dxa"/>
            <w:vAlign w:val="center"/>
            <w:hideMark/>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E94D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58B86C25" w14:textId="77777777" w:rsidTr="00F555E9">
        <w:trPr>
          <w:trHeight w:val="165"/>
        </w:trPr>
        <w:tc>
          <w:tcPr>
            <w:tcW w:w="360" w:type="dxa"/>
            <w:vAlign w:val="center"/>
            <w:hideMark/>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442DD4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65FF88D7" w14:textId="77777777" w:rsidTr="00F555E9">
        <w:trPr>
          <w:trHeight w:val="165"/>
        </w:trPr>
        <w:tc>
          <w:tcPr>
            <w:tcW w:w="360" w:type="dxa"/>
            <w:vAlign w:val="center"/>
            <w:hideMark/>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FB0244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BFCE981" w14:textId="77777777" w:rsidTr="00F555E9">
        <w:trPr>
          <w:trHeight w:val="180"/>
        </w:trPr>
        <w:tc>
          <w:tcPr>
            <w:tcW w:w="360" w:type="dxa"/>
            <w:vAlign w:val="center"/>
            <w:hideMark/>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5D291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22BC592" w14:textId="77777777" w:rsidTr="00F555E9">
        <w:trPr>
          <w:trHeight w:val="165"/>
        </w:trPr>
        <w:tc>
          <w:tcPr>
            <w:tcW w:w="360" w:type="dxa"/>
            <w:vAlign w:val="center"/>
            <w:hideMark/>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202A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745B914" w14:textId="77777777" w:rsidTr="00F555E9">
        <w:trPr>
          <w:trHeight w:val="165"/>
        </w:trPr>
        <w:tc>
          <w:tcPr>
            <w:tcW w:w="360" w:type="dxa"/>
            <w:vAlign w:val="center"/>
            <w:hideMark/>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EFB4B9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05E64B08" w14:textId="77777777" w:rsidTr="00F555E9">
        <w:trPr>
          <w:trHeight w:val="165"/>
        </w:trPr>
        <w:tc>
          <w:tcPr>
            <w:tcW w:w="360" w:type="dxa"/>
            <w:vAlign w:val="center"/>
            <w:hideMark/>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51998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71BB2515" w14:textId="77777777" w:rsidTr="00F555E9">
        <w:trPr>
          <w:trHeight w:val="165"/>
        </w:trPr>
        <w:tc>
          <w:tcPr>
            <w:tcW w:w="360" w:type="dxa"/>
            <w:vAlign w:val="center"/>
            <w:hideMark/>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8381A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32A22F8" w14:textId="77777777" w:rsidTr="00F555E9">
        <w:trPr>
          <w:trHeight w:val="165"/>
        </w:trPr>
        <w:tc>
          <w:tcPr>
            <w:tcW w:w="360" w:type="dxa"/>
            <w:vAlign w:val="center"/>
            <w:hideMark/>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D7ACA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70B1969" w14:textId="77777777" w:rsidTr="00F555E9">
        <w:trPr>
          <w:trHeight w:val="165"/>
        </w:trPr>
        <w:tc>
          <w:tcPr>
            <w:tcW w:w="360" w:type="dxa"/>
            <w:vAlign w:val="center"/>
            <w:hideMark/>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31575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0AABB72D" w14:textId="77777777" w:rsidTr="00F555E9">
        <w:trPr>
          <w:trHeight w:val="165"/>
        </w:trPr>
        <w:tc>
          <w:tcPr>
            <w:tcW w:w="360" w:type="dxa"/>
            <w:vAlign w:val="center"/>
            <w:hideMark/>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466F7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008" w:type="dxa"/>
            <w:vAlign w:val="center"/>
            <w:hideMark/>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23C6E793" w14:textId="77777777" w:rsidTr="00F555E9">
        <w:trPr>
          <w:trHeight w:val="165"/>
        </w:trPr>
        <w:tc>
          <w:tcPr>
            <w:tcW w:w="360" w:type="dxa"/>
            <w:vAlign w:val="center"/>
            <w:hideMark/>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64D14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DEEB5F3" w14:textId="77777777" w:rsidTr="00F555E9">
        <w:trPr>
          <w:trHeight w:val="165"/>
        </w:trPr>
        <w:tc>
          <w:tcPr>
            <w:tcW w:w="360" w:type="dxa"/>
            <w:vAlign w:val="center"/>
            <w:hideMark/>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877D9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F041A7C" w14:textId="77777777" w:rsidTr="00F555E9">
        <w:trPr>
          <w:trHeight w:val="165"/>
        </w:trPr>
        <w:tc>
          <w:tcPr>
            <w:tcW w:w="360" w:type="dxa"/>
            <w:vAlign w:val="center"/>
            <w:hideMark/>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D6C1FC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EC0A2ED" w14:textId="77777777" w:rsidTr="00F555E9">
        <w:trPr>
          <w:trHeight w:val="165"/>
        </w:trPr>
        <w:tc>
          <w:tcPr>
            <w:tcW w:w="360" w:type="dxa"/>
            <w:vAlign w:val="center"/>
            <w:hideMark/>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5DC87E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008" w:type="dxa"/>
            <w:vAlign w:val="center"/>
            <w:hideMark/>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D202F6B" w14:textId="77777777" w:rsidTr="00F555E9">
        <w:trPr>
          <w:trHeight w:val="165"/>
        </w:trPr>
        <w:tc>
          <w:tcPr>
            <w:tcW w:w="360" w:type="dxa"/>
            <w:vAlign w:val="center"/>
            <w:hideMark/>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F74BC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008" w:type="dxa"/>
            <w:vAlign w:val="center"/>
            <w:hideMark/>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2980264" w14:textId="77777777" w:rsidTr="00F555E9">
        <w:trPr>
          <w:trHeight w:val="165"/>
        </w:trPr>
        <w:tc>
          <w:tcPr>
            <w:tcW w:w="360" w:type="dxa"/>
            <w:vAlign w:val="center"/>
            <w:hideMark/>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E0F42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73DF8B9E" w14:textId="77777777" w:rsidTr="00F555E9">
        <w:trPr>
          <w:trHeight w:val="165"/>
        </w:trPr>
        <w:tc>
          <w:tcPr>
            <w:tcW w:w="360" w:type="dxa"/>
            <w:vAlign w:val="center"/>
            <w:hideMark/>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02C8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23CD0C64" w14:textId="77777777" w:rsidTr="00F555E9">
        <w:trPr>
          <w:trHeight w:val="180"/>
        </w:trPr>
        <w:tc>
          <w:tcPr>
            <w:tcW w:w="360" w:type="dxa"/>
            <w:vAlign w:val="center"/>
            <w:hideMark/>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3461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008" w:type="dxa"/>
            <w:vAlign w:val="center"/>
            <w:hideMark/>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FE57A7E" w14:textId="77777777" w:rsidTr="00F555E9">
        <w:trPr>
          <w:trHeight w:val="165"/>
        </w:trPr>
        <w:tc>
          <w:tcPr>
            <w:tcW w:w="360" w:type="dxa"/>
            <w:vAlign w:val="center"/>
            <w:hideMark/>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6470E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650C00C9" w14:textId="77777777" w:rsidTr="00F555E9">
        <w:trPr>
          <w:trHeight w:val="165"/>
        </w:trPr>
        <w:tc>
          <w:tcPr>
            <w:tcW w:w="360" w:type="dxa"/>
            <w:vAlign w:val="center"/>
            <w:hideMark/>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5314A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008" w:type="dxa"/>
            <w:vAlign w:val="center"/>
            <w:hideMark/>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521037F" w14:textId="77777777" w:rsidTr="00F555E9">
        <w:trPr>
          <w:trHeight w:val="165"/>
        </w:trPr>
        <w:tc>
          <w:tcPr>
            <w:tcW w:w="360" w:type="dxa"/>
            <w:vAlign w:val="center"/>
            <w:hideMark/>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C1A6E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008" w:type="dxa"/>
            <w:vAlign w:val="center"/>
            <w:hideMark/>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E8EF475" w14:textId="77777777" w:rsidTr="00F555E9">
        <w:trPr>
          <w:trHeight w:val="165"/>
        </w:trPr>
        <w:tc>
          <w:tcPr>
            <w:tcW w:w="360" w:type="dxa"/>
            <w:vAlign w:val="center"/>
            <w:hideMark/>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ED44C61" w14:textId="77777777" w:rsidTr="00F555E9">
        <w:trPr>
          <w:trHeight w:val="165"/>
        </w:trPr>
        <w:tc>
          <w:tcPr>
            <w:tcW w:w="360" w:type="dxa"/>
            <w:vAlign w:val="center"/>
            <w:hideMark/>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61DF2D28" w14:textId="77777777" w:rsidTr="00F555E9">
        <w:trPr>
          <w:trHeight w:val="165"/>
        </w:trPr>
        <w:tc>
          <w:tcPr>
            <w:tcW w:w="360" w:type="dxa"/>
            <w:vAlign w:val="center"/>
            <w:hideMark/>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001C5BE9" w14:textId="77777777" w:rsidTr="00F555E9">
        <w:trPr>
          <w:trHeight w:val="165"/>
        </w:trPr>
        <w:tc>
          <w:tcPr>
            <w:tcW w:w="360" w:type="dxa"/>
            <w:vAlign w:val="center"/>
            <w:hideMark/>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3F14EE5" w14:textId="77777777" w:rsidTr="00F555E9">
        <w:trPr>
          <w:trHeight w:val="165"/>
        </w:trPr>
        <w:tc>
          <w:tcPr>
            <w:tcW w:w="360" w:type="dxa"/>
            <w:vAlign w:val="center"/>
            <w:hideMark/>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6CC0CEF" w14:textId="77777777" w:rsidTr="00F555E9">
        <w:trPr>
          <w:trHeight w:val="165"/>
        </w:trPr>
        <w:tc>
          <w:tcPr>
            <w:tcW w:w="360" w:type="dxa"/>
            <w:vAlign w:val="center"/>
            <w:hideMark/>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33C956F3" w14:textId="77777777" w:rsidTr="00F555E9">
        <w:trPr>
          <w:trHeight w:val="165"/>
        </w:trPr>
        <w:tc>
          <w:tcPr>
            <w:tcW w:w="360" w:type="dxa"/>
            <w:vAlign w:val="center"/>
            <w:hideMark/>
          </w:tcPr>
          <w:p w14:paraId="5D18E4DE" w14:textId="77777777" w:rsidR="00E42721" w:rsidRPr="0063304A" w:rsidRDefault="00E42721" w:rsidP="00F555E9">
            <w:pPr>
              <w:snapToGrid w:val="0"/>
              <w:rPr>
                <w:sz w:val="16"/>
                <w:szCs w:val="16"/>
              </w:rPr>
            </w:pPr>
            <w:r w:rsidRPr="0063304A">
              <w:rPr>
                <w:color w:val="000000"/>
                <w:sz w:val="16"/>
                <w:szCs w:val="16"/>
              </w:rPr>
              <w:lastRenderedPageBreak/>
              <w:t>1339</w:t>
            </w:r>
          </w:p>
        </w:tc>
        <w:tc>
          <w:tcPr>
            <w:tcW w:w="864" w:type="dxa"/>
            <w:vAlign w:val="center"/>
            <w:hideMark/>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63816E58" w14:textId="77777777" w:rsidTr="00F555E9">
        <w:trPr>
          <w:trHeight w:val="165"/>
        </w:trPr>
        <w:tc>
          <w:tcPr>
            <w:tcW w:w="360" w:type="dxa"/>
            <w:vAlign w:val="center"/>
            <w:hideMark/>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82D4305" w14:textId="77777777" w:rsidTr="00F555E9">
        <w:trPr>
          <w:trHeight w:val="165"/>
        </w:trPr>
        <w:tc>
          <w:tcPr>
            <w:tcW w:w="360" w:type="dxa"/>
            <w:vAlign w:val="center"/>
            <w:hideMark/>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081BAB40" w14:textId="77777777" w:rsidTr="00F555E9">
        <w:trPr>
          <w:trHeight w:val="165"/>
        </w:trPr>
        <w:tc>
          <w:tcPr>
            <w:tcW w:w="360" w:type="dxa"/>
            <w:vAlign w:val="center"/>
            <w:hideMark/>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31FD3D2" w14:textId="77777777" w:rsidTr="00F555E9">
        <w:trPr>
          <w:trHeight w:val="180"/>
        </w:trPr>
        <w:tc>
          <w:tcPr>
            <w:tcW w:w="360" w:type="dxa"/>
            <w:vAlign w:val="center"/>
            <w:hideMark/>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590129BD" w14:textId="77777777" w:rsidTr="00F555E9">
        <w:trPr>
          <w:trHeight w:val="165"/>
        </w:trPr>
        <w:tc>
          <w:tcPr>
            <w:tcW w:w="360" w:type="dxa"/>
            <w:vAlign w:val="center"/>
            <w:hideMark/>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472D4B5" w14:textId="77777777" w:rsidTr="00F555E9">
        <w:trPr>
          <w:trHeight w:val="165"/>
        </w:trPr>
        <w:tc>
          <w:tcPr>
            <w:tcW w:w="360" w:type="dxa"/>
            <w:vAlign w:val="center"/>
            <w:hideMark/>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3B882591" w14:textId="77777777" w:rsidTr="00F555E9">
        <w:trPr>
          <w:trHeight w:val="165"/>
        </w:trPr>
        <w:tc>
          <w:tcPr>
            <w:tcW w:w="360" w:type="dxa"/>
            <w:vAlign w:val="center"/>
            <w:hideMark/>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008" w:type="dxa"/>
            <w:vAlign w:val="center"/>
            <w:hideMark/>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3EC3676E" w14:textId="77777777" w:rsidTr="00F555E9">
        <w:trPr>
          <w:trHeight w:val="165"/>
        </w:trPr>
        <w:tc>
          <w:tcPr>
            <w:tcW w:w="360" w:type="dxa"/>
            <w:vAlign w:val="center"/>
            <w:hideMark/>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B3D7E4F" w14:textId="77777777" w:rsidTr="00F555E9">
        <w:trPr>
          <w:trHeight w:val="165"/>
        </w:trPr>
        <w:tc>
          <w:tcPr>
            <w:tcW w:w="360" w:type="dxa"/>
            <w:vAlign w:val="center"/>
            <w:hideMark/>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008" w:type="dxa"/>
            <w:vAlign w:val="center"/>
            <w:hideMark/>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F91BFAC" w14:textId="77777777" w:rsidTr="00F555E9">
        <w:trPr>
          <w:trHeight w:val="165"/>
        </w:trPr>
        <w:tc>
          <w:tcPr>
            <w:tcW w:w="360" w:type="dxa"/>
            <w:vAlign w:val="center"/>
            <w:hideMark/>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425BFE0" w14:textId="77777777" w:rsidTr="00F555E9">
        <w:trPr>
          <w:trHeight w:val="165"/>
        </w:trPr>
        <w:tc>
          <w:tcPr>
            <w:tcW w:w="360" w:type="dxa"/>
            <w:vAlign w:val="center"/>
            <w:hideMark/>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8C568A5" w14:textId="77777777" w:rsidTr="00F555E9">
        <w:trPr>
          <w:trHeight w:val="165"/>
        </w:trPr>
        <w:tc>
          <w:tcPr>
            <w:tcW w:w="360" w:type="dxa"/>
            <w:vAlign w:val="center"/>
            <w:hideMark/>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4EAC3F5A" w14:textId="77777777" w:rsidTr="00F555E9">
        <w:trPr>
          <w:trHeight w:val="165"/>
        </w:trPr>
        <w:tc>
          <w:tcPr>
            <w:tcW w:w="360" w:type="dxa"/>
            <w:vAlign w:val="center"/>
            <w:hideMark/>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023A074" w14:textId="77777777" w:rsidTr="00F555E9">
        <w:trPr>
          <w:trHeight w:val="165"/>
        </w:trPr>
        <w:tc>
          <w:tcPr>
            <w:tcW w:w="360" w:type="dxa"/>
            <w:vAlign w:val="center"/>
            <w:hideMark/>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FC2E4D8" w14:textId="77777777" w:rsidTr="00F555E9">
        <w:trPr>
          <w:trHeight w:val="165"/>
        </w:trPr>
        <w:tc>
          <w:tcPr>
            <w:tcW w:w="360" w:type="dxa"/>
            <w:vAlign w:val="center"/>
            <w:hideMark/>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42DA9644" w14:textId="77777777" w:rsidTr="00F555E9">
        <w:trPr>
          <w:trHeight w:val="165"/>
        </w:trPr>
        <w:tc>
          <w:tcPr>
            <w:tcW w:w="360" w:type="dxa"/>
            <w:vAlign w:val="center"/>
            <w:hideMark/>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5D36A0BE" w14:textId="77777777" w:rsidTr="00F555E9">
        <w:trPr>
          <w:trHeight w:val="165"/>
        </w:trPr>
        <w:tc>
          <w:tcPr>
            <w:tcW w:w="360" w:type="dxa"/>
            <w:vAlign w:val="center"/>
            <w:hideMark/>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2E6FFA32" w14:textId="77777777" w:rsidTr="00F555E9">
        <w:trPr>
          <w:trHeight w:val="180"/>
        </w:trPr>
        <w:tc>
          <w:tcPr>
            <w:tcW w:w="360" w:type="dxa"/>
            <w:vAlign w:val="center"/>
            <w:hideMark/>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712C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C9DF86F" w14:textId="77777777" w:rsidTr="00F555E9">
        <w:trPr>
          <w:trHeight w:val="165"/>
        </w:trPr>
        <w:tc>
          <w:tcPr>
            <w:tcW w:w="360" w:type="dxa"/>
            <w:vAlign w:val="center"/>
            <w:hideMark/>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A5333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4F688D20" w14:textId="77777777" w:rsidTr="00F555E9">
        <w:trPr>
          <w:trHeight w:val="165"/>
        </w:trPr>
        <w:tc>
          <w:tcPr>
            <w:tcW w:w="360" w:type="dxa"/>
            <w:vAlign w:val="center"/>
            <w:hideMark/>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341ED7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5F4C2154" w14:textId="77777777" w:rsidTr="00F555E9">
        <w:trPr>
          <w:trHeight w:val="165"/>
        </w:trPr>
        <w:tc>
          <w:tcPr>
            <w:tcW w:w="360" w:type="dxa"/>
            <w:vAlign w:val="center"/>
            <w:hideMark/>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450FD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4CEC3DA" w14:textId="77777777" w:rsidTr="00F555E9">
        <w:trPr>
          <w:trHeight w:val="165"/>
        </w:trPr>
        <w:tc>
          <w:tcPr>
            <w:tcW w:w="360" w:type="dxa"/>
            <w:vAlign w:val="center"/>
            <w:hideMark/>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2318DD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6C3CC0D" w14:textId="77777777" w:rsidTr="00F555E9">
        <w:trPr>
          <w:trHeight w:val="165"/>
        </w:trPr>
        <w:tc>
          <w:tcPr>
            <w:tcW w:w="360" w:type="dxa"/>
            <w:vAlign w:val="center"/>
            <w:hideMark/>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525CA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87703F7" w14:textId="77777777" w:rsidTr="00F555E9">
        <w:trPr>
          <w:trHeight w:val="165"/>
        </w:trPr>
        <w:tc>
          <w:tcPr>
            <w:tcW w:w="360" w:type="dxa"/>
            <w:vAlign w:val="center"/>
            <w:hideMark/>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719C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180D4D4" w14:textId="77777777" w:rsidTr="00F555E9">
        <w:trPr>
          <w:trHeight w:val="165"/>
        </w:trPr>
        <w:tc>
          <w:tcPr>
            <w:tcW w:w="360" w:type="dxa"/>
            <w:vAlign w:val="center"/>
            <w:hideMark/>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CB7A8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1868FE53" w14:textId="77777777" w:rsidTr="00F555E9">
        <w:trPr>
          <w:trHeight w:val="165"/>
        </w:trPr>
        <w:tc>
          <w:tcPr>
            <w:tcW w:w="360" w:type="dxa"/>
            <w:vAlign w:val="center"/>
            <w:hideMark/>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B2375D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C130D80" w14:textId="77777777" w:rsidTr="00F555E9">
        <w:trPr>
          <w:trHeight w:val="165"/>
        </w:trPr>
        <w:tc>
          <w:tcPr>
            <w:tcW w:w="360" w:type="dxa"/>
            <w:vAlign w:val="center"/>
            <w:hideMark/>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D7F2AA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49A5C17" w14:textId="77777777" w:rsidTr="00F555E9">
        <w:trPr>
          <w:trHeight w:val="165"/>
        </w:trPr>
        <w:tc>
          <w:tcPr>
            <w:tcW w:w="360" w:type="dxa"/>
            <w:vAlign w:val="center"/>
            <w:hideMark/>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CFA0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008" w:type="dxa"/>
            <w:vAlign w:val="center"/>
            <w:hideMark/>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1FB232DA" w14:textId="77777777" w:rsidTr="00F555E9">
        <w:trPr>
          <w:trHeight w:val="165"/>
        </w:trPr>
        <w:tc>
          <w:tcPr>
            <w:tcW w:w="360" w:type="dxa"/>
            <w:vAlign w:val="center"/>
            <w:hideMark/>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92C30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71AFD328" w14:textId="77777777" w:rsidTr="00F555E9">
        <w:trPr>
          <w:trHeight w:val="165"/>
        </w:trPr>
        <w:tc>
          <w:tcPr>
            <w:tcW w:w="360" w:type="dxa"/>
            <w:vAlign w:val="center"/>
            <w:hideMark/>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D889FF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702AF26" w14:textId="77777777" w:rsidTr="00F555E9">
        <w:trPr>
          <w:trHeight w:val="165"/>
        </w:trPr>
        <w:tc>
          <w:tcPr>
            <w:tcW w:w="360" w:type="dxa"/>
            <w:vAlign w:val="center"/>
            <w:hideMark/>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5E709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008" w:type="dxa"/>
            <w:vAlign w:val="center"/>
            <w:hideMark/>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754A1CC" w14:textId="77777777" w:rsidTr="00F555E9">
        <w:trPr>
          <w:trHeight w:val="180"/>
        </w:trPr>
        <w:tc>
          <w:tcPr>
            <w:tcW w:w="360" w:type="dxa"/>
            <w:vAlign w:val="center"/>
            <w:hideMark/>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E2118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C17A047" w14:textId="77777777" w:rsidTr="00F555E9">
        <w:trPr>
          <w:trHeight w:val="165"/>
        </w:trPr>
        <w:tc>
          <w:tcPr>
            <w:tcW w:w="360" w:type="dxa"/>
            <w:vAlign w:val="center"/>
            <w:hideMark/>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51081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7F4989EB" w14:textId="77777777" w:rsidTr="00F555E9">
        <w:trPr>
          <w:trHeight w:val="165"/>
        </w:trPr>
        <w:tc>
          <w:tcPr>
            <w:tcW w:w="360" w:type="dxa"/>
            <w:vAlign w:val="center"/>
            <w:hideMark/>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9E6A8E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2F9C711" w14:textId="77777777" w:rsidTr="00F555E9">
        <w:trPr>
          <w:trHeight w:val="165"/>
        </w:trPr>
        <w:tc>
          <w:tcPr>
            <w:tcW w:w="360" w:type="dxa"/>
            <w:vAlign w:val="center"/>
            <w:hideMark/>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CECE86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008" w:type="dxa"/>
            <w:vAlign w:val="center"/>
            <w:hideMark/>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21D8AB06" w14:textId="77777777" w:rsidTr="00F555E9">
        <w:trPr>
          <w:trHeight w:val="165"/>
        </w:trPr>
        <w:tc>
          <w:tcPr>
            <w:tcW w:w="360" w:type="dxa"/>
            <w:vAlign w:val="center"/>
            <w:hideMark/>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CDA10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2D11AF45" w14:textId="77777777" w:rsidTr="00F555E9">
        <w:trPr>
          <w:trHeight w:val="165"/>
        </w:trPr>
        <w:tc>
          <w:tcPr>
            <w:tcW w:w="360" w:type="dxa"/>
            <w:vAlign w:val="center"/>
            <w:hideMark/>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D5382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008" w:type="dxa"/>
            <w:vAlign w:val="center"/>
            <w:hideMark/>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39D3027" w14:textId="77777777" w:rsidTr="00F555E9">
        <w:trPr>
          <w:trHeight w:val="165"/>
        </w:trPr>
        <w:tc>
          <w:tcPr>
            <w:tcW w:w="360" w:type="dxa"/>
            <w:tcBorders>
              <w:bottom w:val="single" w:sz="4" w:space="0" w:color="auto"/>
            </w:tcBorders>
            <w:vAlign w:val="center"/>
            <w:hideMark/>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
          <w:p w14:paraId="1168F1C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tcBorders>
              <w:bottom w:val="single" w:sz="4" w:space="0" w:color="auto"/>
            </w:tcBorders>
            <w:vAlign w:val="center"/>
            <w:hideMark/>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tcBorders>
              <w:bottom w:val="single" w:sz="4" w:space="0" w:color="auto"/>
            </w:tcBorders>
            <w:vAlign w:val="center"/>
            <w:hideMark/>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lastRenderedPageBreak/>
        <w:t>References</w:t>
      </w:r>
    </w:p>
    <w:p w14:paraId="67C3F9CC" w14:textId="0228A184" w:rsidR="00372AF9" w:rsidRPr="00372AF9" w:rsidRDefault="00372AF9" w:rsidP="00DA4FE6">
      <w:pPr>
        <w:pStyle w:val="BodyText2"/>
        <w:rPr>
          <w:noProof/>
        </w:rPr>
      </w:pPr>
      <w:r>
        <w:fldChar w:fldCharType="begin"/>
      </w:r>
      <w:r>
        <w:instrText xml:space="preserve"> ADDIN EN.REFLIST </w:instrText>
      </w:r>
      <w:r>
        <w:fldChar w:fldCharType="separate"/>
      </w:r>
      <w:r w:rsidRPr="00372AF9">
        <w:rPr>
          <w:noProof/>
        </w:rPr>
        <w:t xml:space="preserve">Arguez, A., I. Durre, S. Applequist, M. Squires, R. Vose, X. Yin, and R. Bilotta. (2010). Noaa's U.S. Climate Normals (1981-2010): NOAA National Centers for Environmental Information. Retrieved from </w:t>
      </w:r>
      <w:hyperlink r:id="rId45" w:history="1">
        <w:r w:rsidRPr="00372AF9">
          <w:rPr>
            <w:rStyle w:val="Hyperlink"/>
            <w:noProof/>
          </w:rPr>
          <w:t>https://data.nodc.noaa.gov/cgi-bin/iso?id=gov.noaa.ncdc:C00824</w:t>
        </w:r>
      </w:hyperlink>
    </w:p>
    <w:p w14:paraId="0BC0BEC8" w14:textId="4760A80C" w:rsidR="00372AF9" w:rsidRPr="00372AF9" w:rsidRDefault="00372AF9" w:rsidP="00DA4FE6">
      <w:pPr>
        <w:pStyle w:val="BodyText2"/>
        <w:rPr>
          <w:noProof/>
        </w:rPr>
      </w:pPr>
      <w:r w:rsidRPr="00372AF9">
        <w:rPr>
          <w:noProof/>
        </w:rPr>
        <w:t xml:space="preserve">Barraclough, P.B., J.R. Howarth, J. Jones, R. Lopez-Bellido, S. Parmar, C.E. Shepherd, and M.J. Hawkesford. (2010). Nitrogen Efficiency of Wheat: Genotypic and Environmental Variation and Prospects for Improvement. </w:t>
      </w:r>
      <w:r w:rsidRPr="00372AF9">
        <w:rPr>
          <w:i/>
          <w:noProof/>
        </w:rPr>
        <w:t>Eur. J. Agron., 33</w:t>
      </w:r>
      <w:r w:rsidRPr="00372AF9">
        <w:rPr>
          <w:noProof/>
        </w:rPr>
        <w:t xml:space="preserve">(1), 1-11. </w:t>
      </w:r>
      <w:hyperlink r:id="rId46" w:history="1">
        <w:r w:rsidRPr="00372AF9">
          <w:rPr>
            <w:rStyle w:val="Hyperlink"/>
            <w:noProof/>
          </w:rPr>
          <w:t>https://doi.org/10.1016/j.eja.2010.01.005</w:t>
        </w:r>
      </w:hyperlink>
      <w:r w:rsidRPr="00372AF9">
        <w:rPr>
          <w:noProof/>
        </w:rPr>
        <w:t>.</w:t>
      </w:r>
    </w:p>
    <w:p w14:paraId="12692312" w14:textId="0C555056" w:rsidR="00372AF9" w:rsidRPr="00372AF9" w:rsidRDefault="00372AF9" w:rsidP="00DA4FE6">
      <w:pPr>
        <w:pStyle w:val="BodyText2"/>
        <w:rPr>
          <w:noProof/>
        </w:rPr>
      </w:pPr>
      <w:r w:rsidRPr="00372AF9">
        <w:rPr>
          <w:noProof/>
        </w:rPr>
        <w:t xml:space="preserve">Bélanger, G., J.R. Walsh, J.E. Richards, P.H. Milburn, and N. Ziadi. (2000). Yield Response of Two Potato Culivars to Supplemental Irrigation and N Fertilization in New Brunswick. </w:t>
      </w:r>
      <w:r w:rsidRPr="00372AF9">
        <w:rPr>
          <w:i/>
          <w:noProof/>
        </w:rPr>
        <w:t>Am. J. Potato Res., 77</w:t>
      </w:r>
      <w:r w:rsidRPr="00372AF9">
        <w:rPr>
          <w:noProof/>
        </w:rPr>
        <w:t xml:space="preserve">(1), 11-21. </w:t>
      </w:r>
      <w:hyperlink r:id="rId47" w:history="1">
        <w:r w:rsidRPr="00372AF9">
          <w:rPr>
            <w:rStyle w:val="Hyperlink"/>
            <w:noProof/>
          </w:rPr>
          <w:t>https://doi.org/10.1007/BF02853657</w:t>
        </w:r>
      </w:hyperlink>
      <w:r w:rsidRPr="00372AF9">
        <w:rPr>
          <w:noProof/>
        </w:rPr>
        <w:t>.</w:t>
      </w:r>
    </w:p>
    <w:p w14:paraId="47AFC0E6" w14:textId="56A98810" w:rsidR="00372AF9" w:rsidRPr="00372AF9" w:rsidRDefault="00372AF9" w:rsidP="00DA4FE6">
      <w:pPr>
        <w:pStyle w:val="BodyText2"/>
        <w:rPr>
          <w:noProof/>
        </w:rPr>
      </w:pPr>
      <w:r w:rsidRPr="00372AF9">
        <w:rPr>
          <w:noProof/>
        </w:rPr>
        <w:t xml:space="preserve">Bélanger, G., J.R. Walsh, J.E. Richards, P.H. Milburn, and N. Ziadi. (2001a). Critical Nitrogen Curve and Nitrogen Nutrition Index for Potato in Eastern Canada. </w:t>
      </w:r>
      <w:r w:rsidRPr="00372AF9">
        <w:rPr>
          <w:i/>
          <w:noProof/>
        </w:rPr>
        <w:t>Am. J. Potato Res. , 78</w:t>
      </w:r>
      <w:r w:rsidRPr="00372AF9">
        <w:rPr>
          <w:noProof/>
        </w:rPr>
        <w:t xml:space="preserve">(5), 355-364. </w:t>
      </w:r>
      <w:hyperlink r:id="rId48" w:history="1">
        <w:r w:rsidRPr="00372AF9">
          <w:rPr>
            <w:rStyle w:val="Hyperlink"/>
            <w:noProof/>
          </w:rPr>
          <w:t>https://doi.org/10.1007/BF02884344</w:t>
        </w:r>
      </w:hyperlink>
      <w:r w:rsidRPr="00372AF9">
        <w:rPr>
          <w:noProof/>
        </w:rPr>
        <w:t>.</w:t>
      </w:r>
    </w:p>
    <w:p w14:paraId="11399098" w14:textId="6F1C0D0C" w:rsidR="00372AF9" w:rsidRPr="00372AF9" w:rsidRDefault="00372AF9" w:rsidP="00DA4FE6">
      <w:pPr>
        <w:pStyle w:val="BodyText2"/>
        <w:rPr>
          <w:noProof/>
        </w:rPr>
      </w:pPr>
      <w:r w:rsidRPr="00372AF9">
        <w:rPr>
          <w:noProof/>
        </w:rPr>
        <w:t xml:space="preserve">Bélanger, G., J.R. Walsh, J.E. Richards, P.H. Milburn, and N. Ziadi. (2001b). Tuber Growth and Biomass Partitioning of Two Potato Cultivars Grown under Different N Fertilization Rates with and without Irrigation. </w:t>
      </w:r>
      <w:r w:rsidRPr="00372AF9">
        <w:rPr>
          <w:i/>
          <w:noProof/>
        </w:rPr>
        <w:t>Am. J. Potato Res., 78</w:t>
      </w:r>
      <w:r w:rsidRPr="00372AF9">
        <w:rPr>
          <w:noProof/>
        </w:rPr>
        <w:t xml:space="preserve">(2), 109-117. </w:t>
      </w:r>
      <w:hyperlink r:id="rId49" w:history="1">
        <w:r w:rsidRPr="00372AF9">
          <w:rPr>
            <w:rStyle w:val="Hyperlink"/>
            <w:noProof/>
          </w:rPr>
          <w:t>https://doi.org/10.1007/BF02874766</w:t>
        </w:r>
      </w:hyperlink>
      <w:r w:rsidRPr="00372AF9">
        <w:rPr>
          <w:noProof/>
        </w:rPr>
        <w:t>.</w:t>
      </w:r>
    </w:p>
    <w:p w14:paraId="7939639D" w14:textId="6FD86906" w:rsidR="00372AF9" w:rsidRPr="00372AF9" w:rsidRDefault="00372AF9" w:rsidP="00DA4FE6">
      <w:pPr>
        <w:pStyle w:val="BodyText2"/>
        <w:rPr>
          <w:noProof/>
        </w:rPr>
      </w:pPr>
      <w:r w:rsidRPr="00372AF9">
        <w:rPr>
          <w:noProof/>
        </w:rPr>
        <w:t xml:space="preserve">Ben Abdallah, F., M. Olivier, J.P. Goffart, and O. Minet. (2016). Establishing the Nitrogen Dilution Curve for Potato Cultivar Bintje in Belgium. </w:t>
      </w:r>
      <w:r w:rsidRPr="00372AF9">
        <w:rPr>
          <w:i/>
          <w:noProof/>
        </w:rPr>
        <w:t>Potato Res., 59</w:t>
      </w:r>
      <w:r w:rsidRPr="00372AF9">
        <w:rPr>
          <w:noProof/>
        </w:rPr>
        <w:t xml:space="preserve">(3), 241-258. </w:t>
      </w:r>
      <w:hyperlink r:id="rId50" w:history="1">
        <w:r w:rsidRPr="00372AF9">
          <w:rPr>
            <w:rStyle w:val="Hyperlink"/>
            <w:noProof/>
          </w:rPr>
          <w:t>https://doi.org/10.1007/s11540-016-9331-y</w:t>
        </w:r>
      </w:hyperlink>
      <w:r w:rsidRPr="00372AF9">
        <w:rPr>
          <w:noProof/>
        </w:rPr>
        <w:t>.</w:t>
      </w:r>
    </w:p>
    <w:p w14:paraId="5A54D981" w14:textId="53E362B1" w:rsidR="00372AF9" w:rsidRPr="00372AF9" w:rsidRDefault="00372AF9" w:rsidP="00DA4FE6">
      <w:pPr>
        <w:pStyle w:val="BodyText2"/>
        <w:rPr>
          <w:noProof/>
        </w:rPr>
      </w:pPr>
      <w:r w:rsidRPr="00372AF9">
        <w:rPr>
          <w:noProof/>
        </w:rPr>
        <w:t xml:space="preserve">Bohman, B.J., M. McNearney, J. Crants, and C.J. Rosen. (2020). A Novel Approach to Manage Nitrogen Fertilizer for Potato Production Using Remote Sensing. </w:t>
      </w:r>
      <w:r w:rsidRPr="00372AF9">
        <w:rPr>
          <w:i/>
          <w:noProof/>
        </w:rPr>
        <w:t>Research Reports – 2020</w:t>
      </w:r>
      <w:r w:rsidRPr="00372AF9">
        <w:rPr>
          <w:noProof/>
        </w:rPr>
        <w:t xml:space="preserve">. Fargo, ND: Minnesota Area II Potato Research and Promotion Council and Northern Plains Potato Growers Association. Retrieved from </w:t>
      </w:r>
      <w:hyperlink r:id="rId51" w:history="1">
        <w:r w:rsidRPr="00372AF9">
          <w:rPr>
            <w:rStyle w:val="Hyperlink"/>
            <w:noProof/>
          </w:rPr>
          <w:t>https://www.ag.ndsu.edu/potatoextension/research/2020ResearchBooks.pdf</w:t>
        </w:r>
      </w:hyperlink>
    </w:p>
    <w:p w14:paraId="16BB3190" w14:textId="753C49F1" w:rsidR="00372AF9" w:rsidRPr="00372AF9" w:rsidRDefault="00372AF9" w:rsidP="00DA4FE6">
      <w:pPr>
        <w:pStyle w:val="BodyText2"/>
        <w:rPr>
          <w:noProof/>
        </w:rPr>
      </w:pPr>
      <w:r w:rsidRPr="00372AF9">
        <w:rPr>
          <w:noProof/>
        </w:rPr>
        <w:t xml:space="preserve">Bohman, B.J., C.J. Rosen, and D.J. Mulla. (2021). Relating Nitrogen Use Efficiency to Nitrogen Nutrition Index for Evaluation of Agronomic and Environmental Outcomes in Potato. </w:t>
      </w:r>
      <w:r w:rsidRPr="00372AF9">
        <w:rPr>
          <w:i/>
          <w:noProof/>
        </w:rPr>
        <w:t>Field Crops Res., 262</w:t>
      </w:r>
      <w:r w:rsidRPr="00372AF9">
        <w:rPr>
          <w:noProof/>
        </w:rPr>
        <w:t xml:space="preserve">. </w:t>
      </w:r>
      <w:hyperlink r:id="rId52" w:history="1">
        <w:r w:rsidRPr="00372AF9">
          <w:rPr>
            <w:rStyle w:val="Hyperlink"/>
            <w:noProof/>
          </w:rPr>
          <w:t>https://doi.org/10.1016/j.fcr.2020.108041</w:t>
        </w:r>
      </w:hyperlink>
      <w:r w:rsidRPr="00372AF9">
        <w:rPr>
          <w:noProof/>
        </w:rPr>
        <w:t>.</w:t>
      </w:r>
    </w:p>
    <w:p w14:paraId="409DC625" w14:textId="261E494A" w:rsidR="00372AF9" w:rsidRPr="00372AF9" w:rsidRDefault="00372AF9" w:rsidP="00DA4FE6">
      <w:pPr>
        <w:pStyle w:val="BodyText2"/>
        <w:rPr>
          <w:noProof/>
        </w:rPr>
      </w:pPr>
      <w:r w:rsidRPr="00372AF9">
        <w:rPr>
          <w:noProof/>
        </w:rPr>
        <w:t xml:space="preserve">Bürkner, P.-C. (2017). Brms: An R Package for Bayesian Multilevel Models Using Stan. </w:t>
      </w:r>
      <w:r w:rsidRPr="00372AF9">
        <w:rPr>
          <w:i/>
          <w:noProof/>
        </w:rPr>
        <w:t>J. Stat. Softw., 80</w:t>
      </w:r>
      <w:r w:rsidRPr="00372AF9">
        <w:rPr>
          <w:noProof/>
        </w:rPr>
        <w:t xml:space="preserve">(1). </w:t>
      </w:r>
      <w:hyperlink r:id="rId53" w:history="1">
        <w:r w:rsidRPr="00372AF9">
          <w:rPr>
            <w:rStyle w:val="Hyperlink"/>
            <w:noProof/>
          </w:rPr>
          <w:t>https://doi.org/10.18637/jss.v080.i01</w:t>
        </w:r>
      </w:hyperlink>
      <w:r w:rsidRPr="00372AF9">
        <w:rPr>
          <w:noProof/>
        </w:rPr>
        <w:t>.</w:t>
      </w:r>
    </w:p>
    <w:p w14:paraId="1D683C1B" w14:textId="75A399A2" w:rsidR="00372AF9" w:rsidRPr="00372AF9" w:rsidRDefault="00372AF9" w:rsidP="00DA4FE6">
      <w:pPr>
        <w:pStyle w:val="BodyText2"/>
        <w:rPr>
          <w:noProof/>
        </w:rPr>
      </w:pPr>
      <w:r w:rsidRPr="00372AF9">
        <w:rPr>
          <w:noProof/>
        </w:rPr>
        <w:t xml:space="preserve">Bürkner, P.-C. (2018). Advanced Bayesian Multilevel Modeling with the R Package Brms. </w:t>
      </w:r>
      <w:r w:rsidRPr="00372AF9">
        <w:rPr>
          <w:i/>
          <w:noProof/>
        </w:rPr>
        <w:t>R J., 10</w:t>
      </w:r>
      <w:r w:rsidRPr="00372AF9">
        <w:rPr>
          <w:noProof/>
        </w:rPr>
        <w:t xml:space="preserve">(1), 395-411. </w:t>
      </w:r>
      <w:hyperlink r:id="rId54" w:history="1">
        <w:r w:rsidRPr="00372AF9">
          <w:rPr>
            <w:rStyle w:val="Hyperlink"/>
            <w:noProof/>
          </w:rPr>
          <w:t>https://doi.org/10.32614/RJ-2018-017</w:t>
        </w:r>
      </w:hyperlink>
      <w:r w:rsidRPr="00372AF9">
        <w:rPr>
          <w:noProof/>
        </w:rPr>
        <w:t>.</w:t>
      </w:r>
    </w:p>
    <w:p w14:paraId="26C9D773" w14:textId="61C21AED" w:rsidR="00372AF9" w:rsidRPr="00372AF9" w:rsidRDefault="00372AF9" w:rsidP="00DA4FE6">
      <w:pPr>
        <w:pStyle w:val="BodyText2"/>
        <w:rPr>
          <w:noProof/>
        </w:rPr>
      </w:pPr>
      <w:r w:rsidRPr="00372AF9">
        <w:rPr>
          <w:noProof/>
        </w:rPr>
        <w:t xml:space="preserve">Carpenter, B., A. Gelman, M.D. Hoffman, D. Lee, B. Goodrich, M. Betancourt, M. Brubaker, J. Guo, P. Li, and A. Riddell. (2017). Stan: A Probabilistic Programming Language. </w:t>
      </w:r>
      <w:r w:rsidRPr="00372AF9">
        <w:rPr>
          <w:i/>
          <w:noProof/>
        </w:rPr>
        <w:t>J. Stat. Softw., 76</w:t>
      </w:r>
      <w:r w:rsidRPr="00372AF9">
        <w:rPr>
          <w:noProof/>
        </w:rPr>
        <w:t xml:space="preserve">(1). </w:t>
      </w:r>
      <w:hyperlink r:id="rId55" w:history="1">
        <w:r w:rsidRPr="00372AF9">
          <w:rPr>
            <w:rStyle w:val="Hyperlink"/>
            <w:noProof/>
          </w:rPr>
          <w:t>https://doi.org/10.18637/jss.v076.i01</w:t>
        </w:r>
      </w:hyperlink>
      <w:r w:rsidRPr="00372AF9">
        <w:rPr>
          <w:noProof/>
        </w:rPr>
        <w:t>.</w:t>
      </w:r>
    </w:p>
    <w:p w14:paraId="53F8E020" w14:textId="524AC34D" w:rsidR="00372AF9" w:rsidRPr="00372AF9" w:rsidRDefault="00372AF9" w:rsidP="00DA4FE6">
      <w:pPr>
        <w:pStyle w:val="BodyText2"/>
        <w:rPr>
          <w:noProof/>
        </w:rPr>
      </w:pPr>
      <w:r w:rsidRPr="00372AF9">
        <w:rPr>
          <w:noProof/>
        </w:rPr>
        <w:t xml:space="preserve">Caviglia, O.P., R.J.M. Melchiori, and V.O. Sadras. (2014). Nitrogen Utilization Efficiency in Maize as Affected by Hybrid and N Rate in Late-Sown Crops. </w:t>
      </w:r>
      <w:r w:rsidRPr="00372AF9">
        <w:rPr>
          <w:i/>
          <w:noProof/>
        </w:rPr>
        <w:t>Field Crops Res., 168</w:t>
      </w:r>
      <w:r w:rsidRPr="00372AF9">
        <w:rPr>
          <w:noProof/>
        </w:rPr>
        <w:t xml:space="preserve">, 27-37. </w:t>
      </w:r>
      <w:hyperlink r:id="rId56" w:history="1">
        <w:r w:rsidRPr="00372AF9">
          <w:rPr>
            <w:rStyle w:val="Hyperlink"/>
            <w:noProof/>
          </w:rPr>
          <w:t>https://doi.org/10.1016/j.fcr.2014.08.005</w:t>
        </w:r>
      </w:hyperlink>
      <w:r w:rsidRPr="00372AF9">
        <w:rPr>
          <w:noProof/>
        </w:rPr>
        <w:t>.</w:t>
      </w:r>
    </w:p>
    <w:p w14:paraId="0B59AB49" w14:textId="4FB20DD4" w:rsidR="00372AF9" w:rsidRPr="00372AF9" w:rsidRDefault="00372AF9" w:rsidP="00DA4FE6">
      <w:pPr>
        <w:pStyle w:val="BodyText2"/>
        <w:rPr>
          <w:noProof/>
        </w:rPr>
      </w:pPr>
      <w:r w:rsidRPr="00372AF9">
        <w:rPr>
          <w:noProof/>
        </w:rPr>
        <w:lastRenderedPageBreak/>
        <w:t xml:space="preserve">Ciampitti, I.A., J. Fernandez, S. Tamagno, B. Zhao, G. Lemaire, and D. Makowski. (2021). Does the Critical N Dilution Curve for Maize Crop Vary across Genotype X Environment X Management Scenarios? - a Bayesian Analysis. </w:t>
      </w:r>
      <w:r w:rsidRPr="00372AF9">
        <w:rPr>
          <w:i/>
          <w:noProof/>
        </w:rPr>
        <w:t>Eur. J. Agron., 123</w:t>
      </w:r>
      <w:r w:rsidRPr="00372AF9">
        <w:rPr>
          <w:noProof/>
        </w:rPr>
        <w:t xml:space="preserve">, 126202. </w:t>
      </w:r>
      <w:hyperlink r:id="rId57" w:history="1">
        <w:r w:rsidRPr="00372AF9">
          <w:rPr>
            <w:rStyle w:val="Hyperlink"/>
            <w:noProof/>
          </w:rPr>
          <w:t>https://doi.org/10.1016/j.eja.2020.126202</w:t>
        </w:r>
      </w:hyperlink>
      <w:r w:rsidRPr="00372AF9">
        <w:rPr>
          <w:noProof/>
        </w:rPr>
        <w:t>.</w:t>
      </w:r>
    </w:p>
    <w:p w14:paraId="0EE6E1E6" w14:textId="2C8D607B" w:rsidR="00372AF9" w:rsidRPr="00372AF9" w:rsidRDefault="00372AF9" w:rsidP="00DA4FE6">
      <w:pPr>
        <w:pStyle w:val="BodyText2"/>
        <w:rPr>
          <w:noProof/>
        </w:rPr>
      </w:pPr>
      <w:r w:rsidRPr="00372AF9">
        <w:rPr>
          <w:noProof/>
        </w:rPr>
        <w:t xml:space="preserve">Crants, J., C. Rosen, M. McNearney, and L. Sun. (2017). The Use of Chlorophyll Meters for Nitrogen Management in Potatoes. </w:t>
      </w:r>
      <w:r w:rsidRPr="00372AF9">
        <w:rPr>
          <w:i/>
          <w:noProof/>
        </w:rPr>
        <w:t>Research Reports – 2017</w:t>
      </w:r>
      <w:r w:rsidRPr="00372AF9">
        <w:rPr>
          <w:noProof/>
        </w:rPr>
        <w:t xml:space="preserve">. Fargo, ND: Minnesota Area II Potato Research and Promotion Council and Northern Plains Potato Growers Association. Retrieved from </w:t>
      </w:r>
      <w:hyperlink r:id="rId58" w:history="1">
        <w:r w:rsidRPr="00372AF9">
          <w:rPr>
            <w:rStyle w:val="Hyperlink"/>
            <w:noProof/>
          </w:rPr>
          <w:t>https://www.ag.ndsu.edu/potatoextension/research</w:t>
        </w:r>
      </w:hyperlink>
    </w:p>
    <w:p w14:paraId="3BC8CD16" w14:textId="77777777" w:rsidR="00372AF9" w:rsidRPr="00372AF9" w:rsidRDefault="00372AF9" w:rsidP="00DA4FE6">
      <w:pPr>
        <w:pStyle w:val="BodyText2"/>
        <w:rPr>
          <w:noProof/>
        </w:rPr>
      </w:pPr>
      <w:r w:rsidRPr="00372AF9">
        <w:rPr>
          <w:noProof/>
        </w:rPr>
        <w:t xml:space="preserve">Duchenne, T., J.M. Machet, and M. Martin. (1997). Potatoes. In G. Lemaire (Ed.), </w:t>
      </w:r>
      <w:r w:rsidRPr="00372AF9">
        <w:rPr>
          <w:i/>
          <w:noProof/>
        </w:rPr>
        <w:t>Diagonsis of the Nitrogen Status in Crops</w:t>
      </w:r>
      <w:r w:rsidRPr="00372AF9">
        <w:rPr>
          <w:noProof/>
        </w:rPr>
        <w:t xml:space="preserve"> (pp. 119-130). Berlin: Springer.</w:t>
      </w:r>
    </w:p>
    <w:p w14:paraId="0411AEEE" w14:textId="1F025076" w:rsidR="00372AF9" w:rsidRPr="00372AF9" w:rsidRDefault="00372AF9" w:rsidP="00DA4FE6">
      <w:pPr>
        <w:pStyle w:val="BodyText2"/>
        <w:rPr>
          <w:noProof/>
        </w:rPr>
      </w:pPr>
      <w:r w:rsidRPr="00372AF9">
        <w:rPr>
          <w:noProof/>
        </w:rPr>
        <w:t xml:space="preserve">Egel, D.S. (2017). Midwest Vegetable Production Guide for Commercial Growers. </w:t>
      </w:r>
      <w:r w:rsidRPr="00372AF9">
        <w:rPr>
          <w:i/>
          <w:noProof/>
        </w:rPr>
        <w:t>BU-07094-S</w:t>
      </w:r>
      <w:r w:rsidRPr="00372AF9">
        <w:rPr>
          <w:noProof/>
        </w:rPr>
        <w:t xml:space="preserve">: University of Minnesota Extension. Retrieved from </w:t>
      </w:r>
      <w:hyperlink r:id="rId59" w:history="1">
        <w:r w:rsidRPr="00372AF9">
          <w:rPr>
            <w:rStyle w:val="Hyperlink"/>
            <w:noProof/>
          </w:rPr>
          <w:t>https://ag.purdue.edu/btny/midwest-vegetable-guide/Pages/default.aspx</w:t>
        </w:r>
      </w:hyperlink>
    </w:p>
    <w:p w14:paraId="41CA953E" w14:textId="4B3AADF7" w:rsidR="00372AF9" w:rsidRPr="00372AF9" w:rsidRDefault="00372AF9" w:rsidP="00DA4FE6">
      <w:pPr>
        <w:pStyle w:val="BodyText2"/>
        <w:rPr>
          <w:noProof/>
        </w:rPr>
      </w:pPr>
      <w:r w:rsidRPr="00372AF9">
        <w:rPr>
          <w:noProof/>
        </w:rPr>
        <w:t xml:space="preserve">Errebhi, M., C.J. Rosen, S.C. Gupta, and D.E. Birong. (1998). Potato Yield Response and Nitrate Leaching as Influenced by Nitrogen Management. </w:t>
      </w:r>
      <w:r w:rsidRPr="00372AF9">
        <w:rPr>
          <w:i/>
          <w:noProof/>
        </w:rPr>
        <w:t>Agron. J., 90</w:t>
      </w:r>
      <w:r w:rsidRPr="00372AF9">
        <w:rPr>
          <w:noProof/>
        </w:rPr>
        <w:t xml:space="preserve">, 10-15. </w:t>
      </w:r>
      <w:hyperlink r:id="rId60" w:history="1">
        <w:r w:rsidRPr="00372AF9">
          <w:rPr>
            <w:rStyle w:val="Hyperlink"/>
            <w:noProof/>
          </w:rPr>
          <w:t>https://doi.org/10.2134/agronj1998.00021962009000010003x</w:t>
        </w:r>
      </w:hyperlink>
      <w:r w:rsidRPr="00372AF9">
        <w:rPr>
          <w:noProof/>
        </w:rPr>
        <w:t>.</w:t>
      </w:r>
    </w:p>
    <w:p w14:paraId="05459387" w14:textId="0F469D62" w:rsidR="00372AF9" w:rsidRPr="00372AF9" w:rsidRDefault="00372AF9" w:rsidP="00DA4FE6">
      <w:pPr>
        <w:pStyle w:val="BodyText2"/>
        <w:rPr>
          <w:noProof/>
        </w:rPr>
      </w:pPr>
      <w:r w:rsidRPr="00372AF9">
        <w:rPr>
          <w:noProof/>
        </w:rPr>
        <w:t xml:space="preserve">Franzen, D., A. Robinson, and C. Rosen. (2018). Fertilizing Potato in North Dakota. </w:t>
      </w:r>
      <w:r w:rsidRPr="00372AF9">
        <w:rPr>
          <w:i/>
          <w:noProof/>
        </w:rPr>
        <w:t>SF715</w:t>
      </w:r>
      <w:r w:rsidRPr="00372AF9">
        <w:rPr>
          <w:noProof/>
        </w:rPr>
        <w:t xml:space="preserve">. Fargo, ND: North Dakota State University. Retrieved from </w:t>
      </w:r>
      <w:hyperlink r:id="rId61" w:history="1">
        <w:r w:rsidRPr="00372AF9">
          <w:rPr>
            <w:rStyle w:val="Hyperlink"/>
            <w:noProof/>
          </w:rPr>
          <w:t>https://www.ag.ndsu.edu/publications/crops/fertilizing-potato-in-north-dakota</w:t>
        </w:r>
      </w:hyperlink>
    </w:p>
    <w:p w14:paraId="07DD5DA1" w14:textId="77777777" w:rsidR="00372AF9" w:rsidRPr="00372AF9" w:rsidRDefault="00372AF9" w:rsidP="00DA4FE6">
      <w:pPr>
        <w:pStyle w:val="BodyText2"/>
        <w:rPr>
          <w:noProof/>
        </w:rPr>
      </w:pPr>
      <w:r w:rsidRPr="00372AF9">
        <w:rPr>
          <w:noProof/>
        </w:rPr>
        <w:t xml:space="preserve">Gastal, F., G. Lemaire, J.-L. Durand, and G. Louarn. (2015). Quantifying Crop Responses to Nitrogen and Avenues to Improve Nitrogen-Use Efficiency. In </w:t>
      </w:r>
      <w:r w:rsidRPr="00372AF9">
        <w:rPr>
          <w:i/>
          <w:noProof/>
        </w:rPr>
        <w:t>Crop Physiology</w:t>
      </w:r>
      <w:r w:rsidRPr="00372AF9">
        <w:rPr>
          <w:noProof/>
        </w:rPr>
        <w:t xml:space="preserve"> (Second ed., pp. 161-206).</w:t>
      </w:r>
    </w:p>
    <w:p w14:paraId="210182E0" w14:textId="5C87EFBB" w:rsidR="00372AF9" w:rsidRPr="00372AF9" w:rsidRDefault="00372AF9" w:rsidP="00DA4FE6">
      <w:pPr>
        <w:pStyle w:val="BodyText2"/>
        <w:rPr>
          <w:noProof/>
        </w:rPr>
      </w:pPr>
      <w:r w:rsidRPr="00372AF9">
        <w:rPr>
          <w:noProof/>
        </w:rPr>
        <w:t xml:space="preserve">Giletto, C.M., and H.E. Echeverría. (2015). Critical Nitrogen Dilution Curve in Processing Potato Cultivars. </w:t>
      </w:r>
      <w:r w:rsidRPr="00372AF9">
        <w:rPr>
          <w:i/>
          <w:noProof/>
        </w:rPr>
        <w:t>Am. J. Plant Sci., 06</w:t>
      </w:r>
      <w:r w:rsidRPr="00372AF9">
        <w:rPr>
          <w:noProof/>
        </w:rPr>
        <w:t xml:space="preserve">(19), 3144-3156. </w:t>
      </w:r>
      <w:hyperlink r:id="rId62" w:history="1">
        <w:r w:rsidRPr="00372AF9">
          <w:rPr>
            <w:rStyle w:val="Hyperlink"/>
            <w:noProof/>
          </w:rPr>
          <w:t>https://doi.org/10.4236/ajps.2015.619306</w:t>
        </w:r>
      </w:hyperlink>
      <w:r w:rsidRPr="00372AF9">
        <w:rPr>
          <w:noProof/>
        </w:rPr>
        <w:t>.</w:t>
      </w:r>
    </w:p>
    <w:p w14:paraId="7A663634" w14:textId="2F4D3FE4" w:rsidR="00372AF9" w:rsidRPr="00372AF9" w:rsidRDefault="00372AF9" w:rsidP="00DA4FE6">
      <w:pPr>
        <w:pStyle w:val="BodyText2"/>
        <w:rPr>
          <w:noProof/>
        </w:rPr>
      </w:pPr>
      <w:r w:rsidRPr="00372AF9">
        <w:rPr>
          <w:noProof/>
        </w:rPr>
        <w:t xml:space="preserve">Giletto, C.M., N.I. Reussi Calvo, P. Sandaña, H.E. Echeverría, and G. Bélanger. (2020). Shoot- and Tuber-Based Critical Nitrogen Dilution Curves for the Prediction of the N Status in Potato. </w:t>
      </w:r>
      <w:r w:rsidRPr="00372AF9">
        <w:rPr>
          <w:i/>
          <w:noProof/>
        </w:rPr>
        <w:t>Eur. J. Agron., 119</w:t>
      </w:r>
      <w:r w:rsidRPr="00372AF9">
        <w:rPr>
          <w:noProof/>
        </w:rPr>
        <w:t xml:space="preserve">. </w:t>
      </w:r>
      <w:hyperlink r:id="rId63" w:history="1">
        <w:r w:rsidRPr="00372AF9">
          <w:rPr>
            <w:rStyle w:val="Hyperlink"/>
            <w:noProof/>
          </w:rPr>
          <w:t>https://doi.org/10.1016/j.eja.2020.126114</w:t>
        </w:r>
      </w:hyperlink>
      <w:r w:rsidRPr="00372AF9">
        <w:rPr>
          <w:noProof/>
        </w:rPr>
        <w:t>.</w:t>
      </w:r>
    </w:p>
    <w:p w14:paraId="7EEFAA31" w14:textId="70663D35" w:rsidR="00372AF9" w:rsidRPr="00372AF9" w:rsidRDefault="00372AF9" w:rsidP="00DA4FE6">
      <w:pPr>
        <w:pStyle w:val="BodyText2"/>
        <w:rPr>
          <w:noProof/>
        </w:rPr>
      </w:pPr>
      <w:r w:rsidRPr="00372AF9">
        <w:rPr>
          <w:noProof/>
        </w:rPr>
        <w:t xml:space="preserve">Greenwood, D.J., G. Lemaire, G. Gosse, P. Cruz, A. Draycott, and J.J. Neeteson. (1990). Decline in Percentage N of C3 and C4 Crops with Increasing Plant Mass. </w:t>
      </w:r>
      <w:r w:rsidRPr="00372AF9">
        <w:rPr>
          <w:i/>
          <w:noProof/>
        </w:rPr>
        <w:t>Ann. Bot., 66</w:t>
      </w:r>
      <w:r w:rsidRPr="00372AF9">
        <w:rPr>
          <w:noProof/>
        </w:rPr>
        <w:t xml:space="preserve">(4), 425-436. </w:t>
      </w:r>
      <w:hyperlink r:id="rId64" w:history="1">
        <w:r w:rsidRPr="00372AF9">
          <w:rPr>
            <w:rStyle w:val="Hyperlink"/>
            <w:noProof/>
          </w:rPr>
          <w:t>https://doi.org/10.1093/oxfordjournals.aob.a088044</w:t>
        </w:r>
      </w:hyperlink>
      <w:r w:rsidRPr="00372AF9">
        <w:rPr>
          <w:noProof/>
        </w:rPr>
        <w:t>.</w:t>
      </w:r>
    </w:p>
    <w:p w14:paraId="79C5A02E" w14:textId="476AA4AB" w:rsidR="00372AF9" w:rsidRPr="00372AF9" w:rsidRDefault="00372AF9" w:rsidP="00DA4FE6">
      <w:pPr>
        <w:pStyle w:val="BodyText2"/>
        <w:rPr>
          <w:noProof/>
        </w:rPr>
      </w:pPr>
      <w:r w:rsidRPr="00372AF9">
        <w:rPr>
          <w:noProof/>
        </w:rPr>
        <w:t xml:space="preserve">Greenwood, D.J., J.J. Neeteson, and A. Draycott. (1986). Quantitative Relationships for the Dependence of Growth Rate of Arable Crops on Their Nitrogen Content, Dry Weight and Aerial Environment. </w:t>
      </w:r>
      <w:r w:rsidRPr="00372AF9">
        <w:rPr>
          <w:i/>
          <w:noProof/>
        </w:rPr>
        <w:t>Plant Soil, 91</w:t>
      </w:r>
      <w:r w:rsidRPr="00372AF9">
        <w:rPr>
          <w:noProof/>
        </w:rPr>
        <w:t xml:space="preserve">(3), 281-301. </w:t>
      </w:r>
      <w:hyperlink r:id="rId65" w:history="1">
        <w:r w:rsidRPr="00372AF9">
          <w:rPr>
            <w:rStyle w:val="Hyperlink"/>
            <w:noProof/>
          </w:rPr>
          <w:t>https://doi.org/10.1007/BF02198111</w:t>
        </w:r>
      </w:hyperlink>
      <w:r w:rsidRPr="00372AF9">
        <w:rPr>
          <w:noProof/>
        </w:rPr>
        <w:t>.</w:t>
      </w:r>
    </w:p>
    <w:p w14:paraId="1DB52FB9" w14:textId="61E835C2" w:rsidR="00372AF9" w:rsidRPr="00372AF9" w:rsidRDefault="00372AF9" w:rsidP="00DA4FE6">
      <w:pPr>
        <w:pStyle w:val="BodyText2"/>
        <w:rPr>
          <w:noProof/>
        </w:rPr>
      </w:pPr>
      <w:r w:rsidRPr="00372AF9">
        <w:rPr>
          <w:noProof/>
        </w:rPr>
        <w:t xml:space="preserve">Gupta, S., and C.J. Rosen. (2019). Nitrogen Fertilization Rate and Cold-Induced Sweetening in Potato Tubers During Storage. </w:t>
      </w:r>
      <w:r w:rsidRPr="00372AF9">
        <w:rPr>
          <w:i/>
          <w:noProof/>
        </w:rPr>
        <w:t>Research Reports – 2019</w:t>
      </w:r>
      <w:r w:rsidRPr="00372AF9">
        <w:rPr>
          <w:noProof/>
        </w:rPr>
        <w:t xml:space="preserve">. Fargo, ND: Minnesota Area II Potato Research and Promotion Council and Northern Plains Potato Growers Association. Retrieved from </w:t>
      </w:r>
      <w:hyperlink r:id="rId66" w:history="1">
        <w:r w:rsidRPr="00372AF9">
          <w:rPr>
            <w:rStyle w:val="Hyperlink"/>
            <w:noProof/>
          </w:rPr>
          <w:t>https://www.ag.ndsu.edu/potatoextension/research/2019RESEARCHREPORTS.pdf</w:t>
        </w:r>
      </w:hyperlink>
    </w:p>
    <w:p w14:paraId="0E6CDE98" w14:textId="68371D28" w:rsidR="00372AF9" w:rsidRPr="00372AF9" w:rsidRDefault="00372AF9" w:rsidP="00DA4FE6">
      <w:pPr>
        <w:pStyle w:val="BodyText2"/>
        <w:rPr>
          <w:noProof/>
        </w:rPr>
      </w:pPr>
      <w:r w:rsidRPr="00372AF9">
        <w:rPr>
          <w:noProof/>
        </w:rPr>
        <w:t xml:space="preserve">Gupta, S.K., J. Crants, M. McNearney, and C.J. Rosen. (2020). Evaluation of a Promising Minnesota Clone for N Response, Agronomic Traits &amp; Storage Quality. </w:t>
      </w:r>
      <w:r w:rsidRPr="00372AF9">
        <w:rPr>
          <w:i/>
          <w:noProof/>
        </w:rPr>
        <w:t>Research Reports – 2020</w:t>
      </w:r>
      <w:r w:rsidRPr="00372AF9">
        <w:rPr>
          <w:noProof/>
        </w:rPr>
        <w:t xml:space="preserve">. Fargo, ND: Minnesota Area II Potato Research and Promotion Council and </w:t>
      </w:r>
      <w:r w:rsidRPr="00372AF9">
        <w:rPr>
          <w:noProof/>
        </w:rPr>
        <w:lastRenderedPageBreak/>
        <w:t xml:space="preserve">Northern Plains Potato Growers Association. Retrieved from </w:t>
      </w:r>
      <w:hyperlink r:id="rId67" w:history="1">
        <w:r w:rsidRPr="00372AF9">
          <w:rPr>
            <w:rStyle w:val="Hyperlink"/>
            <w:noProof/>
          </w:rPr>
          <w:t>https://www.ag.ndsu.edu/potatoextension/research/2020ResearchBooks.pdf</w:t>
        </w:r>
      </w:hyperlink>
    </w:p>
    <w:p w14:paraId="1030E238" w14:textId="77777777" w:rsidR="00372AF9" w:rsidRPr="00372AF9" w:rsidRDefault="00372AF9" w:rsidP="00DA4FE6">
      <w:pPr>
        <w:pStyle w:val="BodyText2"/>
        <w:rPr>
          <w:noProof/>
        </w:rPr>
      </w:pPr>
      <w:r w:rsidRPr="00372AF9">
        <w:rPr>
          <w:noProof/>
        </w:rPr>
        <w:t>Hansen, B., and A.G. Giencke. (1988). Sand Plains Research Farm Soil Report. St. Paul, MN: University of Minnesota</w:t>
      </w:r>
    </w:p>
    <w:p w14:paraId="5A9A9D0F" w14:textId="57B4CE9F" w:rsidR="00372AF9" w:rsidRPr="00372AF9" w:rsidRDefault="00372AF9" w:rsidP="00DA4FE6">
      <w:pPr>
        <w:pStyle w:val="BodyText2"/>
        <w:rPr>
          <w:noProof/>
        </w:rPr>
      </w:pPr>
      <w:r w:rsidRPr="00372AF9">
        <w:rPr>
          <w:noProof/>
        </w:rPr>
        <w:t xml:space="preserve">Herrmann, A., and F. Taube. (2004). The Range of the Critical Nitrogen Dilution Curve for Maize (Zea Mays L.) Can Be Extended until Silage Maturity. </w:t>
      </w:r>
      <w:r w:rsidRPr="00372AF9">
        <w:rPr>
          <w:i/>
          <w:noProof/>
        </w:rPr>
        <w:t>Agron. J., 96</w:t>
      </w:r>
      <w:r w:rsidRPr="00372AF9">
        <w:rPr>
          <w:noProof/>
        </w:rPr>
        <w:t xml:space="preserve">(4), 1131-1138. </w:t>
      </w:r>
      <w:hyperlink r:id="rId68" w:history="1">
        <w:r w:rsidRPr="00372AF9">
          <w:rPr>
            <w:rStyle w:val="Hyperlink"/>
            <w:noProof/>
          </w:rPr>
          <w:t>https://doi.org/10.2134/agronj2004.1131</w:t>
        </w:r>
      </w:hyperlink>
      <w:r w:rsidRPr="00372AF9">
        <w:rPr>
          <w:noProof/>
        </w:rPr>
        <w:t>.</w:t>
      </w:r>
    </w:p>
    <w:p w14:paraId="69728180" w14:textId="77777777" w:rsidR="00372AF9" w:rsidRPr="00372AF9" w:rsidRDefault="00372AF9" w:rsidP="00DA4FE6">
      <w:pPr>
        <w:pStyle w:val="BodyText2"/>
        <w:rPr>
          <w:noProof/>
        </w:rPr>
      </w:pPr>
      <w:r w:rsidRPr="00372AF9">
        <w:rPr>
          <w:noProof/>
        </w:rPr>
        <w:t xml:space="preserve">Horneck, D.A., and R.O. Miller. (1998). Determination of Total Nitrogen in Plant Tissue. In Y. P. Kalra (Ed.), </w:t>
      </w:r>
      <w:r w:rsidRPr="00372AF9">
        <w:rPr>
          <w:i/>
          <w:noProof/>
        </w:rPr>
        <w:t>Handbook of Reference Methods for Plant Analysis</w:t>
      </w:r>
      <w:r w:rsidRPr="00372AF9">
        <w:rPr>
          <w:noProof/>
        </w:rPr>
        <w:t xml:space="preserve"> (pp. 75-84). Boston: CRC Press.</w:t>
      </w:r>
    </w:p>
    <w:p w14:paraId="6E9DABAF" w14:textId="77777777" w:rsidR="00372AF9" w:rsidRPr="00372AF9" w:rsidRDefault="00372AF9" w:rsidP="00DA4FE6">
      <w:pPr>
        <w:pStyle w:val="BodyText2"/>
        <w:rPr>
          <w:noProof/>
        </w:rPr>
      </w:pPr>
      <w:r w:rsidRPr="00372AF9">
        <w:rPr>
          <w:noProof/>
        </w:rPr>
        <w:t xml:space="preserve">Horwitz, W., P. Chichilo, and H. Reynolds. (1970). </w:t>
      </w:r>
      <w:r w:rsidRPr="00372AF9">
        <w:rPr>
          <w:i/>
          <w:noProof/>
        </w:rPr>
        <w:t>Official Methods of Analysis of the Association of Official Analytical Chemists.</w:t>
      </w:r>
      <w:r w:rsidRPr="00372AF9">
        <w:rPr>
          <w:noProof/>
        </w:rPr>
        <w:t xml:space="preserve"> (11th ed.). Washington, DC: Association of Official Analytical Chemists.</w:t>
      </w:r>
    </w:p>
    <w:p w14:paraId="506C235A" w14:textId="41CF3B7A" w:rsidR="00372AF9" w:rsidRPr="00372AF9" w:rsidRDefault="00372AF9" w:rsidP="00DA4FE6">
      <w:pPr>
        <w:pStyle w:val="BodyText2"/>
        <w:rPr>
          <w:noProof/>
        </w:rPr>
      </w:pPr>
      <w:r w:rsidRPr="00372AF9">
        <w:rPr>
          <w:noProof/>
        </w:rPr>
        <w:t xml:space="preserve">Houlès, V., M. Guérif, and B. Mary. (2007). Elaboration of a Nitrogen Nutrition Indicator for Winter Wheat Based on Leaf Area Index and Chlorophyll Content for Making Nitrogen Recommendations. </w:t>
      </w:r>
      <w:r w:rsidRPr="00372AF9">
        <w:rPr>
          <w:i/>
          <w:noProof/>
        </w:rPr>
        <w:t>Eur. J. Agron., 27</w:t>
      </w:r>
      <w:r w:rsidRPr="00372AF9">
        <w:rPr>
          <w:noProof/>
        </w:rPr>
        <w:t xml:space="preserve">(1), 1-11. </w:t>
      </w:r>
      <w:hyperlink r:id="rId69" w:history="1">
        <w:r w:rsidRPr="00372AF9">
          <w:rPr>
            <w:rStyle w:val="Hyperlink"/>
            <w:noProof/>
          </w:rPr>
          <w:t>https://doi.org/10.1016/j.eja.2006.10.001</w:t>
        </w:r>
      </w:hyperlink>
      <w:r w:rsidRPr="00372AF9">
        <w:rPr>
          <w:noProof/>
        </w:rPr>
        <w:t>.</w:t>
      </w:r>
    </w:p>
    <w:p w14:paraId="11850A4A" w14:textId="3AC44AEA" w:rsidR="00372AF9" w:rsidRPr="00372AF9" w:rsidRDefault="00372AF9" w:rsidP="00DA4FE6">
      <w:pPr>
        <w:pStyle w:val="BodyText2"/>
        <w:rPr>
          <w:noProof/>
        </w:rPr>
      </w:pPr>
      <w:r w:rsidRPr="00372AF9">
        <w:rPr>
          <w:noProof/>
        </w:rPr>
        <w:t xml:space="preserve">Jones, C.R., T.E. Michaels, C.S. Carley, C.J. Rosen, and L.M. Shannon. (2021). Nitrogen Uptake and Utilization in Advanced Fresh-Market Red Potato Breeding Lines. </w:t>
      </w:r>
      <w:r w:rsidRPr="00372AF9">
        <w:rPr>
          <w:i/>
          <w:noProof/>
        </w:rPr>
        <w:t>Crop Sci., 61</w:t>
      </w:r>
      <w:r w:rsidRPr="00372AF9">
        <w:rPr>
          <w:noProof/>
        </w:rPr>
        <w:t xml:space="preserve">, 878–895. </w:t>
      </w:r>
      <w:hyperlink r:id="rId70" w:history="1">
        <w:r w:rsidRPr="00372AF9">
          <w:rPr>
            <w:rStyle w:val="Hyperlink"/>
            <w:noProof/>
          </w:rPr>
          <w:t>https://doi.org/10.1002/csc2.20297</w:t>
        </w:r>
      </w:hyperlink>
      <w:r w:rsidRPr="00372AF9">
        <w:rPr>
          <w:noProof/>
        </w:rPr>
        <w:t>.</w:t>
      </w:r>
    </w:p>
    <w:p w14:paraId="79DC712B" w14:textId="331D4F28" w:rsidR="00372AF9" w:rsidRPr="00372AF9" w:rsidRDefault="00372AF9" w:rsidP="00DA4FE6">
      <w:pPr>
        <w:pStyle w:val="BodyText2"/>
        <w:rPr>
          <w:noProof/>
        </w:rPr>
      </w:pPr>
      <w:r w:rsidRPr="00372AF9">
        <w:rPr>
          <w:noProof/>
        </w:rPr>
        <w:t xml:space="preserve">Justes, E., B. Mary, J.-M. Meynard, J.-M. Machet, and L. Thelier-Huche. (1994). Determination of a Critical Nitrogen Dilution Curve for Winter Wheat Crops. </w:t>
      </w:r>
      <w:r w:rsidRPr="00372AF9">
        <w:rPr>
          <w:i/>
          <w:noProof/>
        </w:rPr>
        <w:t>Ann. Bot., 74</w:t>
      </w:r>
      <w:r w:rsidRPr="00372AF9">
        <w:rPr>
          <w:noProof/>
        </w:rPr>
        <w:t xml:space="preserve">(4), 397-407. </w:t>
      </w:r>
      <w:hyperlink r:id="rId71" w:history="1">
        <w:r w:rsidRPr="00372AF9">
          <w:rPr>
            <w:rStyle w:val="Hyperlink"/>
            <w:noProof/>
          </w:rPr>
          <w:t>https://doi.org/10.1006/anbo.1994.1133</w:t>
        </w:r>
      </w:hyperlink>
      <w:r w:rsidRPr="00372AF9">
        <w:rPr>
          <w:noProof/>
        </w:rPr>
        <w:t>.</w:t>
      </w:r>
    </w:p>
    <w:p w14:paraId="6E4E8891" w14:textId="0E71167B" w:rsidR="00372AF9" w:rsidRPr="00372AF9" w:rsidRDefault="00372AF9" w:rsidP="00DA4FE6">
      <w:pPr>
        <w:pStyle w:val="BodyText2"/>
        <w:rPr>
          <w:noProof/>
        </w:rPr>
      </w:pPr>
      <w:r w:rsidRPr="00372AF9">
        <w:rPr>
          <w:noProof/>
        </w:rPr>
        <w:t xml:space="preserve">Lemaire, G., and I. Ciampitti. (2020). Crop Mass and N Status as Prerequisite Covariables for Unraveling Nitrogen Use Efficiency across Genotype-by-Environment-by-Management Scenarios: A Review. </w:t>
      </w:r>
      <w:r w:rsidRPr="00372AF9">
        <w:rPr>
          <w:i/>
          <w:noProof/>
        </w:rPr>
        <w:t>Plants, 9</w:t>
      </w:r>
      <w:r w:rsidRPr="00372AF9">
        <w:rPr>
          <w:noProof/>
        </w:rPr>
        <w:t xml:space="preserve">(10). </w:t>
      </w:r>
      <w:hyperlink r:id="rId72" w:history="1">
        <w:r w:rsidRPr="00372AF9">
          <w:rPr>
            <w:rStyle w:val="Hyperlink"/>
            <w:noProof/>
          </w:rPr>
          <w:t>https://doi.org/10.3390/plants9101309</w:t>
        </w:r>
      </w:hyperlink>
      <w:r w:rsidRPr="00372AF9">
        <w:rPr>
          <w:noProof/>
        </w:rPr>
        <w:t>.</w:t>
      </w:r>
    </w:p>
    <w:p w14:paraId="2B92EDD5" w14:textId="77777777" w:rsidR="00372AF9" w:rsidRPr="00372AF9" w:rsidRDefault="00372AF9" w:rsidP="00DA4FE6">
      <w:pPr>
        <w:pStyle w:val="BodyText2"/>
        <w:rPr>
          <w:noProof/>
        </w:rPr>
      </w:pPr>
      <w:r w:rsidRPr="00372AF9">
        <w:rPr>
          <w:noProof/>
        </w:rPr>
        <w:t xml:space="preserve">Lemaire, G., and F. Gastal. (1997). N Uptake and Distribution in Plant Canopies. In G. Lemaire (Ed.), </w:t>
      </w:r>
      <w:r w:rsidRPr="00372AF9">
        <w:rPr>
          <w:i/>
          <w:noProof/>
        </w:rPr>
        <w:t>Diagnosis of the Nitrogen Status in Crops</w:t>
      </w:r>
      <w:r w:rsidRPr="00372AF9">
        <w:rPr>
          <w:noProof/>
        </w:rPr>
        <w:t xml:space="preserve"> (pp. 3-43). Berlin: Springer.</w:t>
      </w:r>
    </w:p>
    <w:p w14:paraId="511C5212" w14:textId="675B9FE1" w:rsidR="00372AF9" w:rsidRPr="00372AF9" w:rsidRDefault="00372AF9" w:rsidP="00DA4FE6">
      <w:pPr>
        <w:pStyle w:val="BodyText2"/>
        <w:rPr>
          <w:noProof/>
        </w:rPr>
      </w:pPr>
      <w:r w:rsidRPr="00372AF9">
        <w:rPr>
          <w:noProof/>
        </w:rPr>
        <w:t xml:space="preserve">Lemaire, G., T. Sinclair, V. Sadras, and G. Bélanger. (2019). Allometric Approach to Crop Nutrition and Implications for Crop Diagnosis and Phenotyping. A Review. </w:t>
      </w:r>
      <w:r w:rsidRPr="00372AF9">
        <w:rPr>
          <w:i/>
          <w:noProof/>
        </w:rPr>
        <w:t>Agron. Sustain. Dev., 39</w:t>
      </w:r>
      <w:r w:rsidRPr="00372AF9">
        <w:rPr>
          <w:noProof/>
        </w:rPr>
        <w:t xml:space="preserve">(2). </w:t>
      </w:r>
      <w:hyperlink r:id="rId73" w:history="1">
        <w:r w:rsidRPr="00372AF9">
          <w:rPr>
            <w:rStyle w:val="Hyperlink"/>
            <w:noProof/>
          </w:rPr>
          <w:t>https://doi.org/10.1007/s13593-019-0570-6</w:t>
        </w:r>
      </w:hyperlink>
      <w:r w:rsidRPr="00372AF9">
        <w:rPr>
          <w:noProof/>
        </w:rPr>
        <w:t>.</w:t>
      </w:r>
    </w:p>
    <w:p w14:paraId="35472F2C" w14:textId="36C0EB22" w:rsidR="00372AF9" w:rsidRPr="00372AF9" w:rsidRDefault="00372AF9" w:rsidP="00DA4FE6">
      <w:pPr>
        <w:pStyle w:val="BodyText2"/>
        <w:rPr>
          <w:noProof/>
        </w:rPr>
      </w:pPr>
      <w:r w:rsidRPr="00372AF9">
        <w:rPr>
          <w:noProof/>
        </w:rPr>
        <w:t xml:space="preserve">Makowski, D., B. Zhao, S.T. Ata-Ul-Karim, and G. Lemaire. (2020). Analyzing Uncertainty in Critical Nitrogen Dilution Curves. </w:t>
      </w:r>
      <w:r w:rsidRPr="00372AF9">
        <w:rPr>
          <w:i/>
          <w:noProof/>
        </w:rPr>
        <w:t>Eur. J. Agron., 118</w:t>
      </w:r>
      <w:r w:rsidRPr="00372AF9">
        <w:rPr>
          <w:noProof/>
        </w:rPr>
        <w:t xml:space="preserve">. </w:t>
      </w:r>
      <w:hyperlink r:id="rId74" w:history="1">
        <w:r w:rsidRPr="00372AF9">
          <w:rPr>
            <w:rStyle w:val="Hyperlink"/>
            <w:noProof/>
          </w:rPr>
          <w:t>https://doi.org/10.1016/j.eja.2020.126076</w:t>
        </w:r>
      </w:hyperlink>
      <w:r w:rsidRPr="00372AF9">
        <w:rPr>
          <w:noProof/>
        </w:rPr>
        <w:t>.</w:t>
      </w:r>
    </w:p>
    <w:p w14:paraId="436EF44E" w14:textId="77777777" w:rsidR="00372AF9" w:rsidRPr="00372AF9" w:rsidRDefault="00372AF9" w:rsidP="00DA4FE6">
      <w:pPr>
        <w:pStyle w:val="BodyText2"/>
        <w:rPr>
          <w:noProof/>
        </w:rPr>
      </w:pPr>
      <w:r w:rsidRPr="00372AF9">
        <w:rPr>
          <w:noProof/>
        </w:rPr>
        <w:t xml:space="preserve">McElreath, R. (2020). </w:t>
      </w:r>
      <w:r w:rsidRPr="00372AF9">
        <w:rPr>
          <w:i/>
          <w:noProof/>
        </w:rPr>
        <w:t>Staistical Rethinking: A Bayesian Course with Examples in R and Stan</w:t>
      </w:r>
      <w:r w:rsidRPr="00372AF9">
        <w:rPr>
          <w:noProof/>
        </w:rPr>
        <w:t xml:space="preserve"> (2nd ed.). Boca Raton: Chapman and Hall/CRC.</w:t>
      </w:r>
    </w:p>
    <w:p w14:paraId="6A32860F" w14:textId="5EA5251A" w:rsidR="00372AF9" w:rsidRPr="00372AF9" w:rsidRDefault="00372AF9" w:rsidP="00DA4FE6">
      <w:pPr>
        <w:pStyle w:val="BodyText2"/>
        <w:rPr>
          <w:noProof/>
        </w:rPr>
      </w:pPr>
      <w:r w:rsidRPr="00372AF9">
        <w:rPr>
          <w:noProof/>
        </w:rPr>
        <w:t xml:space="preserve">Morier, T., A.N. Cambouris, and K. Chokmani. (2015). In-Season Nitrogen Status Assessment and Yield Estimation Using Hyperspectral Vegetation Indices in a Potato Crop. </w:t>
      </w:r>
      <w:r w:rsidRPr="00372AF9">
        <w:rPr>
          <w:i/>
          <w:noProof/>
        </w:rPr>
        <w:t>Agron. J., 107</w:t>
      </w:r>
      <w:r w:rsidRPr="00372AF9">
        <w:rPr>
          <w:noProof/>
        </w:rPr>
        <w:t xml:space="preserve">(4), 1295-1309. </w:t>
      </w:r>
      <w:hyperlink r:id="rId75" w:history="1">
        <w:r w:rsidRPr="00372AF9">
          <w:rPr>
            <w:rStyle w:val="Hyperlink"/>
            <w:noProof/>
          </w:rPr>
          <w:t>https://doi.org/10.2134/agronj14.0402</w:t>
        </w:r>
      </w:hyperlink>
      <w:r w:rsidRPr="00372AF9">
        <w:rPr>
          <w:noProof/>
        </w:rPr>
        <w:t>.</w:t>
      </w:r>
    </w:p>
    <w:p w14:paraId="3AB34E21" w14:textId="6757C970" w:rsidR="00372AF9" w:rsidRPr="00372AF9" w:rsidRDefault="00372AF9" w:rsidP="00DA4FE6">
      <w:pPr>
        <w:pStyle w:val="BodyText2"/>
        <w:rPr>
          <w:noProof/>
        </w:rPr>
      </w:pPr>
      <w:r w:rsidRPr="00372AF9">
        <w:rPr>
          <w:noProof/>
        </w:rPr>
        <w:t xml:space="preserve">Morris, T.F., T.S. Murrell, D.B. Beegle, J.J. Camberato, R.B. Ferguson, J. Grove, Q. Ketterings, P.M. Kyveryga, C.A.M. Laboski, J.M. McGrath, J.J. Meisinger, J. Melkonian, B.N. </w:t>
      </w:r>
      <w:r w:rsidRPr="00372AF9">
        <w:rPr>
          <w:noProof/>
        </w:rPr>
        <w:lastRenderedPageBreak/>
        <w:t xml:space="preserve">Moebius-Clune, E.D. Nafziger, D. Osmond, J.E. Sawyer, P.C. Scharf, W. Smith, J.T. Spargo, H.M. van Es, and H. Yang. (2018). Strengths and Limitations of Nitrogen Rate Recommendations for Corn and Opportunities for Improvement. </w:t>
      </w:r>
      <w:r w:rsidRPr="00372AF9">
        <w:rPr>
          <w:i/>
          <w:noProof/>
        </w:rPr>
        <w:t>Agron. J., 110</w:t>
      </w:r>
      <w:r w:rsidRPr="00372AF9">
        <w:rPr>
          <w:noProof/>
        </w:rPr>
        <w:t xml:space="preserve">(1), 1. </w:t>
      </w:r>
      <w:hyperlink r:id="rId76" w:history="1">
        <w:r w:rsidRPr="00372AF9">
          <w:rPr>
            <w:rStyle w:val="Hyperlink"/>
            <w:noProof/>
          </w:rPr>
          <w:t>https://doi.org/10.2134/agronj2017.02.0112</w:t>
        </w:r>
      </w:hyperlink>
      <w:r w:rsidRPr="00372AF9">
        <w:rPr>
          <w:noProof/>
        </w:rPr>
        <w:t>.</w:t>
      </w:r>
    </w:p>
    <w:p w14:paraId="1365E625" w14:textId="565B49FB" w:rsidR="00372AF9" w:rsidRPr="00372AF9" w:rsidRDefault="00372AF9" w:rsidP="00DA4FE6">
      <w:pPr>
        <w:pStyle w:val="BodyText2"/>
        <w:rPr>
          <w:noProof/>
        </w:rPr>
      </w:pPr>
      <w:r w:rsidRPr="00372AF9">
        <w:rPr>
          <w:noProof/>
        </w:rPr>
        <w:t xml:space="preserve">Nigon, T.J., C. Yang, D.J. Mulla, and D.E. Kaiser. (2019). Computing Uncertainty in the Optimum Nitrogen Rate Using a Generalized Cost Function. </w:t>
      </w:r>
      <w:r w:rsidRPr="00372AF9">
        <w:rPr>
          <w:i/>
          <w:noProof/>
        </w:rPr>
        <w:t>Comput. Electron. Agric., 167</w:t>
      </w:r>
      <w:r w:rsidRPr="00372AF9">
        <w:rPr>
          <w:noProof/>
        </w:rPr>
        <w:t xml:space="preserve">, 105030. </w:t>
      </w:r>
      <w:hyperlink r:id="rId77" w:history="1">
        <w:r w:rsidRPr="00372AF9">
          <w:rPr>
            <w:rStyle w:val="Hyperlink"/>
            <w:noProof/>
          </w:rPr>
          <w:t>https://doi.org/10.1016/j.compag.2019.105030</w:t>
        </w:r>
      </w:hyperlink>
      <w:r w:rsidRPr="00372AF9">
        <w:rPr>
          <w:noProof/>
        </w:rPr>
        <w:t>.</w:t>
      </w:r>
    </w:p>
    <w:p w14:paraId="757D3065" w14:textId="279B04FF" w:rsidR="00372AF9" w:rsidRPr="00372AF9" w:rsidRDefault="00372AF9" w:rsidP="00DA4FE6">
      <w:pPr>
        <w:pStyle w:val="BodyText2"/>
        <w:rPr>
          <w:noProof/>
        </w:rPr>
      </w:pPr>
      <w:r w:rsidRPr="00372AF9">
        <w:rPr>
          <w:noProof/>
        </w:rPr>
        <w:t xml:space="preserve">Plénet, D., and G. Lemaire. (2000). Relationships between Dynamics of Nitrogen Uptake and Dry Matter Accumulation in Maize Crops. Determination of Critical N Concentration. </w:t>
      </w:r>
      <w:r w:rsidRPr="00372AF9">
        <w:rPr>
          <w:i/>
          <w:noProof/>
        </w:rPr>
        <w:t>Plant Soil, 216</w:t>
      </w:r>
      <w:r w:rsidRPr="00372AF9">
        <w:rPr>
          <w:noProof/>
        </w:rPr>
        <w:t xml:space="preserve">(1/2), 65-82. </w:t>
      </w:r>
      <w:hyperlink r:id="rId78" w:history="1">
        <w:r w:rsidRPr="00372AF9">
          <w:rPr>
            <w:rStyle w:val="Hyperlink"/>
            <w:noProof/>
          </w:rPr>
          <w:t>https://doi.org/10.1023/a:1004783431055</w:t>
        </w:r>
      </w:hyperlink>
      <w:r w:rsidRPr="00372AF9">
        <w:rPr>
          <w:noProof/>
        </w:rPr>
        <w:t>.</w:t>
      </w:r>
    </w:p>
    <w:p w14:paraId="1E19E256" w14:textId="11972763" w:rsidR="00372AF9" w:rsidRPr="00372AF9" w:rsidRDefault="00372AF9" w:rsidP="00DA4FE6">
      <w:pPr>
        <w:pStyle w:val="BodyText2"/>
        <w:rPr>
          <w:noProof/>
        </w:rPr>
      </w:pPr>
      <w:r w:rsidRPr="00372AF9">
        <w:rPr>
          <w:noProof/>
        </w:rPr>
        <w:t xml:space="preserve">Plummer, M. (2013). Jags: Just Another Gibs Sampler. Retrieved from </w:t>
      </w:r>
      <w:hyperlink r:id="rId79" w:history="1">
        <w:r w:rsidRPr="00372AF9">
          <w:rPr>
            <w:rStyle w:val="Hyperlink"/>
            <w:noProof/>
          </w:rPr>
          <w:t>http://mcmc-jags.sourceforge.net/</w:t>
        </w:r>
      </w:hyperlink>
      <w:r w:rsidRPr="00372AF9">
        <w:rPr>
          <w:noProof/>
        </w:rPr>
        <w:t>.</w:t>
      </w:r>
    </w:p>
    <w:p w14:paraId="526DAB1D" w14:textId="4701E689" w:rsidR="00372AF9" w:rsidRPr="00372AF9" w:rsidRDefault="00372AF9" w:rsidP="00DA4FE6">
      <w:pPr>
        <w:pStyle w:val="BodyText2"/>
        <w:rPr>
          <w:noProof/>
        </w:rPr>
      </w:pPr>
      <w:r w:rsidRPr="00372AF9">
        <w:rPr>
          <w:noProof/>
        </w:rPr>
        <w:t xml:space="preserve">Plummer, M. (2019). Rjags: Bayesian Graphical Models Using Mcmc. Retrieved from </w:t>
      </w:r>
      <w:hyperlink r:id="rId80" w:history="1">
        <w:r w:rsidRPr="00372AF9">
          <w:rPr>
            <w:rStyle w:val="Hyperlink"/>
            <w:noProof/>
          </w:rPr>
          <w:t>https://CRAN.R-project.org/package=rjags</w:t>
        </w:r>
      </w:hyperlink>
    </w:p>
    <w:p w14:paraId="1BD9090B" w14:textId="33D54C98" w:rsidR="00372AF9" w:rsidRPr="00372AF9" w:rsidRDefault="00372AF9" w:rsidP="00DA4FE6">
      <w:pPr>
        <w:pStyle w:val="BodyText2"/>
        <w:rPr>
          <w:noProof/>
        </w:rPr>
      </w:pPr>
      <w:r w:rsidRPr="00372AF9">
        <w:rPr>
          <w:noProof/>
        </w:rPr>
        <w:t xml:space="preserve">R Core Team. (2021a). R: A Language and Environment for Statistical Computing. Vienna, Austria: R Foundation for Statistical Computing. Retrieved from </w:t>
      </w:r>
      <w:hyperlink r:id="rId81" w:history="1">
        <w:r w:rsidRPr="00372AF9">
          <w:rPr>
            <w:rStyle w:val="Hyperlink"/>
            <w:noProof/>
          </w:rPr>
          <w:t>https://www.R-project.org/</w:t>
        </w:r>
      </w:hyperlink>
    </w:p>
    <w:p w14:paraId="61D76B46" w14:textId="1EC3A757" w:rsidR="00372AF9" w:rsidRPr="00372AF9" w:rsidRDefault="00372AF9" w:rsidP="00DA4FE6">
      <w:pPr>
        <w:pStyle w:val="BodyText2"/>
        <w:rPr>
          <w:noProof/>
        </w:rPr>
      </w:pPr>
      <w:r w:rsidRPr="00372AF9">
        <w:rPr>
          <w:noProof/>
        </w:rPr>
        <w:t xml:space="preserve">R Core Team. (2021b). "Stats": The R Stats Package. Retrieved from </w:t>
      </w:r>
      <w:hyperlink r:id="rId82" w:history="1">
        <w:r w:rsidRPr="00372AF9">
          <w:rPr>
            <w:rStyle w:val="Hyperlink"/>
            <w:noProof/>
          </w:rPr>
          <w:t>https://CRAN.R-project.org/package=stats</w:t>
        </w:r>
      </w:hyperlink>
    </w:p>
    <w:p w14:paraId="57382A55" w14:textId="742C2416" w:rsidR="00372AF9" w:rsidRPr="00372AF9" w:rsidRDefault="00372AF9" w:rsidP="00DA4FE6">
      <w:pPr>
        <w:pStyle w:val="BodyText2"/>
        <w:rPr>
          <w:noProof/>
        </w:rPr>
      </w:pPr>
      <w:r w:rsidRPr="00372AF9">
        <w:rPr>
          <w:noProof/>
        </w:rPr>
        <w:t xml:space="preserve">Rosen, C., D. Birong, and M. Zumwinkle. (1992). Nitrogen Fertilization Studies on Irrigated Potatoes: Nitrogen Use, Soil Nitrate Movement, and Petiole Sap Nitrate Analysis for Predicting Nitrogen Needs. </w:t>
      </w:r>
      <w:r w:rsidRPr="00372AF9">
        <w:rPr>
          <w:i/>
          <w:noProof/>
        </w:rPr>
        <w:t>Field Research in Soil Science – Soil Series #134</w:t>
      </w:r>
      <w:r w:rsidRPr="00372AF9">
        <w:rPr>
          <w:noProof/>
        </w:rPr>
        <w:t xml:space="preserve">. St. Paul, MN: University of Minnesota. Retrieved from </w:t>
      </w:r>
      <w:hyperlink r:id="rId83" w:history="1">
        <w:r w:rsidRPr="00372AF9">
          <w:rPr>
            <w:rStyle w:val="Hyperlink"/>
            <w:noProof/>
          </w:rPr>
          <w:t>https://conservancy.umn.edu/handle/11299/121705</w:t>
        </w:r>
      </w:hyperlink>
    </w:p>
    <w:p w14:paraId="744DEA3C" w14:textId="672C9F30" w:rsidR="00372AF9" w:rsidRPr="00372AF9" w:rsidRDefault="00372AF9" w:rsidP="00DA4FE6">
      <w:pPr>
        <w:pStyle w:val="BodyText2"/>
        <w:rPr>
          <w:noProof/>
        </w:rPr>
      </w:pPr>
      <w:r w:rsidRPr="00372AF9">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372AF9">
        <w:rPr>
          <w:i/>
          <w:noProof/>
        </w:rPr>
        <w:t>Reserach Reports – 2021</w:t>
      </w:r>
      <w:r w:rsidRPr="00372AF9">
        <w:rPr>
          <w:noProof/>
        </w:rPr>
        <w:t xml:space="preserve">. Fargo, ND: Minnesota Area II Potato Research and Promotion Council and Northern Plains Potato Growers Association. Retrieved from </w:t>
      </w:r>
      <w:hyperlink r:id="rId84" w:history="1">
        <w:r w:rsidRPr="00372AF9">
          <w:rPr>
            <w:rStyle w:val="Hyperlink"/>
            <w:noProof/>
          </w:rPr>
          <w:t>https://www.ag.ndsu.edu/potatoextension/research/research_reports_114_4126022392.pdf</w:t>
        </w:r>
      </w:hyperlink>
    </w:p>
    <w:p w14:paraId="66C991FF" w14:textId="727D3B60" w:rsidR="00372AF9" w:rsidRPr="00372AF9" w:rsidRDefault="00372AF9" w:rsidP="00DA4FE6">
      <w:pPr>
        <w:pStyle w:val="BodyText2"/>
        <w:rPr>
          <w:noProof/>
        </w:rPr>
      </w:pPr>
      <w:r w:rsidRPr="00372AF9">
        <w:rPr>
          <w:noProof/>
        </w:rPr>
        <w:t xml:space="preserve">Rosen, C., M. Errebhi, J. Moncrief, S. Gupta, H.H. Cheng, and D. Birong. (1993). Nitrogen Fertilization Studies on Irrigated Potatoes: Nitrogen Use, Soil Nitrate Movement, and Petiole Sap Nitrate Analysis for Predicting Nitrogen Needs. </w:t>
      </w:r>
      <w:r w:rsidRPr="00372AF9">
        <w:rPr>
          <w:i/>
          <w:noProof/>
        </w:rPr>
        <w:t>Field Research in Soil Science – Soil Series #136</w:t>
      </w:r>
      <w:r w:rsidRPr="00372AF9">
        <w:rPr>
          <w:noProof/>
        </w:rPr>
        <w:t xml:space="preserve">. St. Paul, MN: University of Minnesota. Retrieved from </w:t>
      </w:r>
      <w:hyperlink r:id="rId85" w:history="1">
        <w:r w:rsidRPr="00372AF9">
          <w:rPr>
            <w:rStyle w:val="Hyperlink"/>
            <w:noProof/>
          </w:rPr>
          <w:t>https://conservancy.umn.edu/handle/11299/121706</w:t>
        </w:r>
      </w:hyperlink>
    </w:p>
    <w:p w14:paraId="247E6A95" w14:textId="340D4737" w:rsidR="00372AF9" w:rsidRPr="00372AF9" w:rsidRDefault="00372AF9" w:rsidP="00DA4FE6">
      <w:pPr>
        <w:pStyle w:val="BodyText2"/>
        <w:rPr>
          <w:noProof/>
        </w:rPr>
      </w:pPr>
      <w:r w:rsidRPr="00372AF9">
        <w:rPr>
          <w:noProof/>
        </w:rPr>
        <w:t xml:space="preserve">Rosen, C.J. (2018). Potato Fertilization on Irrigated Soils: University of Minnesota Extension. Retrieved from </w:t>
      </w:r>
      <w:hyperlink r:id="rId86" w:history="1">
        <w:r w:rsidRPr="00372AF9">
          <w:rPr>
            <w:rStyle w:val="Hyperlink"/>
            <w:noProof/>
          </w:rPr>
          <w:t>https://extension.umn.edu/crop-specific-needs/potato-fertilization-irrigated-soils</w:t>
        </w:r>
      </w:hyperlink>
    </w:p>
    <w:p w14:paraId="3D1CDD74" w14:textId="2BEDC0D9" w:rsidR="00372AF9" w:rsidRPr="00372AF9" w:rsidRDefault="00372AF9" w:rsidP="00DA4FE6">
      <w:pPr>
        <w:pStyle w:val="BodyText2"/>
        <w:rPr>
          <w:noProof/>
        </w:rPr>
      </w:pPr>
      <w:r w:rsidRPr="00372AF9">
        <w:rPr>
          <w:noProof/>
        </w:rPr>
        <w:t xml:space="preserve">Sadras, V.O., and G. Lemaire. (2014). Quantifying Crop Nitrogen Status for Comparisons of Agronomic Practices and Genotypes. </w:t>
      </w:r>
      <w:r w:rsidRPr="00372AF9">
        <w:rPr>
          <w:i/>
          <w:noProof/>
        </w:rPr>
        <w:t>Field Crops Res., 164</w:t>
      </w:r>
      <w:r w:rsidRPr="00372AF9">
        <w:rPr>
          <w:noProof/>
        </w:rPr>
        <w:t xml:space="preserve">, 54-64. </w:t>
      </w:r>
      <w:hyperlink r:id="rId87" w:history="1">
        <w:r w:rsidRPr="00372AF9">
          <w:rPr>
            <w:rStyle w:val="Hyperlink"/>
            <w:noProof/>
          </w:rPr>
          <w:t>https://doi.org/10.1016/j.fcr.2014.05.006</w:t>
        </w:r>
      </w:hyperlink>
      <w:r w:rsidRPr="00372AF9">
        <w:rPr>
          <w:noProof/>
        </w:rPr>
        <w:t>.</w:t>
      </w:r>
    </w:p>
    <w:p w14:paraId="3C9C0BF6" w14:textId="55AEBB38" w:rsidR="00372AF9" w:rsidRPr="00372AF9" w:rsidRDefault="00372AF9" w:rsidP="00DA4FE6">
      <w:pPr>
        <w:pStyle w:val="BodyText2"/>
        <w:rPr>
          <w:noProof/>
        </w:rPr>
      </w:pPr>
      <w:r w:rsidRPr="00372AF9">
        <w:rPr>
          <w:noProof/>
        </w:rPr>
        <w:lastRenderedPageBreak/>
        <w:t xml:space="preserve">Schad, D.J., M. Betancourt, and S. Vasishth. (2021). Toward a Principled Bayesian Workflow in Cognitive Science. </w:t>
      </w:r>
      <w:r w:rsidRPr="00372AF9">
        <w:rPr>
          <w:i/>
          <w:noProof/>
        </w:rPr>
        <w:t>Psychol Methods, 26</w:t>
      </w:r>
      <w:r w:rsidRPr="00372AF9">
        <w:rPr>
          <w:noProof/>
        </w:rPr>
        <w:t xml:space="preserve">(1), 103-126. </w:t>
      </w:r>
      <w:hyperlink r:id="rId88" w:history="1">
        <w:r w:rsidRPr="00372AF9">
          <w:rPr>
            <w:rStyle w:val="Hyperlink"/>
            <w:noProof/>
          </w:rPr>
          <w:t>https://doi.org/10.1037/met0000275</w:t>
        </w:r>
      </w:hyperlink>
      <w:r w:rsidRPr="00372AF9">
        <w:rPr>
          <w:noProof/>
        </w:rPr>
        <w:t>.</w:t>
      </w:r>
    </w:p>
    <w:p w14:paraId="40D84B82" w14:textId="5706C409" w:rsidR="00372AF9" w:rsidRPr="00372AF9" w:rsidRDefault="00372AF9" w:rsidP="00DA4FE6">
      <w:pPr>
        <w:pStyle w:val="BodyText2"/>
        <w:rPr>
          <w:noProof/>
        </w:rPr>
      </w:pPr>
      <w:r w:rsidRPr="00372AF9">
        <w:rPr>
          <w:noProof/>
        </w:rPr>
        <w:t xml:space="preserve">Steele, D.D., T.F. Scherer, J. Wright, D.G. Hopkins, S.R. Tuscherer, and J. Wright. (2010). Spreadsheet Implementation of Irrigation Scheduling by the Checkbook Method for North Dakota and Minnesota. </w:t>
      </w:r>
      <w:r w:rsidRPr="00372AF9">
        <w:rPr>
          <w:i/>
          <w:noProof/>
        </w:rPr>
        <w:t>Appl. Eng. Agric., 26</w:t>
      </w:r>
      <w:r w:rsidRPr="00372AF9">
        <w:rPr>
          <w:noProof/>
        </w:rPr>
        <w:t xml:space="preserve">, 983-996. </w:t>
      </w:r>
      <w:hyperlink r:id="rId89" w:history="1">
        <w:r w:rsidRPr="00372AF9">
          <w:rPr>
            <w:rStyle w:val="Hyperlink"/>
            <w:noProof/>
          </w:rPr>
          <w:t>https://doi.org/10.13031/2013.35914</w:t>
        </w:r>
      </w:hyperlink>
      <w:r w:rsidRPr="00372AF9">
        <w:rPr>
          <w:noProof/>
        </w:rPr>
        <w:t>.</w:t>
      </w:r>
    </w:p>
    <w:p w14:paraId="240E5C57" w14:textId="02AB9ACF" w:rsidR="00372AF9" w:rsidRPr="00372AF9" w:rsidRDefault="00372AF9" w:rsidP="00DA4FE6">
      <w:pPr>
        <w:pStyle w:val="BodyText2"/>
        <w:rPr>
          <w:noProof/>
        </w:rPr>
      </w:pPr>
      <w:r w:rsidRPr="00372AF9">
        <w:rPr>
          <w:noProof/>
        </w:rPr>
        <w:t xml:space="preserve">Stefaniak, T.R., S. Fitzcollins, R. Figueroa, A.L. Thompson, C. Schmitz Carley, and L.M. Shannon. (2021). Genotype and Variable Nitrogen Effects on Tuber Yield and Quality for Red Fresh Market Potatoes in Minnesota. </w:t>
      </w:r>
      <w:r w:rsidRPr="00372AF9">
        <w:rPr>
          <w:i/>
          <w:noProof/>
        </w:rPr>
        <w:t>Agronomy, 11</w:t>
      </w:r>
      <w:r w:rsidRPr="00372AF9">
        <w:rPr>
          <w:noProof/>
        </w:rPr>
        <w:t xml:space="preserve">, 255. </w:t>
      </w:r>
      <w:hyperlink r:id="rId90" w:history="1">
        <w:r w:rsidRPr="00372AF9">
          <w:rPr>
            <w:rStyle w:val="Hyperlink"/>
            <w:noProof/>
          </w:rPr>
          <w:t>https://doi.org/10.3390/agronomy11020255</w:t>
        </w:r>
      </w:hyperlink>
      <w:r w:rsidRPr="00372AF9">
        <w:rPr>
          <w:noProof/>
        </w:rPr>
        <w:t>.</w:t>
      </w:r>
    </w:p>
    <w:p w14:paraId="68AC6FDF" w14:textId="6E0624D2" w:rsidR="00372AF9" w:rsidRPr="00372AF9" w:rsidRDefault="00372AF9" w:rsidP="00DA4FE6">
      <w:pPr>
        <w:pStyle w:val="BodyText2"/>
        <w:rPr>
          <w:noProof/>
        </w:rPr>
      </w:pPr>
      <w:r w:rsidRPr="00372AF9">
        <w:rPr>
          <w:noProof/>
        </w:rPr>
        <w:t xml:space="preserve">Sun, N. (2017). </w:t>
      </w:r>
      <w:r w:rsidRPr="00372AF9">
        <w:rPr>
          <w:i/>
          <w:noProof/>
        </w:rPr>
        <w:t>Agronomic and Storage Factors Affecting Acrylamide Formation in Processed Potatoes.</w:t>
      </w:r>
      <w:r w:rsidRPr="00372AF9">
        <w:rPr>
          <w:noProof/>
        </w:rPr>
        <w:t xml:space="preserve"> (Ph.D.). University of Minnesota, St. Paul, MN. Retrieved from </w:t>
      </w:r>
      <w:hyperlink r:id="rId91" w:history="1">
        <w:r w:rsidRPr="00372AF9">
          <w:rPr>
            <w:rStyle w:val="Hyperlink"/>
            <w:noProof/>
          </w:rPr>
          <w:t>https://conservancy.umn.edu/handle/11299/190488</w:t>
        </w:r>
      </w:hyperlink>
      <w:r w:rsidRPr="00372AF9">
        <w:rPr>
          <w:noProof/>
        </w:rPr>
        <w:t xml:space="preserve"> </w:t>
      </w:r>
    </w:p>
    <w:p w14:paraId="2383AE81" w14:textId="639D80B3" w:rsidR="00372AF9" w:rsidRPr="00372AF9" w:rsidRDefault="00372AF9" w:rsidP="00DA4FE6">
      <w:pPr>
        <w:pStyle w:val="BodyText2"/>
        <w:rPr>
          <w:noProof/>
        </w:rPr>
      </w:pPr>
      <w:r w:rsidRPr="00372AF9">
        <w:rPr>
          <w:noProof/>
        </w:rPr>
        <w:t xml:space="preserve">Sun, N., Y. Wang, S.K. Gupta, and C.J. Rosen. (2019). Nitrogen Fertility and Cultivar Effects on Potato Agronomic Properties and Acrylamide-Forming Potential. </w:t>
      </w:r>
      <w:r w:rsidRPr="00372AF9">
        <w:rPr>
          <w:i/>
          <w:noProof/>
        </w:rPr>
        <w:t>Agron. J., 111</w:t>
      </w:r>
      <w:r w:rsidRPr="00372AF9">
        <w:rPr>
          <w:noProof/>
        </w:rPr>
        <w:t xml:space="preserve">(1), 408. </w:t>
      </w:r>
      <w:hyperlink r:id="rId92" w:history="1">
        <w:r w:rsidRPr="00372AF9">
          <w:rPr>
            <w:rStyle w:val="Hyperlink"/>
            <w:noProof/>
          </w:rPr>
          <w:t>https://doi.org/10.2134/agronj2018.05.0350</w:t>
        </w:r>
      </w:hyperlink>
      <w:r w:rsidRPr="00372AF9">
        <w:rPr>
          <w:noProof/>
        </w:rPr>
        <w:t>.</w:t>
      </w:r>
    </w:p>
    <w:p w14:paraId="7636D867" w14:textId="3265C433" w:rsidR="00372AF9" w:rsidRPr="00372AF9" w:rsidRDefault="00372AF9" w:rsidP="00DA4FE6">
      <w:pPr>
        <w:pStyle w:val="BodyText2"/>
        <w:rPr>
          <w:noProof/>
        </w:rPr>
      </w:pPr>
      <w:r w:rsidRPr="00372AF9">
        <w:rPr>
          <w:noProof/>
        </w:rPr>
        <w:t xml:space="preserve">Tiwari, J.K., D. Plett, T. Garnett, S.K. Chakrabarti, and R.K. Singh. (2018). Integrated Genomics, Physiology and Breeding Approaches for Improving Nitrogen Use Efficiency in Potato: Translating Knowledge from Other Crops. </w:t>
      </w:r>
      <w:r w:rsidRPr="00372AF9">
        <w:rPr>
          <w:i/>
          <w:noProof/>
        </w:rPr>
        <w:t>Funct. Plant Biol., 45</w:t>
      </w:r>
      <w:r w:rsidRPr="00372AF9">
        <w:rPr>
          <w:noProof/>
        </w:rPr>
        <w:t xml:space="preserve">(6), 587. </w:t>
      </w:r>
      <w:hyperlink r:id="rId93" w:history="1">
        <w:r w:rsidRPr="00372AF9">
          <w:rPr>
            <w:rStyle w:val="Hyperlink"/>
            <w:noProof/>
          </w:rPr>
          <w:t>https://doi.org/10.1071/fp17303</w:t>
        </w:r>
      </w:hyperlink>
      <w:r w:rsidRPr="00372AF9">
        <w:rPr>
          <w:noProof/>
        </w:rPr>
        <w:t>.</w:t>
      </w:r>
    </w:p>
    <w:p w14:paraId="3FDC3D80" w14:textId="4E6DD518" w:rsidR="00372AF9" w:rsidRPr="00372AF9" w:rsidRDefault="00372AF9" w:rsidP="00DA4FE6">
      <w:pPr>
        <w:pStyle w:val="BodyText2"/>
        <w:rPr>
          <w:noProof/>
        </w:rPr>
      </w:pPr>
      <w:r w:rsidRPr="00372AF9">
        <w:rPr>
          <w:noProof/>
        </w:rPr>
        <w:t xml:space="preserve">USDA. (1997). United States Standards for Grades of Potatoes for Processing. Retrieved from </w:t>
      </w:r>
      <w:hyperlink r:id="rId94" w:history="1">
        <w:r w:rsidRPr="00372AF9">
          <w:rPr>
            <w:rStyle w:val="Hyperlink"/>
            <w:noProof/>
          </w:rPr>
          <w:t>https://www.ams.usda.gov/sites/default/files/media/Potatoes_for_Processing_Standard%5B1%5D.pdf</w:t>
        </w:r>
      </w:hyperlink>
    </w:p>
    <w:p w14:paraId="7F0F2A66" w14:textId="145B3FFA" w:rsidR="00372AF9" w:rsidRPr="00372AF9" w:rsidRDefault="00372AF9" w:rsidP="00DA4FE6">
      <w:pPr>
        <w:pStyle w:val="BodyText2"/>
        <w:rPr>
          <w:noProof/>
        </w:rPr>
      </w:pPr>
      <w:r w:rsidRPr="00372AF9">
        <w:rPr>
          <w:noProof/>
        </w:rPr>
        <w:t xml:space="preserve">USDA NRCS. (2013). Soil Series Classification Database – Hubbard Series: United States Department of Agriculture. Retrieved from </w:t>
      </w:r>
      <w:hyperlink r:id="rId95" w:history="1">
        <w:r w:rsidRPr="00372AF9">
          <w:rPr>
            <w:rStyle w:val="Hyperlink"/>
            <w:noProof/>
          </w:rPr>
          <w:t>https://soilseries.sc.egov.usda.gov/OSD_Docs/H/HUBBARD.html</w:t>
        </w:r>
      </w:hyperlink>
    </w:p>
    <w:p w14:paraId="73DDA08C" w14:textId="11D75B1A" w:rsidR="00372AF9" w:rsidRPr="00372AF9" w:rsidRDefault="00372AF9" w:rsidP="00DA4FE6">
      <w:pPr>
        <w:pStyle w:val="BodyText2"/>
        <w:rPr>
          <w:noProof/>
        </w:rPr>
      </w:pPr>
      <w:r w:rsidRPr="00372AF9">
        <w:rPr>
          <w:noProof/>
        </w:rPr>
        <w:t xml:space="preserve">Ushey, K. (2021). Renv: Project Environments. Retrieved from </w:t>
      </w:r>
      <w:hyperlink r:id="rId96" w:history="1">
        <w:r w:rsidRPr="00372AF9">
          <w:rPr>
            <w:rStyle w:val="Hyperlink"/>
            <w:noProof/>
          </w:rPr>
          <w:t>https://CRAN.R-project.org/package=renv</w:t>
        </w:r>
      </w:hyperlink>
    </w:p>
    <w:p w14:paraId="7A5CDB16" w14:textId="3024984E" w:rsidR="00372AF9" w:rsidRPr="00372AF9" w:rsidRDefault="00372AF9" w:rsidP="00DA4FE6">
      <w:pPr>
        <w:pStyle w:val="BodyText2"/>
        <w:rPr>
          <w:noProof/>
        </w:rPr>
      </w:pPr>
      <w:r w:rsidRPr="00372AF9">
        <w:rPr>
          <w:noProof/>
        </w:rPr>
        <w:t xml:space="preserve">Wright, J. (2002). Irrigation Scheduling Checkbook Method. </w:t>
      </w:r>
      <w:r w:rsidRPr="00372AF9">
        <w:rPr>
          <w:i/>
          <w:noProof/>
        </w:rPr>
        <w:t>BU-FO-01322</w:t>
      </w:r>
      <w:r w:rsidRPr="00372AF9">
        <w:rPr>
          <w:noProof/>
        </w:rPr>
        <w:t xml:space="preserve">. St. Paul, MN: University of Minnesota. Retrieved from </w:t>
      </w:r>
      <w:hyperlink r:id="rId97" w:history="1">
        <w:r w:rsidRPr="00372AF9">
          <w:rPr>
            <w:rStyle w:val="Hyperlink"/>
            <w:noProof/>
          </w:rPr>
          <w:t>https://extension.umn.edu/irrigation/irrigation-scheduling-checkbook-method</w:t>
        </w:r>
      </w:hyperlink>
    </w:p>
    <w:p w14:paraId="714A7A5E" w14:textId="643FC203" w:rsidR="00372AF9" w:rsidRPr="00372AF9" w:rsidRDefault="00372AF9" w:rsidP="00DA4FE6">
      <w:pPr>
        <w:pStyle w:val="BodyText2"/>
        <w:rPr>
          <w:noProof/>
        </w:rPr>
      </w:pPr>
      <w:r w:rsidRPr="00372AF9">
        <w:rPr>
          <w:noProof/>
        </w:rPr>
        <w:t xml:space="preserve">Yao, B., X. Wang, G. Lemaire, D. Makowski, Q. Cao, X. Liu, L. Liu, B. Liu, Y. Zhu, W. Cao, and L. Tang. (2021). Uncertainty Analysis of Critical Nitrogen Dilution Curves for Wheat. </w:t>
      </w:r>
      <w:r w:rsidRPr="00372AF9">
        <w:rPr>
          <w:i/>
          <w:noProof/>
        </w:rPr>
        <w:t>Eur. J. Agron., 128</w:t>
      </w:r>
      <w:r w:rsidRPr="00372AF9">
        <w:rPr>
          <w:noProof/>
        </w:rPr>
        <w:t xml:space="preserve">, 126315. </w:t>
      </w:r>
      <w:hyperlink r:id="rId98" w:history="1">
        <w:r w:rsidRPr="00372AF9">
          <w:rPr>
            <w:rStyle w:val="Hyperlink"/>
            <w:noProof/>
          </w:rPr>
          <w:t>https://doi.org/10.1016/j.eja.2021.126315</w:t>
        </w:r>
      </w:hyperlink>
      <w:r w:rsidRPr="00372AF9">
        <w:rPr>
          <w:noProof/>
        </w:rPr>
        <w:t>.</w:t>
      </w:r>
    </w:p>
    <w:p w14:paraId="04FFA610" w14:textId="6CCBC153" w:rsidR="00293AA8" w:rsidRDefault="00372AF9" w:rsidP="00DA4FE6">
      <w:pPr>
        <w:pStyle w:val="BodyText2"/>
      </w:pPr>
      <w:r>
        <w:fldChar w:fldCharType="end"/>
      </w:r>
    </w:p>
    <w:sectPr w:rsidR="00293AA8" w:rsidSect="008970F9">
      <w:footerReference w:type="default" r:id="rId9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D7C9B" w14:textId="77777777" w:rsidR="005F5764" w:rsidRDefault="005F5764" w:rsidP="008970F9">
      <w:r>
        <w:separator/>
      </w:r>
    </w:p>
  </w:endnote>
  <w:endnote w:type="continuationSeparator" w:id="0">
    <w:p w14:paraId="2D8583EC" w14:textId="77777777" w:rsidR="005F5764" w:rsidRDefault="005F5764"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978EF" w14:textId="77777777" w:rsidR="005F5764" w:rsidRDefault="005F5764" w:rsidP="008970F9">
      <w:r>
        <w:separator/>
      </w:r>
    </w:p>
  </w:footnote>
  <w:footnote w:type="continuationSeparator" w:id="0">
    <w:p w14:paraId="08912EAC" w14:textId="77777777" w:rsidR="005F5764" w:rsidRDefault="005F5764"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7"/>
  </w:num>
  <w:num w:numId="3">
    <w:abstractNumId w:val="27"/>
  </w:num>
  <w:num w:numId="4">
    <w:abstractNumId w:val="24"/>
  </w:num>
  <w:num w:numId="5">
    <w:abstractNumId w:val="14"/>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0"/>
  </w:num>
  <w:num w:numId="9">
    <w:abstractNumId w:val="20"/>
  </w:num>
  <w:num w:numId="10">
    <w:abstractNumId w:val="18"/>
  </w:num>
  <w:num w:numId="11">
    <w:abstractNumId w:val="26"/>
  </w:num>
  <w:num w:numId="12">
    <w:abstractNumId w:val="31"/>
  </w:num>
  <w:num w:numId="13">
    <w:abstractNumId w:val="16"/>
  </w:num>
  <w:num w:numId="14">
    <w:abstractNumId w:val="25"/>
  </w:num>
  <w:num w:numId="15">
    <w:abstractNumId w:val="11"/>
  </w:num>
  <w:num w:numId="16">
    <w:abstractNumId w:val="29"/>
  </w:num>
  <w:num w:numId="17">
    <w:abstractNumId w:val="22"/>
  </w:num>
  <w:num w:numId="18">
    <w:abstractNumId w:val="15"/>
  </w:num>
  <w:num w:numId="19">
    <w:abstractNumId w:val="21"/>
  </w:num>
  <w:num w:numId="20">
    <w:abstractNumId w:val="19"/>
  </w:num>
  <w:num w:numId="21">
    <w:abstractNumId w:val="32"/>
  </w:num>
  <w:num w:numId="22">
    <w:abstractNumId w:val="23"/>
  </w:num>
  <w:num w:numId="23">
    <w:abstractNumId w:val="12"/>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300016"/>
    <w:rsid w:val="0001710E"/>
    <w:rsid w:val="000B1511"/>
    <w:rsid w:val="00137639"/>
    <w:rsid w:val="001413B5"/>
    <w:rsid w:val="00193099"/>
    <w:rsid w:val="002053D0"/>
    <w:rsid w:val="00213544"/>
    <w:rsid w:val="00241C92"/>
    <w:rsid w:val="00293AA8"/>
    <w:rsid w:val="002D6B70"/>
    <w:rsid w:val="00300016"/>
    <w:rsid w:val="003561D2"/>
    <w:rsid w:val="00372AF9"/>
    <w:rsid w:val="003D3D23"/>
    <w:rsid w:val="003E6761"/>
    <w:rsid w:val="004C4E82"/>
    <w:rsid w:val="004D5F6C"/>
    <w:rsid w:val="004E4E86"/>
    <w:rsid w:val="005F5764"/>
    <w:rsid w:val="006423F7"/>
    <w:rsid w:val="006B565B"/>
    <w:rsid w:val="007336C5"/>
    <w:rsid w:val="007C3302"/>
    <w:rsid w:val="008970F9"/>
    <w:rsid w:val="00963AD9"/>
    <w:rsid w:val="009836B1"/>
    <w:rsid w:val="00AC5620"/>
    <w:rsid w:val="00B16DB5"/>
    <w:rsid w:val="00CD1BF1"/>
    <w:rsid w:val="00D14E41"/>
    <w:rsid w:val="00DA4FE6"/>
    <w:rsid w:val="00DF005C"/>
    <w:rsid w:val="00E072BF"/>
    <w:rsid w:val="00E347A1"/>
    <w:rsid w:val="00E42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hyperlink" Target="https://doi.org/10.1007/BF02853657" TargetMode="External"/><Relationship Id="rId63" Type="http://schemas.openxmlformats.org/officeDocument/2006/relationships/hyperlink" Target="https://doi.org/10.1016/j.eja.2020.126114" TargetMode="External"/><Relationship Id="rId68" Type="http://schemas.openxmlformats.org/officeDocument/2006/relationships/hyperlink" Target="https://doi.org/10.2134/agronj2004.1131" TargetMode="External"/><Relationship Id="rId84" Type="http://schemas.openxmlformats.org/officeDocument/2006/relationships/hyperlink" Target="https://www.ag.ndsu.edu/potatoextension/research/research_reports_114_4126022392.pdf" TargetMode="External"/><Relationship Id="rId89" Type="http://schemas.openxmlformats.org/officeDocument/2006/relationships/hyperlink" Target="https://doi.org/10.13031/2013.35914"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hyperlink" Target="https://doi.org/10.18637/jss.v080.i01" TargetMode="External"/><Relationship Id="rId58" Type="http://schemas.openxmlformats.org/officeDocument/2006/relationships/hyperlink" Target="https://www.ag.ndsu.edu/potatoextension/research" TargetMode="External"/><Relationship Id="rId74" Type="http://schemas.openxmlformats.org/officeDocument/2006/relationships/hyperlink" Target="https://doi.org/10.1016/j.eja.2020.126076" TargetMode="External"/><Relationship Id="rId79" Type="http://schemas.openxmlformats.org/officeDocument/2006/relationships/hyperlink" Target="http://mcmc-jags.sourceforge.net/" TargetMode="External"/><Relationship Id="rId5" Type="http://schemas.openxmlformats.org/officeDocument/2006/relationships/footnotes" Target="footnotes.xml"/><Relationship Id="rId90" Type="http://schemas.openxmlformats.org/officeDocument/2006/relationships/hyperlink" Target="https://doi.org/10.3390/agronomy11020255" TargetMode="External"/><Relationship Id="rId95" Type="http://schemas.openxmlformats.org/officeDocument/2006/relationships/hyperlink" Target="https://soilseries.sc.egov.usda.gov/OSD_Docs/H/HUBBARD.html" TargetMode="Externa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hyperlink" Target="https://doi.org/10.1007/BF02884344" TargetMode="External"/><Relationship Id="rId64" Type="http://schemas.openxmlformats.org/officeDocument/2006/relationships/hyperlink" Target="https://doi.org/10.1093/oxfordjournals.aob.a088044" TargetMode="External"/><Relationship Id="rId69" Type="http://schemas.openxmlformats.org/officeDocument/2006/relationships/hyperlink" Target="https://doi.org/10.1016/j.eja.2006.10.001" TargetMode="External"/><Relationship Id="rId80" Type="http://schemas.openxmlformats.org/officeDocument/2006/relationships/hyperlink" Target="https://CRAN.R-project.org/package=rjags" TargetMode="External"/><Relationship Id="rId85" Type="http://schemas.openxmlformats.org/officeDocument/2006/relationships/hyperlink" Target="https://conservancy.umn.edu/handle/11299/121706"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doi.org/10.1016/j.eja.2010.01.005" TargetMode="External"/><Relationship Id="rId59" Type="http://schemas.openxmlformats.org/officeDocument/2006/relationships/hyperlink" Target="https://ag.purdue.edu/btny/midwest-vegetable-guide/Pages/default.aspx" TargetMode="External"/><Relationship Id="rId67" Type="http://schemas.openxmlformats.org/officeDocument/2006/relationships/hyperlink" Target="https://www.ag.ndsu.edu/potatoextension/research/2020ResearchBooks.pdf"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yperlink" Target="https://doi.org/10.32614/RJ-2018-017" TargetMode="External"/><Relationship Id="rId62" Type="http://schemas.openxmlformats.org/officeDocument/2006/relationships/hyperlink" Target="https://doi.org/10.4236/ajps.2015.619306" TargetMode="External"/><Relationship Id="rId70" Type="http://schemas.openxmlformats.org/officeDocument/2006/relationships/hyperlink" Target="https://doi.org/10.1002/csc2.20297" TargetMode="External"/><Relationship Id="rId75" Type="http://schemas.openxmlformats.org/officeDocument/2006/relationships/hyperlink" Target="https://doi.org/10.2134/agronj14.0402" TargetMode="External"/><Relationship Id="rId83" Type="http://schemas.openxmlformats.org/officeDocument/2006/relationships/hyperlink" Target="https://conservancy.umn.edu/handle/11299/121705" TargetMode="External"/><Relationship Id="rId88" Type="http://schemas.openxmlformats.org/officeDocument/2006/relationships/hyperlink" Target="https://doi.org/10.1037/met0000275" TargetMode="External"/><Relationship Id="rId91" Type="http://schemas.openxmlformats.org/officeDocument/2006/relationships/hyperlink" Target="https://conservancy.umn.edu/handle/11299/190488" TargetMode="External"/><Relationship Id="rId96" Type="http://schemas.openxmlformats.org/officeDocument/2006/relationships/hyperlink" Target="https://CRAN.R-project.org/package=renv"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07/BF02874766" TargetMode="External"/><Relationship Id="rId57" Type="http://schemas.openxmlformats.org/officeDocument/2006/relationships/hyperlink" Target="https://doi.org/10.1016/j.eja.2020.126202"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fcr.2020.108041" TargetMode="External"/><Relationship Id="rId60" Type="http://schemas.openxmlformats.org/officeDocument/2006/relationships/hyperlink" Target="https://doi.org/10.2134/agronj1998.00021962009000010003x" TargetMode="External"/><Relationship Id="rId65" Type="http://schemas.openxmlformats.org/officeDocument/2006/relationships/hyperlink" Target="https://doi.org/10.1007/BF02198111" TargetMode="External"/><Relationship Id="rId73" Type="http://schemas.openxmlformats.org/officeDocument/2006/relationships/hyperlink" Target="https://doi.org/10.1007/s13593-019-0570-6" TargetMode="External"/><Relationship Id="rId78" Type="http://schemas.openxmlformats.org/officeDocument/2006/relationships/hyperlink" Target="https://doi.org/10.1023/a:1004783431055" TargetMode="External"/><Relationship Id="rId81" Type="http://schemas.openxmlformats.org/officeDocument/2006/relationships/hyperlink" Target="https://www.R-project.org/" TargetMode="External"/><Relationship Id="rId86" Type="http://schemas.openxmlformats.org/officeDocument/2006/relationships/hyperlink" Target="https://extension.umn.edu/crop-specific-needs/potato-fertilization-irrigated-soils" TargetMode="External"/><Relationship Id="rId94" Type="http://schemas.openxmlformats.org/officeDocument/2006/relationships/hyperlink" Target="https://www.ams.usda.gov/sites/default/files/media/Potatoes_for_Processing_Standard%5B1%5D.pdf" TargetMode="External"/><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hyperlink" Target="https://doi.org/10.1007/s11540-016-9331-y" TargetMode="External"/><Relationship Id="rId55" Type="http://schemas.openxmlformats.org/officeDocument/2006/relationships/hyperlink" Target="https://doi.org/10.18637/jss.v076.i01" TargetMode="External"/><Relationship Id="rId76" Type="http://schemas.openxmlformats.org/officeDocument/2006/relationships/hyperlink" Target="https://doi.org/10.2134/agronj2017.02.0112" TargetMode="External"/><Relationship Id="rId97" Type="http://schemas.openxmlformats.org/officeDocument/2006/relationships/hyperlink" Target="https://extension.umn.edu/irrigation/irrigation-scheduling-checkbook-method" TargetMode="External"/><Relationship Id="rId7" Type="http://schemas.openxmlformats.org/officeDocument/2006/relationships/hyperlink" Target="https://github.com/bohm0072/cndc_bayesian_eval" TargetMode="External"/><Relationship Id="rId71" Type="http://schemas.openxmlformats.org/officeDocument/2006/relationships/hyperlink" Target="https://doi.org/10.1006/anbo.1994.1133" TargetMode="External"/><Relationship Id="rId92" Type="http://schemas.openxmlformats.org/officeDocument/2006/relationships/hyperlink" Target="https://doi.org/10.2134/agronj2018.05.0350" TargetMode="External"/><Relationship Id="rId2" Type="http://schemas.openxmlformats.org/officeDocument/2006/relationships/styles" Target="styles.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hyperlink" Target="https://data.nodc.noaa.gov/cgi-bin/iso?id=gov.noaa.ncdc:C00824" TargetMode="External"/><Relationship Id="rId66" Type="http://schemas.openxmlformats.org/officeDocument/2006/relationships/hyperlink" Target="https://www.ag.ndsu.edu/potatoextension/research/2019RESEARCHREPORTS.pdf" TargetMode="External"/><Relationship Id="rId87" Type="http://schemas.openxmlformats.org/officeDocument/2006/relationships/hyperlink" Target="https://doi.org/10.1016/j.fcr.2014.05.006" TargetMode="External"/><Relationship Id="rId61" Type="http://schemas.openxmlformats.org/officeDocument/2006/relationships/hyperlink" Target="https://www.ag.ndsu.edu/publications/crops/fertilizing-potato-in-north-dakota" TargetMode="External"/><Relationship Id="rId82" Type="http://schemas.openxmlformats.org/officeDocument/2006/relationships/hyperlink" Target="https://CRAN.R-project.org/package=stats" TargetMode="External"/><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hyperlink" Target="https://doi.org/10.1016/j.fcr.2014.08.005" TargetMode="External"/><Relationship Id="rId77" Type="http://schemas.openxmlformats.org/officeDocument/2006/relationships/hyperlink" Target="https://doi.org/10.1016/j.compag.2019.105030" TargetMode="External"/><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www.ag.ndsu.edu/potatoextension/research/2020ResearchBooks.pdf" TargetMode="External"/><Relationship Id="rId72" Type="http://schemas.openxmlformats.org/officeDocument/2006/relationships/hyperlink" Target="https://doi.org/10.3390/plants9101309" TargetMode="External"/><Relationship Id="rId93" Type="http://schemas.openxmlformats.org/officeDocument/2006/relationships/hyperlink" Target="https://doi.org/10.1071/fp17303" TargetMode="External"/><Relationship Id="rId98" Type="http://schemas.openxmlformats.org/officeDocument/2006/relationships/hyperlink" Target="https://doi.org/10.1016/j.eja.2021.126315"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77</Pages>
  <Words>40772</Words>
  <Characters>232403</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18</cp:revision>
  <dcterms:created xsi:type="dcterms:W3CDTF">2021-08-25T14:21:00Z</dcterms:created>
  <dcterms:modified xsi:type="dcterms:W3CDTF">2021-08-25T15:42:00Z</dcterms:modified>
</cp:coreProperties>
</file>